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42911" w14:textId="26D66D5C" w:rsidR="00EE0484" w:rsidRDefault="00BC66B0" w:rsidP="0095126F">
      <w:pPr>
        <w:spacing w:line="240" w:lineRule="auto"/>
        <w:jc w:val="both"/>
        <w:rPr>
          <w:b/>
          <w:bCs/>
        </w:rPr>
      </w:pPr>
      <w:bookmarkStart w:id="0" w:name="_Hlk194247540"/>
      <w:bookmarkEnd w:id="0"/>
      <w:r>
        <w:rPr>
          <w:b/>
          <w:bCs/>
        </w:rPr>
        <w:t>Title: Contribution of Titin</w:t>
      </w:r>
      <w:r w:rsidR="00710854">
        <w:rPr>
          <w:b/>
          <w:bCs/>
        </w:rPr>
        <w:t>-</w:t>
      </w:r>
      <w:r>
        <w:rPr>
          <w:b/>
          <w:bCs/>
        </w:rPr>
        <w:t xml:space="preserve">Truncating Variants to Human Non-Ischemic </w:t>
      </w:r>
      <w:commentRangeStart w:id="1"/>
      <w:r>
        <w:rPr>
          <w:b/>
          <w:bCs/>
        </w:rPr>
        <w:t>Cardiomyopathy</w:t>
      </w:r>
      <w:commentRangeEnd w:id="1"/>
      <w:r w:rsidR="00DE503C">
        <w:rPr>
          <w:rStyle w:val="CommentReference"/>
        </w:rPr>
        <w:commentReference w:id="1"/>
      </w:r>
    </w:p>
    <w:tbl>
      <w:tblPr>
        <w:tblStyle w:val="TableGrid"/>
        <w:tblW w:w="0" w:type="auto"/>
        <w:tblLook w:val="04A0" w:firstRow="1" w:lastRow="0" w:firstColumn="1" w:lastColumn="0" w:noHBand="0" w:noVBand="1"/>
      </w:tblPr>
      <w:tblGrid>
        <w:gridCol w:w="10770"/>
      </w:tblGrid>
      <w:tr w:rsidR="00B87382" w14:paraId="1A4B0700" w14:textId="77777777" w:rsidTr="00B87382">
        <w:trPr>
          <w:trHeight w:val="1078"/>
        </w:trPr>
        <w:tc>
          <w:tcPr>
            <w:tcW w:w="10770" w:type="dxa"/>
            <w:shd w:val="clear" w:color="auto" w:fill="BFBFBF" w:themeFill="background1" w:themeFillShade="BF"/>
            <w:vAlign w:val="center"/>
          </w:tcPr>
          <w:p w14:paraId="5EB9FA88" w14:textId="113EBA69" w:rsidR="00B87382" w:rsidRDefault="00B87382" w:rsidP="00B5433A">
            <w:pPr>
              <w:rPr>
                <w:b/>
                <w:bCs/>
              </w:rPr>
            </w:pPr>
            <w:r>
              <w:rPr>
                <w:b/>
                <w:bCs/>
              </w:rPr>
              <w:t>Section of Application</w:t>
            </w:r>
          </w:p>
        </w:tc>
      </w:tr>
      <w:tr w:rsidR="00B87382" w14:paraId="64563BCD" w14:textId="77777777" w:rsidTr="00B87382">
        <w:trPr>
          <w:trHeight w:val="435"/>
        </w:trPr>
        <w:tc>
          <w:tcPr>
            <w:tcW w:w="10770" w:type="dxa"/>
            <w:vAlign w:val="center"/>
          </w:tcPr>
          <w:p w14:paraId="4B583AF4" w14:textId="2C7CFD2F" w:rsidR="00B87382" w:rsidRPr="00BC66B0" w:rsidRDefault="00000000" w:rsidP="00B5433A">
            <w:hyperlink w:anchor="Project_SummaryAbstract" w:history="1">
              <w:r w:rsidR="00B87382" w:rsidRPr="009241BE">
                <w:rPr>
                  <w:rStyle w:val="Hyperlink"/>
                </w:rPr>
                <w:t>Project Summary/Abstract</w:t>
              </w:r>
            </w:hyperlink>
          </w:p>
        </w:tc>
      </w:tr>
      <w:tr w:rsidR="00B87382" w14:paraId="12151B5A" w14:textId="77777777" w:rsidTr="00B87382">
        <w:trPr>
          <w:trHeight w:val="435"/>
        </w:trPr>
        <w:tc>
          <w:tcPr>
            <w:tcW w:w="10770" w:type="dxa"/>
            <w:vAlign w:val="center"/>
          </w:tcPr>
          <w:p w14:paraId="5B410A74" w14:textId="640D1657" w:rsidR="00B87382" w:rsidRPr="00BC66B0" w:rsidRDefault="00000000" w:rsidP="00B5433A">
            <w:hyperlink w:anchor="Project_Narrative" w:history="1">
              <w:r w:rsidR="00B87382" w:rsidRPr="009241BE">
                <w:rPr>
                  <w:rStyle w:val="Hyperlink"/>
                </w:rPr>
                <w:t>Project Narrative</w:t>
              </w:r>
            </w:hyperlink>
          </w:p>
        </w:tc>
      </w:tr>
      <w:tr w:rsidR="00B87382" w14:paraId="5123814D" w14:textId="77777777" w:rsidTr="00B87382">
        <w:trPr>
          <w:trHeight w:val="435"/>
        </w:trPr>
        <w:tc>
          <w:tcPr>
            <w:tcW w:w="10770" w:type="dxa"/>
            <w:vAlign w:val="center"/>
          </w:tcPr>
          <w:p w14:paraId="0FE1C33D" w14:textId="62A74073" w:rsidR="00B87382" w:rsidRDefault="00000000" w:rsidP="00B5433A">
            <w:hyperlink w:anchor="references" w:history="1">
              <w:r w:rsidR="00B87382" w:rsidRPr="000F5287">
                <w:rPr>
                  <w:rStyle w:val="Hyperlink"/>
                </w:rPr>
                <w:t>Bibliography &amp; References Cited</w:t>
              </w:r>
            </w:hyperlink>
          </w:p>
        </w:tc>
      </w:tr>
      <w:tr w:rsidR="00B87382" w14:paraId="4CC27756" w14:textId="77777777" w:rsidTr="00B87382">
        <w:trPr>
          <w:trHeight w:val="435"/>
        </w:trPr>
        <w:tc>
          <w:tcPr>
            <w:tcW w:w="10770" w:type="dxa"/>
            <w:vAlign w:val="center"/>
          </w:tcPr>
          <w:p w14:paraId="21B0B35A" w14:textId="1EA5643B" w:rsidR="00B87382" w:rsidRDefault="00000000" w:rsidP="00B5433A">
            <w:hyperlink w:anchor="facilities_other_resources" w:history="1">
              <w:r w:rsidR="00B87382" w:rsidRPr="000F5287">
                <w:rPr>
                  <w:rStyle w:val="Hyperlink"/>
                </w:rPr>
                <w:t>Facilities &amp; Other Resources</w:t>
              </w:r>
            </w:hyperlink>
          </w:p>
        </w:tc>
      </w:tr>
      <w:tr w:rsidR="00B87382" w14:paraId="7F767B73" w14:textId="77777777" w:rsidTr="00B87382">
        <w:trPr>
          <w:trHeight w:val="435"/>
        </w:trPr>
        <w:tc>
          <w:tcPr>
            <w:tcW w:w="10770" w:type="dxa"/>
            <w:vAlign w:val="center"/>
          </w:tcPr>
          <w:p w14:paraId="4E57B4A0" w14:textId="020DD0F5" w:rsidR="00B87382" w:rsidRDefault="00000000" w:rsidP="00B5433A">
            <w:hyperlink w:anchor="equipment" w:history="1">
              <w:r w:rsidR="00B87382" w:rsidRPr="000F5287">
                <w:rPr>
                  <w:rStyle w:val="Hyperlink"/>
                </w:rPr>
                <w:t>Equipment</w:t>
              </w:r>
            </w:hyperlink>
          </w:p>
        </w:tc>
      </w:tr>
      <w:tr w:rsidR="00B87382" w14:paraId="49F33D1A" w14:textId="77777777" w:rsidTr="00B87382">
        <w:trPr>
          <w:trHeight w:val="435"/>
        </w:trPr>
        <w:tc>
          <w:tcPr>
            <w:tcW w:w="10770" w:type="dxa"/>
            <w:vAlign w:val="center"/>
          </w:tcPr>
          <w:p w14:paraId="5A4C4922" w14:textId="40A60EAC" w:rsidR="00B87382" w:rsidRDefault="00000000" w:rsidP="00B5433A">
            <w:hyperlink w:anchor="biosketch_minton" w:history="1">
              <w:r w:rsidR="00B87382" w:rsidRPr="000F5287">
                <w:rPr>
                  <w:rStyle w:val="Hyperlink"/>
                </w:rPr>
                <w:t>Biographical Sketch – Minton</w:t>
              </w:r>
            </w:hyperlink>
          </w:p>
        </w:tc>
      </w:tr>
      <w:tr w:rsidR="00B87382" w14:paraId="1F3844D6" w14:textId="77777777" w:rsidTr="00B87382">
        <w:trPr>
          <w:trHeight w:val="435"/>
        </w:trPr>
        <w:tc>
          <w:tcPr>
            <w:tcW w:w="10770" w:type="dxa"/>
            <w:vAlign w:val="center"/>
          </w:tcPr>
          <w:p w14:paraId="1F1848BD" w14:textId="4D75D09A" w:rsidR="00B87382" w:rsidRDefault="00000000" w:rsidP="00B5433A">
            <w:hyperlink w:anchor="biosketch_campbell" w:history="1">
              <w:r w:rsidR="00B87382" w:rsidRPr="000F5287">
                <w:rPr>
                  <w:rStyle w:val="Hyperlink"/>
                </w:rPr>
                <w:t>Biographical Sketch – Campbell</w:t>
              </w:r>
            </w:hyperlink>
          </w:p>
        </w:tc>
      </w:tr>
      <w:tr w:rsidR="00B87382" w14:paraId="4A9CCEA7" w14:textId="77777777" w:rsidTr="00B87382">
        <w:trPr>
          <w:trHeight w:val="435"/>
        </w:trPr>
        <w:tc>
          <w:tcPr>
            <w:tcW w:w="10770" w:type="dxa"/>
            <w:vAlign w:val="center"/>
          </w:tcPr>
          <w:p w14:paraId="4EC6FAE6" w14:textId="1812F527" w:rsidR="00B87382" w:rsidRPr="00BC66B0" w:rsidRDefault="00000000" w:rsidP="00B5433A">
            <w:hyperlink w:anchor="background_goals" w:history="1">
              <w:r w:rsidR="00B87382" w:rsidRPr="000F5287">
                <w:rPr>
                  <w:rStyle w:val="Hyperlink"/>
                </w:rPr>
                <w:t>Applicant’s Background and Goals for Fellowship Training</w:t>
              </w:r>
            </w:hyperlink>
          </w:p>
        </w:tc>
      </w:tr>
      <w:tr w:rsidR="00B87382" w14:paraId="38247E98" w14:textId="77777777" w:rsidTr="00B87382">
        <w:trPr>
          <w:trHeight w:val="435"/>
        </w:trPr>
        <w:tc>
          <w:tcPr>
            <w:tcW w:w="10770" w:type="dxa"/>
            <w:vAlign w:val="center"/>
          </w:tcPr>
          <w:p w14:paraId="73175C1B" w14:textId="07E28B4A" w:rsidR="00B87382" w:rsidRDefault="00000000" w:rsidP="00B5433A">
            <w:hyperlink w:anchor="Specific_Aims" w:history="1">
              <w:r w:rsidR="00B87382" w:rsidRPr="009241BE">
                <w:rPr>
                  <w:rStyle w:val="Hyperlink"/>
                </w:rPr>
                <w:t>Specific Aims</w:t>
              </w:r>
            </w:hyperlink>
          </w:p>
        </w:tc>
      </w:tr>
      <w:tr w:rsidR="00B87382" w14:paraId="4ADDB33E" w14:textId="77777777" w:rsidTr="00B87382">
        <w:trPr>
          <w:trHeight w:val="435"/>
        </w:trPr>
        <w:tc>
          <w:tcPr>
            <w:tcW w:w="10770" w:type="dxa"/>
            <w:vAlign w:val="center"/>
          </w:tcPr>
          <w:p w14:paraId="784C1A55" w14:textId="6EC873D3" w:rsidR="00B87382" w:rsidRDefault="00000000" w:rsidP="00B5433A">
            <w:hyperlink w:anchor="Research_Strategy" w:history="1">
              <w:r w:rsidR="00B87382" w:rsidRPr="009241BE">
                <w:rPr>
                  <w:rStyle w:val="Hyperlink"/>
                </w:rPr>
                <w:t>Research Strategy</w:t>
              </w:r>
            </w:hyperlink>
          </w:p>
        </w:tc>
      </w:tr>
      <w:tr w:rsidR="00B87382" w14:paraId="32B7E461" w14:textId="77777777" w:rsidTr="00B87382">
        <w:trPr>
          <w:trHeight w:val="435"/>
        </w:trPr>
        <w:tc>
          <w:tcPr>
            <w:tcW w:w="10770" w:type="dxa"/>
            <w:vAlign w:val="center"/>
          </w:tcPr>
          <w:p w14:paraId="2D9C5A42" w14:textId="4737F963" w:rsidR="00B87382" w:rsidRDefault="00000000" w:rsidP="00B5433A">
            <w:hyperlink w:anchor="Respective_Contributions" w:history="1">
              <w:r w:rsidR="00B87382" w:rsidRPr="009241BE">
                <w:rPr>
                  <w:rStyle w:val="Hyperlink"/>
                </w:rPr>
                <w:t>Respective Contributions</w:t>
              </w:r>
            </w:hyperlink>
          </w:p>
        </w:tc>
      </w:tr>
      <w:tr w:rsidR="00B87382" w14:paraId="2119D403" w14:textId="77777777" w:rsidTr="00B87382">
        <w:trPr>
          <w:trHeight w:val="435"/>
        </w:trPr>
        <w:tc>
          <w:tcPr>
            <w:tcW w:w="10770" w:type="dxa"/>
            <w:vAlign w:val="center"/>
          </w:tcPr>
          <w:p w14:paraId="0A448C61" w14:textId="626316BE" w:rsidR="00B87382" w:rsidRDefault="00000000" w:rsidP="00B5433A">
            <w:hyperlink w:anchor="Selection_of_Sponsor_Institution" w:history="1">
              <w:r w:rsidR="00B87382" w:rsidRPr="009241BE">
                <w:rPr>
                  <w:rStyle w:val="Hyperlink"/>
                </w:rPr>
                <w:t>Selection of Sponsor and Institution</w:t>
              </w:r>
            </w:hyperlink>
          </w:p>
        </w:tc>
      </w:tr>
      <w:tr w:rsidR="00B87382" w14:paraId="03FE2F81" w14:textId="77777777" w:rsidTr="00B87382">
        <w:trPr>
          <w:trHeight w:val="435"/>
        </w:trPr>
        <w:tc>
          <w:tcPr>
            <w:tcW w:w="10770" w:type="dxa"/>
            <w:vAlign w:val="center"/>
          </w:tcPr>
          <w:p w14:paraId="63ADB131" w14:textId="2D1CC36F" w:rsidR="00B87382" w:rsidRDefault="00000000" w:rsidP="00B5433A">
            <w:hyperlink w:anchor="Training_in_RCR" w:history="1">
              <w:r w:rsidR="00B87382" w:rsidRPr="009241BE">
                <w:rPr>
                  <w:rStyle w:val="Hyperlink"/>
                </w:rPr>
                <w:t>Training in Responsible Conduct of Research</w:t>
              </w:r>
            </w:hyperlink>
          </w:p>
        </w:tc>
      </w:tr>
      <w:tr w:rsidR="00B87382" w14:paraId="4D3B4151" w14:textId="77777777" w:rsidTr="00B87382">
        <w:trPr>
          <w:trHeight w:val="435"/>
        </w:trPr>
        <w:tc>
          <w:tcPr>
            <w:tcW w:w="10770" w:type="dxa"/>
            <w:vAlign w:val="center"/>
          </w:tcPr>
          <w:p w14:paraId="57A36A12" w14:textId="4464E533" w:rsidR="00B87382" w:rsidRDefault="00000000" w:rsidP="00B5433A">
            <w:hyperlink w:anchor="Sponsor_Statement" w:history="1">
              <w:r w:rsidR="00B87382" w:rsidRPr="009241BE">
                <w:rPr>
                  <w:rStyle w:val="Hyperlink"/>
                </w:rPr>
                <w:t>Sponsor Statement</w:t>
              </w:r>
            </w:hyperlink>
          </w:p>
        </w:tc>
      </w:tr>
      <w:tr w:rsidR="00B87382" w14:paraId="24108411" w14:textId="77777777" w:rsidTr="00B87382">
        <w:trPr>
          <w:trHeight w:val="435"/>
        </w:trPr>
        <w:tc>
          <w:tcPr>
            <w:tcW w:w="10770" w:type="dxa"/>
            <w:vAlign w:val="center"/>
          </w:tcPr>
          <w:p w14:paraId="05DDE823" w14:textId="326E61D2" w:rsidR="00B87382" w:rsidRDefault="00000000" w:rsidP="00B5433A">
            <w:hyperlink w:anchor="Support_Letter_Ebbert" w:history="1">
              <w:r w:rsidR="00B87382" w:rsidRPr="009241BE">
                <w:rPr>
                  <w:rStyle w:val="Hyperlink"/>
                </w:rPr>
                <w:t>Letter of Support – Ebbert</w:t>
              </w:r>
            </w:hyperlink>
          </w:p>
        </w:tc>
      </w:tr>
      <w:tr w:rsidR="00B87382" w14:paraId="0D817EFF" w14:textId="77777777" w:rsidTr="00B87382">
        <w:trPr>
          <w:trHeight w:val="435"/>
        </w:trPr>
        <w:tc>
          <w:tcPr>
            <w:tcW w:w="10770" w:type="dxa"/>
            <w:vAlign w:val="center"/>
          </w:tcPr>
          <w:p w14:paraId="5B44A365" w14:textId="0592CF94" w:rsidR="00B87382" w:rsidRDefault="00000000" w:rsidP="00B5433A">
            <w:hyperlink w:anchor="Support_Letter_Kampourakis" w:history="1">
              <w:r w:rsidR="00B87382" w:rsidRPr="009241BE">
                <w:rPr>
                  <w:rStyle w:val="Hyperlink"/>
                </w:rPr>
                <w:t>Letter of Support – Kampourakis</w:t>
              </w:r>
            </w:hyperlink>
          </w:p>
        </w:tc>
      </w:tr>
      <w:tr w:rsidR="00B87382" w14:paraId="3C7427E5" w14:textId="77777777" w:rsidTr="00B87382">
        <w:trPr>
          <w:trHeight w:val="435"/>
        </w:trPr>
        <w:tc>
          <w:tcPr>
            <w:tcW w:w="10770" w:type="dxa"/>
            <w:vAlign w:val="center"/>
          </w:tcPr>
          <w:p w14:paraId="26E9471D" w14:textId="0F781A93" w:rsidR="00B87382" w:rsidRDefault="00000000" w:rsidP="00B5433A">
            <w:hyperlink w:anchor="InstitutionalEnv_TrainingCommitment" w:history="1">
              <w:r w:rsidR="00B87382" w:rsidRPr="009241BE">
                <w:rPr>
                  <w:rStyle w:val="Hyperlink"/>
                </w:rPr>
                <w:t>Description of Institutional Environment and Commitment to Training</w:t>
              </w:r>
            </w:hyperlink>
          </w:p>
        </w:tc>
      </w:tr>
    </w:tbl>
    <w:p w14:paraId="117D6E48" w14:textId="77777777" w:rsidR="00BC66B0" w:rsidRDefault="00BC66B0" w:rsidP="00B5433A">
      <w:pPr>
        <w:spacing w:line="240" w:lineRule="auto"/>
        <w:rPr>
          <w:b/>
          <w:bCs/>
        </w:rPr>
      </w:pPr>
    </w:p>
    <w:tbl>
      <w:tblPr>
        <w:tblStyle w:val="TableGrid"/>
        <w:tblW w:w="0" w:type="auto"/>
        <w:tblLook w:val="04A0" w:firstRow="1" w:lastRow="0" w:firstColumn="1" w:lastColumn="0" w:noHBand="0" w:noVBand="1"/>
      </w:tblPr>
      <w:tblGrid>
        <w:gridCol w:w="3235"/>
        <w:gridCol w:w="3780"/>
        <w:gridCol w:w="3775"/>
      </w:tblGrid>
      <w:tr w:rsidR="00BC66B0" w14:paraId="0C1B9968" w14:textId="77777777" w:rsidTr="00433B24">
        <w:trPr>
          <w:trHeight w:val="1066"/>
        </w:trPr>
        <w:tc>
          <w:tcPr>
            <w:tcW w:w="3235" w:type="dxa"/>
            <w:shd w:val="clear" w:color="auto" w:fill="BFBFBF" w:themeFill="background1" w:themeFillShade="BF"/>
            <w:vAlign w:val="center"/>
          </w:tcPr>
          <w:p w14:paraId="2C6B07FE" w14:textId="69BDCFF6" w:rsidR="00BC66B0" w:rsidRPr="00BC66B0" w:rsidRDefault="00BC66B0" w:rsidP="00B5433A">
            <w:pPr>
              <w:rPr>
                <w:b/>
                <w:bCs/>
              </w:rPr>
            </w:pPr>
            <w:r w:rsidRPr="00BC66B0">
              <w:rPr>
                <w:b/>
                <w:bCs/>
              </w:rPr>
              <w:t>Referees</w:t>
            </w:r>
          </w:p>
        </w:tc>
        <w:tc>
          <w:tcPr>
            <w:tcW w:w="3780" w:type="dxa"/>
            <w:shd w:val="clear" w:color="auto" w:fill="BFBFBF" w:themeFill="background1" w:themeFillShade="BF"/>
            <w:vAlign w:val="center"/>
          </w:tcPr>
          <w:p w14:paraId="211E6634" w14:textId="6EE3BF4F" w:rsidR="00BC66B0" w:rsidRPr="00BC66B0" w:rsidRDefault="00433B24" w:rsidP="00B5433A">
            <w:pPr>
              <w:jc w:val="center"/>
              <w:rPr>
                <w:b/>
                <w:bCs/>
              </w:rPr>
            </w:pPr>
            <w:r>
              <w:rPr>
                <w:b/>
                <w:bCs/>
              </w:rPr>
              <w:t>Agreed to Submit</w:t>
            </w:r>
          </w:p>
        </w:tc>
        <w:tc>
          <w:tcPr>
            <w:tcW w:w="3775" w:type="dxa"/>
            <w:shd w:val="clear" w:color="auto" w:fill="BFBFBF" w:themeFill="background1" w:themeFillShade="BF"/>
            <w:vAlign w:val="center"/>
          </w:tcPr>
          <w:p w14:paraId="2643A4F2" w14:textId="6930A529" w:rsidR="00BC66B0" w:rsidRPr="00BC66B0" w:rsidRDefault="00433B24" w:rsidP="00B5433A">
            <w:pPr>
              <w:jc w:val="center"/>
              <w:rPr>
                <w:b/>
                <w:bCs/>
              </w:rPr>
            </w:pPr>
            <w:r>
              <w:rPr>
                <w:b/>
                <w:bCs/>
              </w:rPr>
              <w:t xml:space="preserve">Submitted (as of </w:t>
            </w:r>
            <w:r w:rsidR="005E308D">
              <w:rPr>
                <w:b/>
                <w:bCs/>
              </w:rPr>
              <w:t>30</w:t>
            </w:r>
            <w:r>
              <w:rPr>
                <w:b/>
                <w:bCs/>
              </w:rPr>
              <w:t>Mar25)</w:t>
            </w:r>
          </w:p>
        </w:tc>
      </w:tr>
      <w:tr w:rsidR="00BC66B0" w14:paraId="6DE3A957" w14:textId="77777777" w:rsidTr="00771E48">
        <w:trPr>
          <w:trHeight w:val="432"/>
        </w:trPr>
        <w:tc>
          <w:tcPr>
            <w:tcW w:w="3235" w:type="dxa"/>
            <w:vAlign w:val="center"/>
          </w:tcPr>
          <w:p w14:paraId="19D8D4D2" w14:textId="7C39BFBA" w:rsidR="00BC66B0" w:rsidRPr="00BC66B0" w:rsidRDefault="00433B24" w:rsidP="00B5433A">
            <w:r>
              <w:t>Kerry McDonald</w:t>
            </w:r>
          </w:p>
        </w:tc>
        <w:tc>
          <w:tcPr>
            <w:tcW w:w="3780" w:type="dxa"/>
            <w:vAlign w:val="center"/>
          </w:tcPr>
          <w:p w14:paraId="2E692BF2" w14:textId="3DA08635" w:rsidR="00BC66B0" w:rsidRPr="00BC66B0" w:rsidRDefault="00433B24" w:rsidP="00B5433A">
            <w:pPr>
              <w:jc w:val="center"/>
            </w:pPr>
            <w:r>
              <w:t>Y (06Mar25)</w:t>
            </w:r>
          </w:p>
        </w:tc>
        <w:tc>
          <w:tcPr>
            <w:tcW w:w="3775" w:type="dxa"/>
            <w:vAlign w:val="center"/>
          </w:tcPr>
          <w:p w14:paraId="13C7AA79" w14:textId="5CA6AB75" w:rsidR="00BC66B0" w:rsidRPr="00BC66B0" w:rsidRDefault="00433B24" w:rsidP="00B5433A">
            <w:pPr>
              <w:jc w:val="center"/>
            </w:pPr>
            <w:r>
              <w:t>N</w:t>
            </w:r>
          </w:p>
        </w:tc>
      </w:tr>
      <w:tr w:rsidR="00BC66B0" w14:paraId="14E01467" w14:textId="77777777" w:rsidTr="00771E48">
        <w:trPr>
          <w:trHeight w:val="432"/>
        </w:trPr>
        <w:tc>
          <w:tcPr>
            <w:tcW w:w="3235" w:type="dxa"/>
            <w:vAlign w:val="center"/>
          </w:tcPr>
          <w:p w14:paraId="51E45016" w14:textId="1ACB2534" w:rsidR="00BC66B0" w:rsidRPr="00BC66B0" w:rsidRDefault="00433B24" w:rsidP="00B5433A">
            <w:r>
              <w:t>Vedant Gupta</w:t>
            </w:r>
          </w:p>
        </w:tc>
        <w:tc>
          <w:tcPr>
            <w:tcW w:w="3780" w:type="dxa"/>
            <w:vAlign w:val="center"/>
          </w:tcPr>
          <w:p w14:paraId="3EE141F8" w14:textId="7E15D35E" w:rsidR="00BC66B0" w:rsidRPr="00BC66B0" w:rsidRDefault="00433B24" w:rsidP="00B5433A">
            <w:pPr>
              <w:jc w:val="center"/>
            </w:pPr>
            <w:r>
              <w:t>Y (16Mar25)</w:t>
            </w:r>
          </w:p>
        </w:tc>
        <w:tc>
          <w:tcPr>
            <w:tcW w:w="3775" w:type="dxa"/>
            <w:vAlign w:val="center"/>
          </w:tcPr>
          <w:p w14:paraId="62ACA919" w14:textId="010C8AF0" w:rsidR="00BC66B0" w:rsidRPr="00BC66B0" w:rsidRDefault="00433B24" w:rsidP="00B5433A">
            <w:pPr>
              <w:jc w:val="center"/>
            </w:pPr>
            <w:r>
              <w:t>N</w:t>
            </w:r>
          </w:p>
        </w:tc>
      </w:tr>
      <w:tr w:rsidR="00BC66B0" w14:paraId="70686380" w14:textId="77777777" w:rsidTr="00771E48">
        <w:trPr>
          <w:trHeight w:val="432"/>
        </w:trPr>
        <w:tc>
          <w:tcPr>
            <w:tcW w:w="3235" w:type="dxa"/>
            <w:vAlign w:val="center"/>
          </w:tcPr>
          <w:p w14:paraId="15DD9B36" w14:textId="04F92A17" w:rsidR="00BC66B0" w:rsidRPr="00BC66B0" w:rsidRDefault="00433B24" w:rsidP="00B5433A">
            <w:r>
              <w:t>Esther Dupont-Versteegden</w:t>
            </w:r>
          </w:p>
        </w:tc>
        <w:tc>
          <w:tcPr>
            <w:tcW w:w="3780" w:type="dxa"/>
            <w:vAlign w:val="center"/>
          </w:tcPr>
          <w:p w14:paraId="71982541" w14:textId="74DA80E7" w:rsidR="00BC66B0" w:rsidRPr="00BC66B0" w:rsidRDefault="00433B24" w:rsidP="00B5433A">
            <w:pPr>
              <w:jc w:val="center"/>
            </w:pPr>
            <w:r>
              <w:t>Y (06Mar25)</w:t>
            </w:r>
          </w:p>
        </w:tc>
        <w:tc>
          <w:tcPr>
            <w:tcW w:w="3775" w:type="dxa"/>
            <w:vAlign w:val="center"/>
          </w:tcPr>
          <w:p w14:paraId="74DA291E" w14:textId="1E768675" w:rsidR="00BC66B0" w:rsidRPr="00BC66B0" w:rsidRDefault="00433B24" w:rsidP="00B5433A">
            <w:pPr>
              <w:jc w:val="center"/>
            </w:pPr>
            <w:r>
              <w:t>Y (24Mar25)</w:t>
            </w:r>
          </w:p>
        </w:tc>
      </w:tr>
      <w:tr w:rsidR="00BC66B0" w14:paraId="7202DC95" w14:textId="77777777" w:rsidTr="00771E48">
        <w:trPr>
          <w:trHeight w:val="432"/>
        </w:trPr>
        <w:tc>
          <w:tcPr>
            <w:tcW w:w="3235" w:type="dxa"/>
            <w:vAlign w:val="center"/>
          </w:tcPr>
          <w:p w14:paraId="22A35CF0" w14:textId="7067FEA3" w:rsidR="00BC66B0" w:rsidRPr="00BC66B0" w:rsidRDefault="00433B24" w:rsidP="00B5433A">
            <w:r>
              <w:t>Rachel Pritchard</w:t>
            </w:r>
          </w:p>
        </w:tc>
        <w:tc>
          <w:tcPr>
            <w:tcW w:w="3780" w:type="dxa"/>
            <w:vAlign w:val="center"/>
          </w:tcPr>
          <w:p w14:paraId="70313349" w14:textId="4B6E8E68" w:rsidR="00BC66B0" w:rsidRPr="00BC66B0" w:rsidRDefault="00433B24" w:rsidP="00B5433A">
            <w:pPr>
              <w:jc w:val="center"/>
            </w:pPr>
            <w:r>
              <w:t>Y (07Mar25)</w:t>
            </w:r>
          </w:p>
        </w:tc>
        <w:tc>
          <w:tcPr>
            <w:tcW w:w="3775" w:type="dxa"/>
            <w:vAlign w:val="center"/>
          </w:tcPr>
          <w:p w14:paraId="2A895807" w14:textId="400104F9" w:rsidR="00BC66B0" w:rsidRPr="00BC66B0" w:rsidRDefault="00433B24" w:rsidP="00B5433A">
            <w:pPr>
              <w:jc w:val="center"/>
            </w:pPr>
            <w:r>
              <w:t>N</w:t>
            </w:r>
          </w:p>
        </w:tc>
      </w:tr>
    </w:tbl>
    <w:p w14:paraId="6CC2595E" w14:textId="3B69EAD7" w:rsidR="00433B24" w:rsidRDefault="00433B24" w:rsidP="00B5433A">
      <w:pPr>
        <w:spacing w:line="240" w:lineRule="auto"/>
        <w:rPr>
          <w:b/>
          <w:bCs/>
        </w:rPr>
      </w:pPr>
    </w:p>
    <w:p w14:paraId="69631F68" w14:textId="77777777" w:rsidR="00433B24" w:rsidRDefault="00433B24" w:rsidP="00B5433A">
      <w:pPr>
        <w:spacing w:line="240" w:lineRule="auto"/>
        <w:rPr>
          <w:b/>
          <w:bCs/>
        </w:rPr>
      </w:pPr>
      <w:r>
        <w:rPr>
          <w:b/>
          <w:bCs/>
        </w:rPr>
        <w:br w:type="page"/>
      </w:r>
    </w:p>
    <w:p w14:paraId="3EAAD994" w14:textId="15EBCECE" w:rsidR="00433B24" w:rsidRDefault="00433B24" w:rsidP="009241BE">
      <w:pPr>
        <w:spacing w:line="240" w:lineRule="auto"/>
        <w:jc w:val="both"/>
        <w:rPr>
          <w:b/>
          <w:bCs/>
        </w:rPr>
      </w:pPr>
      <w:r>
        <w:rPr>
          <w:b/>
          <w:bCs/>
        </w:rPr>
        <w:lastRenderedPageBreak/>
        <w:t>PROJECT SUMMARY/ABSTRACT</w:t>
      </w:r>
      <w:bookmarkStart w:id="2" w:name="Project_SummaryAbstract"/>
      <w:bookmarkEnd w:id="2"/>
    </w:p>
    <w:p w14:paraId="717C7D81" w14:textId="3388D7FD" w:rsidR="00E51BD6" w:rsidRDefault="00E51BD6" w:rsidP="00B87382">
      <w:pPr>
        <w:spacing w:after="60" w:line="240" w:lineRule="auto"/>
        <w:jc w:val="both"/>
      </w:pPr>
      <w:r>
        <w:t xml:space="preserve">The heart failure epidemic affects 1 in 4 individuals during their lifetime, with non-ischemic cardiomyopathy (NICM) being one of the least understood forms. Truncating variants in the </w:t>
      </w:r>
      <w:r>
        <w:rPr>
          <w:i/>
          <w:iCs/>
        </w:rPr>
        <w:t>TTN</w:t>
      </w:r>
      <w:r>
        <w:t xml:space="preserve"> gene (</w:t>
      </w:r>
      <w:proofErr w:type="spellStart"/>
      <w:r>
        <w:t>TTNtv</w:t>
      </w:r>
      <w:proofErr w:type="spellEnd"/>
      <w:r>
        <w:t xml:space="preserve">), which encodes titin, are a strong genetic component of NICM. Titin is the largest known protein in humans and essential for sarcomere assembly and force production. In patients with </w:t>
      </w:r>
      <w:proofErr w:type="spellStart"/>
      <w:r>
        <w:t>TTNtv</w:t>
      </w:r>
      <w:proofErr w:type="spellEnd"/>
      <w:r>
        <w:t xml:space="preserve">, truncated titin may disrupt cellular quality control mechanisms due to its atypical size, leading to accumulation of damaged proteins, </w:t>
      </w:r>
      <w:r w:rsidR="009B1F27">
        <w:t>compromised</w:t>
      </w:r>
      <w:r>
        <w:t xml:space="preserve"> sarcomere integrity, and </w:t>
      </w:r>
      <w:r w:rsidR="009B1F27">
        <w:t>diminished cardiac performance</w:t>
      </w:r>
      <w:r>
        <w:t xml:space="preserve">. However, </w:t>
      </w:r>
      <w:r w:rsidR="009B1F27">
        <w:t xml:space="preserve">the precise role of </w:t>
      </w:r>
      <w:proofErr w:type="spellStart"/>
      <w:r w:rsidR="009B1F27">
        <w:t>TTNtv</w:t>
      </w:r>
      <w:proofErr w:type="spellEnd"/>
      <w:r w:rsidR="009B1F27">
        <w:t xml:space="preserve"> in NICM pathogenesis remains unclear.</w:t>
      </w:r>
    </w:p>
    <w:p w14:paraId="7E21D835" w14:textId="41CE9425" w:rsidR="003840F9" w:rsidRDefault="00E51BD6" w:rsidP="00B87382">
      <w:pPr>
        <w:spacing w:after="60" w:line="240" w:lineRule="auto"/>
        <w:jc w:val="both"/>
      </w:pPr>
      <w:r>
        <w:t xml:space="preserve">This project will investigate how </w:t>
      </w:r>
      <w:proofErr w:type="spellStart"/>
      <w:r>
        <w:t>TTNtv</w:t>
      </w:r>
      <w:proofErr w:type="spellEnd"/>
      <w:r>
        <w:t xml:space="preserve"> affect RNA and protein turnover, lipofuscin </w:t>
      </w:r>
      <w:r w:rsidR="009B1F27">
        <w:t>buildup</w:t>
      </w:r>
      <w:r>
        <w:t xml:space="preserve">, </w:t>
      </w:r>
      <w:proofErr w:type="spellStart"/>
      <w:r>
        <w:t>sarcomeric</w:t>
      </w:r>
      <w:proofErr w:type="spellEnd"/>
      <w:r>
        <w:t xml:space="preserve"> titin integration, and cardiac mechanics. The central hypothesis is that </w:t>
      </w:r>
      <w:proofErr w:type="spellStart"/>
      <w:r>
        <w:t>TTNtv</w:t>
      </w:r>
      <w:proofErr w:type="spellEnd"/>
      <w:r>
        <w:t xml:space="preserve"> overload RNA surveillance and proteasomal systems, leading to defective protein turnover, accumulation of lipofuscin, and </w:t>
      </w:r>
      <w:r w:rsidR="009B1F27">
        <w:t>improper</w:t>
      </w:r>
      <w:r>
        <w:t xml:space="preserve"> integration of truncated titin into sarcomeres.</w:t>
      </w:r>
      <w:r w:rsidR="009B1F27">
        <w:t xml:space="preserve"> </w:t>
      </w:r>
      <w:r>
        <w:t>To test this hypothesis, we will leverage our large cardiac biobank to use human tissue</w:t>
      </w:r>
      <w:r w:rsidR="003840F9">
        <w:t xml:space="preserve">, including patients with </w:t>
      </w:r>
      <w:proofErr w:type="spellStart"/>
      <w:r w:rsidR="003840F9">
        <w:t>TTNtv</w:t>
      </w:r>
      <w:proofErr w:type="spellEnd"/>
      <w:r w:rsidR="003840F9">
        <w:t>-associated NICM and organ donor controls.</w:t>
      </w:r>
    </w:p>
    <w:p w14:paraId="5BB71079" w14:textId="65679F5B" w:rsidR="003840F9" w:rsidRDefault="003840F9" w:rsidP="00B87382">
      <w:pPr>
        <w:spacing w:after="60" w:line="240" w:lineRule="auto"/>
        <w:jc w:val="both"/>
      </w:pPr>
      <w:r>
        <w:t xml:space="preserve">Aim 1 focuses on how </w:t>
      </w:r>
      <w:proofErr w:type="spellStart"/>
      <w:r>
        <w:t>TTNtv</w:t>
      </w:r>
      <w:proofErr w:type="spellEnd"/>
      <w:r>
        <w:t xml:space="preserve"> impact RNA degradation</w:t>
      </w:r>
      <w:r w:rsidR="009B1F27">
        <w:t xml:space="preserve"> </w:t>
      </w:r>
      <w:r>
        <w:t xml:space="preserve">by analyzing nonsense-mediated and </w:t>
      </w:r>
      <w:proofErr w:type="spellStart"/>
      <w:r>
        <w:t>exosomal</w:t>
      </w:r>
      <w:proofErr w:type="spellEnd"/>
      <w:r>
        <w:t xml:space="preserve"> decay</w:t>
      </w:r>
      <w:r w:rsidR="009B1F27">
        <w:t xml:space="preserve"> pathways</w:t>
      </w:r>
      <w:r>
        <w:t xml:space="preserve"> in patient samples. This will help determine whether</w:t>
      </w:r>
      <w:r w:rsidR="009B1F27">
        <w:t xml:space="preserve"> these variants upregulate</w:t>
      </w:r>
      <w:r>
        <w:t xml:space="preserve"> the activity of RNA surveillance </w:t>
      </w:r>
      <w:r w:rsidR="009B1F27">
        <w:t>mechanisms</w:t>
      </w:r>
      <w:r>
        <w:t xml:space="preserve"> to clear faulty transcripts.</w:t>
      </w:r>
    </w:p>
    <w:p w14:paraId="7A64FFC5" w14:textId="73EE1BC6" w:rsidR="003840F9" w:rsidRDefault="003840F9" w:rsidP="00B87382">
      <w:pPr>
        <w:spacing w:after="60" w:line="240" w:lineRule="auto"/>
        <w:jc w:val="both"/>
      </w:pPr>
      <w:r>
        <w:t xml:space="preserve">Aim 2 </w:t>
      </w:r>
      <w:r w:rsidR="009B1F27">
        <w:t xml:space="preserve">will investigate the downstream effects of </w:t>
      </w:r>
      <w:proofErr w:type="spellStart"/>
      <w:r w:rsidR="009B1F27">
        <w:t>TTNtv</w:t>
      </w:r>
      <w:proofErr w:type="spellEnd"/>
      <w:r w:rsidR="009B1F27">
        <w:t xml:space="preserve"> on proteasomal degradation and lipofuscin accumulation. </w:t>
      </w:r>
      <w:r>
        <w:t xml:space="preserve">Using immunoblotting and image segmentation techniques, we will </w:t>
      </w:r>
      <w:r w:rsidR="009B1F27">
        <w:t>measure</w:t>
      </w:r>
      <w:r>
        <w:t xml:space="preserve"> K48-linked polyubiquitination of titin and quantify lipofuscin granules in affected myocardial tissue.</w:t>
      </w:r>
    </w:p>
    <w:p w14:paraId="2715EE5E" w14:textId="1992995A" w:rsidR="003840F9" w:rsidRDefault="003840F9" w:rsidP="00B87382">
      <w:pPr>
        <w:spacing w:after="60" w:line="240" w:lineRule="auto"/>
        <w:jc w:val="both"/>
      </w:pPr>
      <w:r>
        <w:t>Aim 3 assesses</w:t>
      </w:r>
      <w:r w:rsidR="009B1F27">
        <w:t xml:space="preserve"> the integration of truncated titin into sarcomeres and its impact on cardiac mechanics. </w:t>
      </w:r>
      <w:r>
        <w:t xml:space="preserve">Immunohistochemistry will illuminate truncated titin filaments in </w:t>
      </w:r>
      <w:proofErr w:type="spellStart"/>
      <w:r>
        <w:t>sarcomeric</w:t>
      </w:r>
      <w:proofErr w:type="spellEnd"/>
      <w:r>
        <w:t xml:space="preserve"> structures, and biophysical testing will measure maximal isometric and passive forces in triton-permeabilized fibers.</w:t>
      </w:r>
    </w:p>
    <w:p w14:paraId="745FEDDD" w14:textId="08C472B9" w:rsidR="00433B24" w:rsidRPr="00E51BD6" w:rsidRDefault="003840F9" w:rsidP="009241BE">
      <w:pPr>
        <w:spacing w:line="240" w:lineRule="auto"/>
        <w:jc w:val="both"/>
      </w:pPr>
      <w:r>
        <w:t>The outcomes will</w:t>
      </w:r>
      <w:r w:rsidR="009B1F27">
        <w:t xml:space="preserve"> provide invaluable insights into</w:t>
      </w:r>
      <w:r>
        <w:t xml:space="preserve"> how </w:t>
      </w:r>
      <w:proofErr w:type="spellStart"/>
      <w:r>
        <w:t>TTNtv</w:t>
      </w:r>
      <w:proofErr w:type="spellEnd"/>
      <w:r>
        <w:t xml:space="preserve"> disrupt cellular protein quality control, </w:t>
      </w:r>
      <w:r w:rsidR="009B1F27">
        <w:t>promote</w:t>
      </w:r>
      <w:r>
        <w:t xml:space="preserve"> disease progression, and alt</w:t>
      </w:r>
      <w:r w:rsidR="009B1F27">
        <w:t>er</w:t>
      </w:r>
      <w:r>
        <w:t xml:space="preserve"> myocardial mechanics. These</w:t>
      </w:r>
      <w:r w:rsidR="009B1F27">
        <w:t xml:space="preserve"> findings</w:t>
      </w:r>
      <w:r>
        <w:t xml:space="preserve"> could </w:t>
      </w:r>
      <w:r w:rsidR="009B1F27">
        <w:t>uncover</w:t>
      </w:r>
      <w:r>
        <w:t xml:space="preserve"> biomarkers and therapeutic targets for </w:t>
      </w:r>
      <w:proofErr w:type="spellStart"/>
      <w:r>
        <w:t>TTNtv</w:t>
      </w:r>
      <w:proofErr w:type="spellEnd"/>
      <w:r>
        <w:t>-associated NICM,</w:t>
      </w:r>
      <w:r w:rsidR="009B1F27">
        <w:t xml:space="preserve"> </w:t>
      </w:r>
      <w:r>
        <w:t xml:space="preserve">leading to </w:t>
      </w:r>
      <w:r w:rsidR="009B1F27">
        <w:t>potential</w:t>
      </w:r>
      <w:r>
        <w:t xml:space="preserve"> treatments that enhance protein turnover and mitigate disease progression.</w:t>
      </w:r>
      <w:r w:rsidR="00433B24">
        <w:rPr>
          <w:b/>
          <w:bCs/>
        </w:rPr>
        <w:br w:type="page"/>
      </w:r>
    </w:p>
    <w:p w14:paraId="57DDC550" w14:textId="2E52CB06" w:rsidR="00433B24" w:rsidRDefault="00433B24" w:rsidP="006452AC">
      <w:pPr>
        <w:spacing w:line="240" w:lineRule="auto"/>
        <w:jc w:val="both"/>
        <w:rPr>
          <w:b/>
          <w:bCs/>
        </w:rPr>
      </w:pPr>
      <w:r>
        <w:rPr>
          <w:b/>
          <w:bCs/>
        </w:rPr>
        <w:lastRenderedPageBreak/>
        <w:t>PROJECT NARRATIVE</w:t>
      </w:r>
      <w:bookmarkStart w:id="3" w:name="Project_Narrative"/>
      <w:bookmarkEnd w:id="3"/>
    </w:p>
    <w:p w14:paraId="0BFBA7A2" w14:textId="58A80EF0" w:rsidR="00F56F92" w:rsidRPr="006452AC" w:rsidRDefault="009C5270">
      <w:r>
        <w:t xml:space="preserve">Heart failure is the leading cause of hospitalization in the United States, with non-ischemic cardiomyopathy being a common form of this condition. Genetics plays a critical role in heart failure development, and truncating variants in the </w:t>
      </w:r>
      <w:r>
        <w:rPr>
          <w:i/>
          <w:iCs/>
        </w:rPr>
        <w:t>TTN</w:t>
      </w:r>
      <w:r>
        <w:t xml:space="preserve"> gene, which encodes titin—the largest known protein in humans—have been strongly linked to the disease. This project will investigate how these truncating variants disrupt cellular processes in the heart, </w:t>
      </w:r>
      <w:r w:rsidR="006452AC">
        <w:t>aiming to uncover new therapeutic targets and improve treatment strategies for individuals with heart failure caused by these genetic mutations.</w:t>
      </w:r>
      <w:r w:rsidR="00F56F92">
        <w:rPr>
          <w:b/>
          <w:bCs/>
        </w:rPr>
        <w:br w:type="page"/>
      </w:r>
    </w:p>
    <w:p w14:paraId="5FB77198" w14:textId="77777777" w:rsidR="00F56F92" w:rsidRDefault="00F56F92" w:rsidP="0095126F">
      <w:pPr>
        <w:jc w:val="both"/>
        <w:rPr>
          <w:b/>
          <w:bCs/>
        </w:rPr>
      </w:pPr>
      <w:bookmarkStart w:id="4" w:name="references"/>
      <w:r>
        <w:rPr>
          <w:b/>
          <w:bCs/>
        </w:rPr>
        <w:lastRenderedPageBreak/>
        <w:t>BIBLIOGRAPHY AND REFERENCES CITED</w:t>
      </w:r>
    </w:p>
    <w:bookmarkEnd w:id="4"/>
    <w:p w14:paraId="4679DB38" w14:textId="77777777" w:rsidR="00570D63" w:rsidRPr="00570D63" w:rsidRDefault="00570D63" w:rsidP="00570D63">
      <w:pPr>
        <w:pStyle w:val="EndNoteBibliography"/>
        <w:spacing w:after="0"/>
        <w:ind w:left="720" w:hanging="720"/>
      </w:pPr>
      <w:r>
        <w:rPr>
          <w:rFonts w:eastAsia="Times New Roman"/>
          <w:kern w:val="0"/>
          <w:szCs w:val="22"/>
          <w14:ligatures w14:val="none"/>
        </w:rPr>
        <w:fldChar w:fldCharType="begin"/>
      </w:r>
      <w:r>
        <w:rPr>
          <w:rFonts w:eastAsia="Times New Roman"/>
          <w:kern w:val="0"/>
          <w:szCs w:val="22"/>
          <w14:ligatures w14:val="none"/>
        </w:rPr>
        <w:instrText xml:space="preserve"> ADDIN EN.REFLIST </w:instrText>
      </w:r>
      <w:r>
        <w:rPr>
          <w:rFonts w:eastAsia="Times New Roman"/>
          <w:kern w:val="0"/>
          <w:szCs w:val="22"/>
          <w14:ligatures w14:val="none"/>
        </w:rPr>
        <w:fldChar w:fldCharType="separate"/>
      </w:r>
      <w:r w:rsidRPr="00570D63">
        <w:t>1.</w:t>
      </w:r>
      <w:r w:rsidRPr="00570D63">
        <w:tab/>
        <w:t xml:space="preserve">Ambrosy AP, Fonarow GC, Butler J, et al. The global health and economic burden of hospitalizations for heart failure: lessons learned from hospitalized heart failure registries. </w:t>
      </w:r>
      <w:r w:rsidRPr="00570D63">
        <w:rPr>
          <w:i/>
        </w:rPr>
        <w:t xml:space="preserve">J Am Coll Cardiol. </w:t>
      </w:r>
      <w:r w:rsidRPr="00570D63">
        <w:t>2014;63(12):1123-1133.</w:t>
      </w:r>
    </w:p>
    <w:p w14:paraId="63E9E30F" w14:textId="77777777" w:rsidR="00570D63" w:rsidRPr="00570D63" w:rsidRDefault="00570D63" w:rsidP="00570D63">
      <w:pPr>
        <w:pStyle w:val="EndNoteBibliography"/>
        <w:spacing w:after="0"/>
        <w:ind w:left="720" w:hanging="720"/>
      </w:pPr>
      <w:r w:rsidRPr="00570D63">
        <w:t>2.</w:t>
      </w:r>
      <w:r w:rsidRPr="00570D63">
        <w:tab/>
        <w:t xml:space="preserve">Bozkurt B, Ahmad T, Alexander K, et al. HF STATS 2024: Heart Failure Epidemiology and Outcomes Statistics An Updated 2024 Report from the Heart Failure Society of America. </w:t>
      </w:r>
      <w:r w:rsidRPr="00570D63">
        <w:rPr>
          <w:i/>
        </w:rPr>
        <w:t xml:space="preserve">J Card Fail. </w:t>
      </w:r>
      <w:r w:rsidRPr="00570D63">
        <w:t>2025;31(1):66-116.</w:t>
      </w:r>
    </w:p>
    <w:p w14:paraId="1E9F0A5A" w14:textId="77777777" w:rsidR="00570D63" w:rsidRPr="00570D63" w:rsidRDefault="00570D63" w:rsidP="00570D63">
      <w:pPr>
        <w:pStyle w:val="EndNoteBibliography"/>
        <w:spacing w:after="0"/>
        <w:ind w:left="720" w:hanging="720"/>
      </w:pPr>
      <w:r w:rsidRPr="00570D63">
        <w:t>3.</w:t>
      </w:r>
      <w:r w:rsidRPr="00570D63">
        <w:tab/>
        <w:t xml:space="preserve">Chang AN, Potter JD. Sarcomeric protein mutations in dilated cardiomyopathy. </w:t>
      </w:r>
      <w:r w:rsidRPr="00570D63">
        <w:rPr>
          <w:i/>
        </w:rPr>
        <w:t xml:space="preserve">Heart Fail Rev. </w:t>
      </w:r>
      <w:r w:rsidRPr="00570D63">
        <w:t>2005;10(3):225-235.</w:t>
      </w:r>
    </w:p>
    <w:p w14:paraId="724D6F2B" w14:textId="77777777" w:rsidR="00570D63" w:rsidRPr="00570D63" w:rsidRDefault="00570D63" w:rsidP="00570D63">
      <w:pPr>
        <w:pStyle w:val="EndNoteBibliography"/>
        <w:spacing w:after="0"/>
        <w:ind w:left="720" w:hanging="720"/>
      </w:pPr>
      <w:r w:rsidRPr="00570D63">
        <w:t>4.</w:t>
      </w:r>
      <w:r w:rsidRPr="00570D63">
        <w:tab/>
        <w:t xml:space="preserve">Lian H, Song S, Chen W, Shi A, Jiang H, Hu S. Genetic characterization of dilated cardiomyopathy patients undergoing heart transplantation in the Chinese population by whole-exome sequencing. </w:t>
      </w:r>
      <w:r w:rsidRPr="00570D63">
        <w:rPr>
          <w:i/>
        </w:rPr>
        <w:t xml:space="preserve">J Transl Med. </w:t>
      </w:r>
      <w:r w:rsidRPr="00570D63">
        <w:t>2023;21(1):476.</w:t>
      </w:r>
    </w:p>
    <w:p w14:paraId="0C1E22B8" w14:textId="77777777" w:rsidR="00570D63" w:rsidRPr="00570D63" w:rsidRDefault="00570D63" w:rsidP="00570D63">
      <w:pPr>
        <w:pStyle w:val="EndNoteBibliography"/>
        <w:spacing w:after="0"/>
        <w:ind w:left="720" w:hanging="720"/>
      </w:pPr>
      <w:r w:rsidRPr="00570D63">
        <w:t>5.</w:t>
      </w:r>
      <w:r w:rsidRPr="00570D63">
        <w:tab/>
        <w:t xml:space="preserve">Roberts AM, Ware JS, Herman DS, et al. Integrated allelic, transcriptional, and phenomic dissection of the cardiac effects of titin truncations in health and disease. </w:t>
      </w:r>
      <w:r w:rsidRPr="00570D63">
        <w:rPr>
          <w:i/>
        </w:rPr>
        <w:t xml:space="preserve">Sci Transl Med. </w:t>
      </w:r>
      <w:r w:rsidRPr="00570D63">
        <w:t>2015;7(270):270ra276.</w:t>
      </w:r>
    </w:p>
    <w:p w14:paraId="056E3053" w14:textId="77777777" w:rsidR="00570D63" w:rsidRPr="00570D63" w:rsidRDefault="00570D63" w:rsidP="00570D63">
      <w:pPr>
        <w:pStyle w:val="EndNoteBibliography"/>
        <w:spacing w:after="0"/>
        <w:ind w:left="720" w:hanging="720"/>
      </w:pPr>
      <w:r w:rsidRPr="00570D63">
        <w:t>6.</w:t>
      </w:r>
      <w:r w:rsidRPr="00570D63">
        <w:tab/>
        <w:t xml:space="preserve">Xiao L, Li C, Sun Y, et al. Clinical Significance of Variants in the TTN Gene in a Large Cohort of Patients With Sporadic Dilated Cardiomyopathy. </w:t>
      </w:r>
      <w:r w:rsidRPr="00570D63">
        <w:rPr>
          <w:i/>
        </w:rPr>
        <w:t xml:space="preserve">Front Cardiovasc Med. </w:t>
      </w:r>
      <w:r w:rsidRPr="00570D63">
        <w:t>2021;8:657689.</w:t>
      </w:r>
    </w:p>
    <w:p w14:paraId="326C0310" w14:textId="77777777" w:rsidR="00570D63" w:rsidRPr="00570D63" w:rsidRDefault="00570D63" w:rsidP="00570D63">
      <w:pPr>
        <w:pStyle w:val="EndNoteBibliography"/>
        <w:spacing w:after="0"/>
        <w:ind w:left="720" w:hanging="720"/>
      </w:pPr>
      <w:r w:rsidRPr="00570D63">
        <w:t>7.</w:t>
      </w:r>
      <w:r w:rsidRPr="00570D63">
        <w:tab/>
        <w:t xml:space="preserve">Kim KH, Pereira NL. Genetics of Cardiomyopathy: Clinical and Mechanistic Implications for Heart Failure. </w:t>
      </w:r>
      <w:r w:rsidRPr="00570D63">
        <w:rPr>
          <w:i/>
        </w:rPr>
        <w:t xml:space="preserve">Korean Circ J. </w:t>
      </w:r>
      <w:r w:rsidRPr="00570D63">
        <w:t>2021;51(10):797-836.</w:t>
      </w:r>
    </w:p>
    <w:p w14:paraId="458AB0C7" w14:textId="77777777" w:rsidR="00570D63" w:rsidRPr="00570D63" w:rsidRDefault="00570D63" w:rsidP="00570D63">
      <w:pPr>
        <w:pStyle w:val="EndNoteBibliography"/>
        <w:spacing w:after="0"/>
        <w:ind w:left="720" w:hanging="720"/>
      </w:pPr>
      <w:r w:rsidRPr="00570D63">
        <w:t>8.</w:t>
      </w:r>
      <w:r w:rsidRPr="00570D63">
        <w:tab/>
        <w:t xml:space="preserve">Lopes LR, Zekavati A, Syrris P, et al. Genetic complexity in hypertrophic cardiomyopathy revealed by high-throughput sequencing. </w:t>
      </w:r>
      <w:r w:rsidRPr="00570D63">
        <w:rPr>
          <w:i/>
        </w:rPr>
        <w:t xml:space="preserve">J Med Genet. </w:t>
      </w:r>
      <w:r w:rsidRPr="00570D63">
        <w:t>2013;50(4):228-239.</w:t>
      </w:r>
    </w:p>
    <w:p w14:paraId="6040D4CB" w14:textId="77777777" w:rsidR="00570D63" w:rsidRPr="00570D63" w:rsidRDefault="00570D63" w:rsidP="00570D63">
      <w:pPr>
        <w:pStyle w:val="EndNoteBibliography"/>
        <w:spacing w:after="0"/>
        <w:ind w:left="720" w:hanging="720"/>
      </w:pPr>
      <w:r w:rsidRPr="00570D63">
        <w:t>9.</w:t>
      </w:r>
      <w:r w:rsidRPr="00570D63">
        <w:tab/>
        <w:t xml:space="preserve">Kellermayer D, Tordai H, Kiss B, et al. Truncated titin is structurally integrated into the human dilated cardiomyopathic sarcomere. </w:t>
      </w:r>
      <w:r w:rsidRPr="00570D63">
        <w:rPr>
          <w:i/>
        </w:rPr>
        <w:t xml:space="preserve">J Clin Invest. </w:t>
      </w:r>
      <w:r w:rsidRPr="00570D63">
        <w:t>2024;134(2).</w:t>
      </w:r>
    </w:p>
    <w:p w14:paraId="20D320B5" w14:textId="77777777" w:rsidR="00570D63" w:rsidRPr="00570D63" w:rsidRDefault="00570D63" w:rsidP="00570D63">
      <w:pPr>
        <w:pStyle w:val="EndNoteBibliography"/>
        <w:spacing w:after="0"/>
        <w:ind w:left="720" w:hanging="720"/>
      </w:pPr>
      <w:r w:rsidRPr="00570D63">
        <w:t>10.</w:t>
      </w:r>
      <w:r w:rsidRPr="00570D63">
        <w:tab/>
        <w:t xml:space="preserve">Loescher CM, Freundt JK, Unger A, et al. Titin governs myocardial passive stiffness with major support from microtubules and actin and the extracellular matrix. </w:t>
      </w:r>
      <w:r w:rsidRPr="00570D63">
        <w:rPr>
          <w:i/>
        </w:rPr>
        <w:t xml:space="preserve">Nat Cardiovasc Res. </w:t>
      </w:r>
      <w:r w:rsidRPr="00570D63">
        <w:t>2023;2(11):991-1002.</w:t>
      </w:r>
    </w:p>
    <w:p w14:paraId="68E9D195" w14:textId="77777777" w:rsidR="00570D63" w:rsidRPr="00570D63" w:rsidRDefault="00570D63" w:rsidP="00570D63">
      <w:pPr>
        <w:pStyle w:val="EndNoteBibliography"/>
        <w:spacing w:after="0"/>
        <w:ind w:left="720" w:hanging="720"/>
      </w:pPr>
      <w:r w:rsidRPr="00570D63">
        <w:t>11.</w:t>
      </w:r>
      <w:r w:rsidRPr="00570D63">
        <w:tab/>
        <w:t xml:space="preserve">Conti E, Izaurralde E. Nonsense-mediated mRNA decay: molecular insights and mechanistic variations across species. </w:t>
      </w:r>
      <w:r w:rsidRPr="00570D63">
        <w:rPr>
          <w:i/>
        </w:rPr>
        <w:t xml:space="preserve">Curr Opin Cell Biol. </w:t>
      </w:r>
      <w:r w:rsidRPr="00570D63">
        <w:t>2005;17(3):316-325.</w:t>
      </w:r>
    </w:p>
    <w:p w14:paraId="29EFA9F3" w14:textId="77777777" w:rsidR="00570D63" w:rsidRPr="00570D63" w:rsidRDefault="00570D63" w:rsidP="00570D63">
      <w:pPr>
        <w:pStyle w:val="EndNoteBibliography"/>
        <w:spacing w:after="0"/>
        <w:ind w:left="720" w:hanging="720"/>
      </w:pPr>
      <w:r w:rsidRPr="00570D63">
        <w:t>12.</w:t>
      </w:r>
      <w:r w:rsidRPr="00570D63">
        <w:tab/>
        <w:t xml:space="preserve">Karousis ED, Nasif S, Muhlemann O. Nonsense-mediated mRNA decay: novel mechanistic insights and biological impact. </w:t>
      </w:r>
      <w:r w:rsidRPr="00570D63">
        <w:rPr>
          <w:i/>
        </w:rPr>
        <w:t xml:space="preserve">Wiley Interdiscip Rev RNA. </w:t>
      </w:r>
      <w:r w:rsidRPr="00570D63">
        <w:t>2016;7(5):661-682.</w:t>
      </w:r>
    </w:p>
    <w:p w14:paraId="091E401A" w14:textId="77777777" w:rsidR="00570D63" w:rsidRPr="00570D63" w:rsidRDefault="00570D63" w:rsidP="00570D63">
      <w:pPr>
        <w:pStyle w:val="EndNoteBibliography"/>
        <w:spacing w:after="0"/>
        <w:ind w:left="720" w:hanging="720"/>
      </w:pPr>
      <w:r w:rsidRPr="00570D63">
        <w:t>13.</w:t>
      </w:r>
      <w:r w:rsidRPr="00570D63">
        <w:tab/>
        <w:t xml:space="preserve">Gerlach P, Schuller JM, Bonneau F, et al. Distinct and evolutionary conserved structural features of the human nuclear exosome complex. </w:t>
      </w:r>
      <w:r w:rsidRPr="00570D63">
        <w:rPr>
          <w:i/>
        </w:rPr>
        <w:t xml:space="preserve">Elife. </w:t>
      </w:r>
      <w:r w:rsidRPr="00570D63">
        <w:t>2018;7.</w:t>
      </w:r>
    </w:p>
    <w:p w14:paraId="255D20AF" w14:textId="77777777" w:rsidR="00570D63" w:rsidRPr="00570D63" w:rsidRDefault="00570D63" w:rsidP="00570D63">
      <w:pPr>
        <w:pStyle w:val="EndNoteBibliography"/>
        <w:spacing w:after="0"/>
        <w:ind w:left="720" w:hanging="720"/>
      </w:pPr>
      <w:r w:rsidRPr="00570D63">
        <w:t>14.</w:t>
      </w:r>
      <w:r w:rsidRPr="00570D63">
        <w:tab/>
        <w:t xml:space="preserve">Jamin SP, Petit FG, Kervarrec C, et al. EXOSC10/Rrp6 is post-translationally regulated in male germ cells and controls the onset of spermatogenesis. </w:t>
      </w:r>
      <w:r w:rsidRPr="00570D63">
        <w:rPr>
          <w:i/>
        </w:rPr>
        <w:t xml:space="preserve">Sci Rep-Uk. </w:t>
      </w:r>
      <w:r w:rsidRPr="00570D63">
        <w:t>2017;7.</w:t>
      </w:r>
    </w:p>
    <w:p w14:paraId="1A951A90" w14:textId="77777777" w:rsidR="00570D63" w:rsidRPr="00570D63" w:rsidRDefault="00570D63" w:rsidP="00570D63">
      <w:pPr>
        <w:pStyle w:val="EndNoteBibliography"/>
        <w:spacing w:after="0"/>
        <w:ind w:left="720" w:hanging="720"/>
      </w:pPr>
      <w:r w:rsidRPr="00570D63">
        <w:t>15.</w:t>
      </w:r>
      <w:r w:rsidRPr="00570D63">
        <w:tab/>
        <w:t xml:space="preserve">De Meyer GR, De Keulenaer GW, Martinet W. Role of autophagy in heart failure associated with aging. </w:t>
      </w:r>
      <w:r w:rsidRPr="00570D63">
        <w:rPr>
          <w:i/>
        </w:rPr>
        <w:t xml:space="preserve">Heart Fail Rev. </w:t>
      </w:r>
      <w:r w:rsidRPr="00570D63">
        <w:t>2010;15(5):423-430.</w:t>
      </w:r>
    </w:p>
    <w:p w14:paraId="6677CB89" w14:textId="77777777" w:rsidR="00570D63" w:rsidRPr="00570D63" w:rsidRDefault="00570D63" w:rsidP="00570D63">
      <w:pPr>
        <w:pStyle w:val="EndNoteBibliography"/>
        <w:spacing w:after="0"/>
        <w:ind w:left="720" w:hanging="720"/>
      </w:pPr>
      <w:r w:rsidRPr="00570D63">
        <w:t>16.</w:t>
      </w:r>
      <w:r w:rsidRPr="00570D63">
        <w:tab/>
        <w:t xml:space="preserve">Deol KK, Lorenz S, Strieter ER. Enzymatic Logic of Ubiquitin Chain Assembly. </w:t>
      </w:r>
      <w:r w:rsidRPr="00570D63">
        <w:rPr>
          <w:i/>
        </w:rPr>
        <w:t xml:space="preserve">Front Physiol. </w:t>
      </w:r>
      <w:r w:rsidRPr="00570D63">
        <w:t>2019;10:835.</w:t>
      </w:r>
    </w:p>
    <w:p w14:paraId="4217A017" w14:textId="77777777" w:rsidR="00570D63" w:rsidRPr="00570D63" w:rsidRDefault="00570D63" w:rsidP="00570D63">
      <w:pPr>
        <w:pStyle w:val="EndNoteBibliography"/>
        <w:spacing w:after="0"/>
        <w:ind w:left="720" w:hanging="720"/>
      </w:pPr>
      <w:r w:rsidRPr="00570D63">
        <w:t>17.</w:t>
      </w:r>
      <w:r w:rsidRPr="00570D63">
        <w:tab/>
        <w:t xml:space="preserve">Finley D. Recognition and processing of ubiquitin-protein conjugates by the proteasome. </w:t>
      </w:r>
      <w:r w:rsidRPr="00570D63">
        <w:rPr>
          <w:i/>
        </w:rPr>
        <w:t xml:space="preserve">Annu Rev Biochem. </w:t>
      </w:r>
      <w:r w:rsidRPr="00570D63">
        <w:t>2009;78:477-513.</w:t>
      </w:r>
    </w:p>
    <w:p w14:paraId="22DB74AC" w14:textId="77777777" w:rsidR="00570D63" w:rsidRPr="00570D63" w:rsidRDefault="00570D63" w:rsidP="00570D63">
      <w:pPr>
        <w:pStyle w:val="EndNoteBibliography"/>
        <w:spacing w:after="0"/>
        <w:ind w:left="720" w:hanging="720"/>
      </w:pPr>
      <w:r w:rsidRPr="00570D63">
        <w:t>18.</w:t>
      </w:r>
      <w:r w:rsidRPr="00570D63">
        <w:tab/>
        <w:t xml:space="preserve">Jia Y, Zhang RN, Li YJ, Guo BY, Wang JL, Liu SY. Bioinformatics analysis and identification of potential key genes and pathways in the pathogenesis of nonischemic cardiomyopathy. </w:t>
      </w:r>
      <w:r w:rsidRPr="00570D63">
        <w:rPr>
          <w:i/>
        </w:rPr>
        <w:t xml:space="preserve">Medicine (Baltimore). </w:t>
      </w:r>
      <w:r w:rsidRPr="00570D63">
        <w:t>2024;103(17):e37898.</w:t>
      </w:r>
    </w:p>
    <w:p w14:paraId="1DEE2E36" w14:textId="77777777" w:rsidR="00570D63" w:rsidRPr="00570D63" w:rsidRDefault="00570D63" w:rsidP="00570D63">
      <w:pPr>
        <w:pStyle w:val="EndNoteBibliography"/>
        <w:spacing w:after="0"/>
        <w:ind w:left="720" w:hanging="720"/>
      </w:pPr>
      <w:r w:rsidRPr="00570D63">
        <w:t>19.</w:t>
      </w:r>
      <w:r w:rsidRPr="00570D63">
        <w:tab/>
        <w:t xml:space="preserve">Gulbulak U, Wellette-Hunsucker AG, Kampourakis T, Campbell KS. GelBox: open-source software to improve rigor and reproducibility when analyzing gels and immunoblots. </w:t>
      </w:r>
      <w:r w:rsidRPr="00570D63">
        <w:rPr>
          <w:i/>
        </w:rPr>
        <w:t xml:space="preserve">Am J Physiol-Heart C. </w:t>
      </w:r>
      <w:r w:rsidRPr="00570D63">
        <w:t>2024;327(3):H715-H721.</w:t>
      </w:r>
    </w:p>
    <w:p w14:paraId="4DAA2E94" w14:textId="77777777" w:rsidR="00570D63" w:rsidRPr="00570D63" w:rsidRDefault="00570D63" w:rsidP="00570D63">
      <w:pPr>
        <w:pStyle w:val="EndNoteBibliography"/>
        <w:spacing w:after="0"/>
        <w:ind w:left="720" w:hanging="720"/>
      </w:pPr>
      <w:r w:rsidRPr="00570D63">
        <w:t>20.</w:t>
      </w:r>
      <w:r w:rsidRPr="00570D63">
        <w:tab/>
        <w:t xml:space="preserve">Milburn GN, Moonschi F, White AM, et al. Prior Freezing Has Minimal Impact on the Contractile Properties of Permeabilized Human Myocardium. </w:t>
      </w:r>
      <w:r w:rsidRPr="00570D63">
        <w:rPr>
          <w:i/>
        </w:rPr>
        <w:t xml:space="preserve">J Am Heart Assoc. </w:t>
      </w:r>
      <w:r w:rsidRPr="00570D63">
        <w:t>2022;11(10).</w:t>
      </w:r>
    </w:p>
    <w:p w14:paraId="074662BF" w14:textId="77777777" w:rsidR="00570D63" w:rsidRPr="00570D63" w:rsidRDefault="00570D63" w:rsidP="00570D63">
      <w:pPr>
        <w:pStyle w:val="EndNoteBibliography"/>
        <w:spacing w:after="0"/>
        <w:ind w:left="720" w:hanging="720"/>
      </w:pPr>
      <w:r w:rsidRPr="00570D63">
        <w:t>21.</w:t>
      </w:r>
      <w:r w:rsidRPr="00570D63">
        <w:tab/>
        <w:t xml:space="preserve">Weekes J, Morrison K, Mullen A, Wait R, Barton P, Dunn MJ. Hyperubiquitination of proteins in dilated cardiomyopathy. </w:t>
      </w:r>
      <w:r w:rsidRPr="00570D63">
        <w:rPr>
          <w:i/>
        </w:rPr>
        <w:t xml:space="preserve">Proteomics. </w:t>
      </w:r>
      <w:r w:rsidRPr="00570D63">
        <w:t>2003;3(2):208-216.</w:t>
      </w:r>
    </w:p>
    <w:p w14:paraId="30920334" w14:textId="77777777" w:rsidR="00570D63" w:rsidRPr="00570D63" w:rsidRDefault="00570D63" w:rsidP="00570D63">
      <w:pPr>
        <w:pStyle w:val="EndNoteBibliography"/>
        <w:spacing w:after="0"/>
        <w:ind w:left="720" w:hanging="720"/>
      </w:pPr>
      <w:r w:rsidRPr="00570D63">
        <w:t>22.</w:t>
      </w:r>
      <w:r w:rsidRPr="00570D63">
        <w:tab/>
        <w:t xml:space="preserve">Rees M, Nikoopour R, Alexandrovich A, et al. Structure determination and analysis of titin A-band fibronectin type III domains provides insights for disease-linked variants and protein oligomerisation. </w:t>
      </w:r>
      <w:r w:rsidRPr="00570D63">
        <w:rPr>
          <w:i/>
        </w:rPr>
        <w:t xml:space="preserve">J Struct Biol. </w:t>
      </w:r>
      <w:r w:rsidRPr="00570D63">
        <w:t>2023;215(3):108009.</w:t>
      </w:r>
    </w:p>
    <w:p w14:paraId="2BCDBE46" w14:textId="77777777" w:rsidR="00570D63" w:rsidRPr="00570D63" w:rsidRDefault="00570D63" w:rsidP="00570D63">
      <w:pPr>
        <w:pStyle w:val="EndNoteBibliography"/>
        <w:spacing w:after="0"/>
        <w:ind w:left="720" w:hanging="720"/>
      </w:pPr>
      <w:r w:rsidRPr="00570D63">
        <w:t>23.</w:t>
      </w:r>
      <w:r w:rsidRPr="00570D63">
        <w:tab/>
        <w:t xml:space="preserve">Campbell KS, Moss RL. SLControl: PC-based data acquisition and analysis for muscle mechanics. </w:t>
      </w:r>
      <w:r w:rsidRPr="00570D63">
        <w:rPr>
          <w:i/>
        </w:rPr>
        <w:t xml:space="preserve">Am J Physiol Heart Circ Physiol. </w:t>
      </w:r>
      <w:r w:rsidRPr="00570D63">
        <w:t>2003;285(6):H2857-2864.</w:t>
      </w:r>
    </w:p>
    <w:p w14:paraId="740344BA" w14:textId="77777777" w:rsidR="00570D63" w:rsidRPr="00570D63" w:rsidRDefault="00570D63" w:rsidP="00570D63">
      <w:pPr>
        <w:pStyle w:val="EndNoteBibliography"/>
        <w:ind w:left="720" w:hanging="720"/>
      </w:pPr>
      <w:r w:rsidRPr="00570D63">
        <w:t>24.</w:t>
      </w:r>
      <w:r w:rsidRPr="00570D63">
        <w:tab/>
        <w:t xml:space="preserve">Blair CA, Haynes P, Campbell SG, et al. A Protocol for Collecting Human Cardiac Tissue for Research. </w:t>
      </w:r>
      <w:r w:rsidRPr="00570D63">
        <w:rPr>
          <w:i/>
        </w:rPr>
        <w:t xml:space="preserve">VAD J. </w:t>
      </w:r>
      <w:r w:rsidRPr="00570D63">
        <w:t>2016;2(1).</w:t>
      </w:r>
    </w:p>
    <w:p w14:paraId="26C576D4" w14:textId="73468904" w:rsidR="00F56F92" w:rsidRDefault="00570D63" w:rsidP="00570D63">
      <w:pPr>
        <w:jc w:val="both"/>
        <w:rPr>
          <w:b/>
          <w:bCs/>
        </w:rPr>
      </w:pPr>
      <w:r>
        <w:rPr>
          <w:rFonts w:eastAsia="Times New Roman" w:cs="Arial"/>
          <w:kern w:val="0"/>
          <w:szCs w:val="22"/>
          <w14:ligatures w14:val="none"/>
        </w:rPr>
        <w:lastRenderedPageBreak/>
        <w:fldChar w:fldCharType="end"/>
      </w:r>
      <w:r w:rsidR="00F56F92">
        <w:rPr>
          <w:b/>
          <w:bCs/>
        </w:rPr>
        <w:br w:type="page"/>
      </w:r>
    </w:p>
    <w:p w14:paraId="242F20D7" w14:textId="77777777" w:rsidR="00F56F92" w:rsidRDefault="00F56F92" w:rsidP="0095126F">
      <w:pPr>
        <w:jc w:val="both"/>
        <w:rPr>
          <w:b/>
          <w:bCs/>
        </w:rPr>
      </w:pPr>
      <w:r>
        <w:rPr>
          <w:b/>
          <w:bCs/>
        </w:rPr>
        <w:lastRenderedPageBreak/>
        <w:t>FACILITIES &amp; OTHER RESOURCES</w:t>
      </w:r>
      <w:bookmarkStart w:id="5" w:name="facilities_other_resources"/>
      <w:bookmarkEnd w:id="5"/>
    </w:p>
    <w:p w14:paraId="7D430414" w14:textId="77777777" w:rsidR="000F5287" w:rsidRDefault="000F5287" w:rsidP="0095126F">
      <w:pPr>
        <w:spacing w:after="60"/>
        <w:jc w:val="both"/>
        <w:rPr>
          <w:b/>
          <w:bCs/>
        </w:rPr>
      </w:pPr>
      <w:r>
        <w:rPr>
          <w:b/>
          <w:bCs/>
        </w:rPr>
        <w:t>Laboratory</w:t>
      </w:r>
    </w:p>
    <w:p w14:paraId="62467B1D" w14:textId="3A6ABD7C" w:rsidR="00E03001" w:rsidRDefault="00E03001" w:rsidP="0095126F">
      <w:pPr>
        <w:spacing w:after="120"/>
        <w:jc w:val="both"/>
      </w:pPr>
      <w:r>
        <w:t>The sponsor, Dr. Campbell, is a professor in the Departments of Physiology and Cardiovascular Medicine at the University of Kentucky. He has 2 wet and 2 dry laboratories, combining to ~1500 square feet of assigned space. One wet lab is used for dissections, gel electrophoresis, and other biochemical and histological procedures, which will be utilized in all Aims of this proposal. The other wet lab is reserved for biophysical measurements and contractile assays, which will be utilized in Aim 3.</w:t>
      </w:r>
    </w:p>
    <w:p w14:paraId="49CCABD4" w14:textId="77777777" w:rsidR="00E03001" w:rsidRDefault="00E03001" w:rsidP="0095126F">
      <w:pPr>
        <w:spacing w:after="60"/>
        <w:jc w:val="both"/>
        <w:rPr>
          <w:b/>
          <w:bCs/>
        </w:rPr>
      </w:pPr>
      <w:r>
        <w:rPr>
          <w:b/>
          <w:bCs/>
        </w:rPr>
        <w:t>Clinical</w:t>
      </w:r>
    </w:p>
    <w:p w14:paraId="701B9950" w14:textId="77777777" w:rsidR="00E03001" w:rsidRDefault="00E03001" w:rsidP="0095126F">
      <w:pPr>
        <w:spacing w:after="120"/>
        <w:jc w:val="both"/>
      </w:pPr>
      <w:r>
        <w:t>The University of Kentucky is currently performing ~1% of the world’s cardiac transplants (~160 in the last 4 years) and implants ~40 ventricular assist devices per year. Dr. Campbell is director of the Gill Cardiovascular Biorepository and leads an IRB protocol that gives researchers the opportunity to procure specimens that would otherwise be discarded from patients undergoing any cardiovascular procedure. Myocardial samples are acquired directly from the operating room by Dr. Campbell’s team and transferred to the basic science laboratories (~5-minute walk) for further study. More than 20,000 samples have been procured from 650 patients and organ donors since 2008. Most are cryopreserved in the vapor phase of liquid nitrogen, but Dr. Campbell’s team, also, performs experiments using living trabeculae and isolated myocytes. Samples in the biorepository will be used in all Aims.</w:t>
      </w:r>
    </w:p>
    <w:p w14:paraId="672D194E" w14:textId="77777777" w:rsidR="00E03001" w:rsidRDefault="00E03001" w:rsidP="0095126F">
      <w:pPr>
        <w:spacing w:after="60"/>
        <w:jc w:val="both"/>
        <w:rPr>
          <w:b/>
          <w:bCs/>
        </w:rPr>
      </w:pPr>
      <w:r>
        <w:rPr>
          <w:b/>
          <w:bCs/>
        </w:rPr>
        <w:t>Computing</w:t>
      </w:r>
    </w:p>
    <w:p w14:paraId="466BF24E" w14:textId="77777777" w:rsidR="00F87CC1" w:rsidRDefault="00E03001" w:rsidP="0095126F">
      <w:pPr>
        <w:spacing w:after="60"/>
        <w:jc w:val="both"/>
      </w:pPr>
      <w:r>
        <w:t xml:space="preserve">Excellent computer resources are available for this project. </w:t>
      </w:r>
      <w:r w:rsidR="00F87CC1">
        <w:t>Dr. Campbell’s laboratory is equipped with 5 desktop PCs for data analysis and cell-level computational simulations. In addition, there are 5 PCs that control the equipment used to perform contractile assays of skinned muscle preparations required for Aim 3.</w:t>
      </w:r>
    </w:p>
    <w:p w14:paraId="4AB471B7" w14:textId="77777777" w:rsidR="00F87CC1" w:rsidRDefault="00F87CC1" w:rsidP="0095126F">
      <w:pPr>
        <w:spacing w:after="60"/>
        <w:jc w:val="both"/>
      </w:pPr>
      <w:r>
        <w:t>Austin’s workstation is equipped with dual Dell monitors and a computer containing an Intel Xeon W-2295 CPU, AMD Radeon W550 GPU, and 128 GB of RAM. This computer runs computationally intensive tasks and contains all necessary programs including MATLAB, SAS, and Python. Austin, also, uses a personal Acer Predator Helios Neo 16 laptop with an Intel Core i9 14</w:t>
      </w:r>
      <w:r w:rsidRPr="00F87CC1">
        <w:rPr>
          <w:vertAlign w:val="superscript"/>
        </w:rPr>
        <w:t>th</w:t>
      </w:r>
      <w:r>
        <w:t xml:space="preserve"> Generation CPU, NVIDIA GeForce RTX 4070 GPU, and 16 GB of RAM. He uses this laptop when at home or traveling, which can connect to his desktop lab computer to remotely run scripts and/or access data from the shared network drive.</w:t>
      </w:r>
    </w:p>
    <w:p w14:paraId="28DD71E1" w14:textId="77777777" w:rsidR="001B6E73" w:rsidRDefault="00F87CC1" w:rsidP="007B0FB4">
      <w:pPr>
        <w:spacing w:after="120"/>
        <w:jc w:val="both"/>
      </w:pPr>
      <w:r>
        <w:t xml:space="preserve">All systems are password protected, backed up nightly to off-site storage systems, and protected by a firewall. Computer code, protocols, solution recipes, manuals, and templates are stored, shared, and backed up using GitHub. </w:t>
      </w:r>
      <w:proofErr w:type="spellStart"/>
      <w:r>
        <w:t>LabArchives</w:t>
      </w:r>
      <w:proofErr w:type="spellEnd"/>
      <w:r>
        <w:t xml:space="preserve"> is used as an electronic lab notebook.</w:t>
      </w:r>
    </w:p>
    <w:p w14:paraId="0C7F565D" w14:textId="77777777" w:rsidR="001B6E73" w:rsidRDefault="001B6E73" w:rsidP="0095126F">
      <w:pPr>
        <w:spacing w:after="60"/>
        <w:jc w:val="both"/>
      </w:pPr>
      <w:r>
        <w:rPr>
          <w:b/>
          <w:bCs/>
        </w:rPr>
        <w:t>Office</w:t>
      </w:r>
    </w:p>
    <w:p w14:paraId="30119328" w14:textId="77777777" w:rsidR="001B6E73" w:rsidRDefault="001B6E73" w:rsidP="0095126F">
      <w:pPr>
        <w:spacing w:after="120"/>
        <w:jc w:val="both"/>
      </w:pPr>
      <w:r>
        <w:t>The main laboratory includes office space (200 square feet) containing computers and sufficient desk space for students, technicians, and other trainees. Austin has dedicated workspace within the office space. Dr. Campbell’s office (137 square feet) is located adjacent to his laboratory and is fully equipped. All-in-one scanners/high-speed printers are supplied as a departmental resource.</w:t>
      </w:r>
    </w:p>
    <w:p w14:paraId="05329A9B" w14:textId="77777777" w:rsidR="001B6E73" w:rsidRDefault="001B6E73" w:rsidP="007B0FB4">
      <w:pPr>
        <w:spacing w:after="60"/>
        <w:jc w:val="both"/>
      </w:pPr>
      <w:r>
        <w:rPr>
          <w:b/>
          <w:bCs/>
        </w:rPr>
        <w:t>Other</w:t>
      </w:r>
    </w:p>
    <w:p w14:paraId="1E6E4489" w14:textId="2F07A222" w:rsidR="008F1F0A" w:rsidRDefault="001B6E73" w:rsidP="0095126F">
      <w:pPr>
        <w:spacing w:after="60"/>
        <w:jc w:val="both"/>
      </w:pPr>
      <w:r>
        <w:rPr>
          <w:i/>
          <w:iCs/>
          <w:u w:val="single"/>
        </w:rPr>
        <w:t>University of Kentucky Center for Clinical and Translational Sciences (CTSA)</w:t>
      </w:r>
      <w:r>
        <w:t xml:space="preserve"> is the University of Kentucky’s implementation of an NIH-funded CTSA center. The main purpose of this program is to foster and accelerate translational research. Dr. Campbell directs the Center’s Biospecimens Core and leads an institution-wide biobanking program that has enrolled &gt;45,000 patients since November of 2013. This center </w:t>
      </w:r>
      <w:r w:rsidR="008F1F0A">
        <w:t>also</w:t>
      </w:r>
      <w:r>
        <w:t xml:space="preserve"> provides various seminars and workshops to discuss bioethics, </w:t>
      </w:r>
      <w:r w:rsidR="008F1F0A">
        <w:t>handling clinical data, and other topics relevant to translational research, which Austin will take advantage of as part of his training plan.</w:t>
      </w:r>
    </w:p>
    <w:p w14:paraId="66BABEB0" w14:textId="77777777" w:rsidR="008F1F0A" w:rsidRDefault="008F1F0A" w:rsidP="0095126F">
      <w:pPr>
        <w:spacing w:after="60"/>
        <w:jc w:val="both"/>
      </w:pPr>
      <w:r>
        <w:rPr>
          <w:i/>
          <w:iCs/>
          <w:u w:val="single"/>
        </w:rPr>
        <w:t>Office of Research Integrity (ORI)</w:t>
      </w:r>
      <w:r>
        <w:t xml:space="preserve"> is the University of Kentucky’s central facility that supports 7 federally mandated review committees: 3 medical and 2 non-medical Institutional Review Boards (IRBs), the Institutional Animal Care and Use Committee (IACUC), and the Radioactive Drug Research Committee (RDRC). The </w:t>
      </w:r>
      <w:r>
        <w:lastRenderedPageBreak/>
        <w:t>university veterinarian provides guidance in animal care. The ORI maintains an extensive education and training program in all facets of basic and clinical research available for Austin as part of his continuous Responsible Conduct of Research training.</w:t>
      </w:r>
    </w:p>
    <w:p w14:paraId="0D066CF0" w14:textId="77777777" w:rsidR="008F1F0A" w:rsidRDefault="008F1F0A" w:rsidP="0095126F">
      <w:pPr>
        <w:spacing w:after="60"/>
        <w:jc w:val="both"/>
      </w:pPr>
      <w:r>
        <w:rPr>
          <w:i/>
          <w:iCs/>
          <w:u w:val="single"/>
        </w:rPr>
        <w:t>University of Kentucky Biostatistics Consulting Service</w:t>
      </w:r>
      <w:r>
        <w:t xml:space="preserve"> is jointly supported by the University of Kentucky Colleges of Medicine and Public Health. This multidisciplinary unit provides a broad array of biostatistical and epidemiological consulting services to the entire University of Kentucky community. This service also assists with experimental design, data analysis, and power analysis for intramural and extramural grants.</w:t>
      </w:r>
    </w:p>
    <w:p w14:paraId="077E3958" w14:textId="77777777" w:rsidR="001F2FBE" w:rsidRDefault="008F1F0A" w:rsidP="0095126F">
      <w:pPr>
        <w:spacing w:after="60"/>
        <w:jc w:val="both"/>
      </w:pPr>
      <w:r>
        <w:rPr>
          <w:i/>
          <w:iCs/>
          <w:u w:val="single"/>
        </w:rPr>
        <w:t>University of Kentucky Environmental Health and Safety (EHS)</w:t>
      </w:r>
      <w:r>
        <w:t xml:space="preserve"> is responsible for safety compliance in all operations, including research. EHS assists investigators with laboratory assessments to determine environmental, health, and safety needs and informs them of compliance requirements</w:t>
      </w:r>
      <w:r w:rsidR="001F2FBE">
        <w:t xml:space="preserve"> for their research and assigned space. Assessment results are used to direct investigators to appropriate research review and training resources, as needed (e.g., biological, chemical, or radiological safety). A mandatory chemical hygiene plan, personal protective gear, appropriate fume hoods, and eyewash/safety showers are core components of the annual laboratory inspection and certification process.</w:t>
      </w:r>
    </w:p>
    <w:p w14:paraId="12BF8A5D" w14:textId="77777777" w:rsidR="008D649E" w:rsidRDefault="001F2FBE" w:rsidP="0095126F">
      <w:pPr>
        <w:spacing w:after="60"/>
        <w:jc w:val="both"/>
      </w:pPr>
      <w:r>
        <w:rPr>
          <w:i/>
          <w:iCs/>
          <w:u w:val="single"/>
        </w:rPr>
        <w:t>University of Kentucky Center for Muscle Biology (CMB)</w:t>
      </w:r>
      <w:r>
        <w:t xml:space="preserve"> is a group of ~40 PIs and their respective laboratories conducting muscle-oriented research. The Center’s mission is to integrate basic, clinical, and translational research at the University of Kentucky to catalyze research projects, strengthen grant applications, and serve as a hub for interdisciplinary research. The network allows for a community of openness between muscle researchers and resource-sharing amongst participating laboratories. The Center houses the Molecular Immunohistochemistry and Molecular Imaging Core and an automated data-processing program for immunohistochemistry (developed in-house). A member of Austin’s advisory committee, Esther Dupont-Versteegden, PhD, serves as the director of the Center, which provides unique access to their resources.</w:t>
      </w:r>
    </w:p>
    <w:p w14:paraId="14B9232E" w14:textId="77777777" w:rsidR="008D649E" w:rsidRDefault="008D649E" w:rsidP="0095126F">
      <w:pPr>
        <w:spacing w:after="60"/>
        <w:jc w:val="both"/>
      </w:pPr>
      <w:r>
        <w:rPr>
          <w:i/>
          <w:iCs/>
          <w:u w:val="single"/>
        </w:rPr>
        <w:t>University of Kentucky Medical Center Library</w:t>
      </w:r>
      <w:r>
        <w:t xml:space="preserve"> consolidates the collections and services of all University of Kentucky health profession colleges, making them available to the entire University’s community, along with patients and their families. As a resource library with the National Network of Libraries of Medicine (NNLM), Greater Midwest Region (GMR), and a designated outreach library for the Commonwealth of Kentucky, the Library supports outreach efforts designed to facilitate access to health information for users located across the Commonwealth.</w:t>
      </w:r>
    </w:p>
    <w:p w14:paraId="3A555506" w14:textId="2C273A68" w:rsidR="00F56F92" w:rsidRPr="001B6E73" w:rsidRDefault="008D649E" w:rsidP="0095126F">
      <w:pPr>
        <w:spacing w:after="120"/>
        <w:jc w:val="both"/>
      </w:pPr>
      <w:r>
        <w:rPr>
          <w:i/>
          <w:iCs/>
          <w:u w:val="single"/>
        </w:rPr>
        <w:t>University of Kentucky Light Microscopy Core</w:t>
      </w:r>
      <w:r>
        <w:t xml:space="preserve"> is a multi-faceted facility that offers confocal (Aim 3</w:t>
      </w:r>
      <w:r w:rsidR="00946AD4">
        <w:t>a</w:t>
      </w:r>
      <w:r>
        <w:t>), super-resolution, and laser-capture microscopy, along with microscope slide scanners (Aim 2</w:t>
      </w:r>
      <w:r w:rsidR="00946AD4">
        <w:t>b</w:t>
      </w:r>
      <w:r>
        <w:t>). The Core contains a central laboratory for sample preparation and computer workstations for data analysis and image processing. Technical support offers training on instrumentation to allow independent use or complete processing and imaging by on-site staff. Austin has already completed trainings to independently book and use the confocal microscope</w:t>
      </w:r>
      <w:r w:rsidR="00946AD4">
        <w:t>s</w:t>
      </w:r>
      <w:r>
        <w:t xml:space="preserve"> and slide scanners.</w:t>
      </w:r>
      <w:r w:rsidR="00F56F92">
        <w:rPr>
          <w:b/>
          <w:bCs/>
        </w:rPr>
        <w:br w:type="page"/>
      </w:r>
    </w:p>
    <w:p w14:paraId="54D497EC" w14:textId="77777777" w:rsidR="00266978" w:rsidRDefault="00F56F92" w:rsidP="0095126F">
      <w:pPr>
        <w:jc w:val="both"/>
        <w:rPr>
          <w:b/>
          <w:bCs/>
        </w:rPr>
      </w:pPr>
      <w:r>
        <w:rPr>
          <w:b/>
          <w:bCs/>
        </w:rPr>
        <w:lastRenderedPageBreak/>
        <w:t>EQUIPMENT</w:t>
      </w:r>
    </w:p>
    <w:p w14:paraId="00250A33" w14:textId="6C5822E4" w:rsidR="000F5287" w:rsidRPr="00946AD4" w:rsidRDefault="00946AD4" w:rsidP="0095126F">
      <w:pPr>
        <w:spacing w:after="120"/>
        <w:jc w:val="both"/>
      </w:pPr>
      <w:r>
        <w:t>The applicant has access to all major equipment needed for the completion of this project in the Sponsor’s laboratory and the University of Kentucky Light Microscopy Core.</w:t>
      </w:r>
    </w:p>
    <w:p w14:paraId="60EC7610" w14:textId="715E6170" w:rsidR="000F5287" w:rsidRDefault="00946AD4" w:rsidP="0095126F">
      <w:pPr>
        <w:spacing w:after="60"/>
        <w:jc w:val="both"/>
        <w:rPr>
          <w:b/>
          <w:bCs/>
        </w:rPr>
      </w:pPr>
      <w:r>
        <w:rPr>
          <w:b/>
          <w:bCs/>
        </w:rPr>
        <w:t>Tissue Processing and Biochemical Assays</w:t>
      </w:r>
    </w:p>
    <w:p w14:paraId="3CF41928" w14:textId="1CD82B66" w:rsidR="00FB562C" w:rsidRDefault="00946AD4" w:rsidP="0095126F">
      <w:pPr>
        <w:spacing w:after="120"/>
        <w:jc w:val="both"/>
      </w:pPr>
      <w:r>
        <w:t xml:space="preserve">Aims 1 and 2 will be performed with dissection microscopes (x6), gel electrophoresis and Western blot setups (x5), </w:t>
      </w:r>
      <w:r w:rsidR="00FB562C">
        <w:t xml:space="preserve">a </w:t>
      </w:r>
      <w:r>
        <w:t xml:space="preserve">Bio-Rad </w:t>
      </w:r>
      <w:proofErr w:type="spellStart"/>
      <w:r>
        <w:t>ChemiDoc</w:t>
      </w:r>
      <w:proofErr w:type="spellEnd"/>
      <w:r>
        <w:t xml:space="preserve">, </w:t>
      </w:r>
      <w:r w:rsidR="00FB562C">
        <w:t xml:space="preserve">a </w:t>
      </w:r>
      <w:proofErr w:type="spellStart"/>
      <w:r>
        <w:t>Thermo</w:t>
      </w:r>
      <w:proofErr w:type="spellEnd"/>
      <w:r>
        <w:t xml:space="preserve"> Fisher cryostat,</w:t>
      </w:r>
      <w:r w:rsidR="00FB562C">
        <w:t xml:space="preserve"> ventilated fume hoods (x2), </w:t>
      </w:r>
      <w:r>
        <w:t>refrigerated centrifuges, refrigerators (x2), -20</w:t>
      </w:r>
      <w:r>
        <w:rPr>
          <w:vertAlign w:val="superscript"/>
        </w:rPr>
        <w:t>o</w:t>
      </w:r>
      <w:r>
        <w:t xml:space="preserve">C freezers (x2), </w:t>
      </w:r>
      <w:r w:rsidR="00FB562C">
        <w:t xml:space="preserve">a </w:t>
      </w:r>
      <w:r>
        <w:t>-80</w:t>
      </w:r>
      <w:r>
        <w:rPr>
          <w:vertAlign w:val="superscript"/>
        </w:rPr>
        <w:t>o</w:t>
      </w:r>
      <w:r>
        <w:t xml:space="preserve">C freezer, Locator Plus cryogenic storage systems (x4), </w:t>
      </w:r>
      <w:r w:rsidR="000734DE">
        <w:t xml:space="preserve">a Zeiss </w:t>
      </w:r>
      <w:proofErr w:type="spellStart"/>
      <w:r w:rsidR="000734DE">
        <w:t>Axioscan</w:t>
      </w:r>
      <w:proofErr w:type="spellEnd"/>
      <w:r w:rsidR="000734DE">
        <w:t xml:space="preserve"> Z7, a Nikon AXR confocal microscope, </w:t>
      </w:r>
      <w:r>
        <w:t>top-pan balances (x2), and an ultra-pure deionized water supply.</w:t>
      </w:r>
    </w:p>
    <w:p w14:paraId="44D7636C" w14:textId="5CF9855E" w:rsidR="00FB562C" w:rsidRDefault="00FB562C" w:rsidP="0095126F">
      <w:pPr>
        <w:spacing w:after="60"/>
        <w:jc w:val="both"/>
        <w:rPr>
          <w:b/>
          <w:bCs/>
        </w:rPr>
      </w:pPr>
      <w:r>
        <w:rPr>
          <w:b/>
          <w:bCs/>
        </w:rPr>
        <w:t>Contractile Measurements</w:t>
      </w:r>
    </w:p>
    <w:p w14:paraId="5EFE3B16" w14:textId="3618F767" w:rsidR="000734DE" w:rsidRPr="000734DE" w:rsidRDefault="000734DE" w:rsidP="0095126F">
      <w:pPr>
        <w:spacing w:after="120"/>
        <w:jc w:val="both"/>
      </w:pPr>
      <w:r>
        <w:t xml:space="preserve">Using chemically-permeabilized multicellular muscle preparations, </w:t>
      </w:r>
      <w:proofErr w:type="gramStart"/>
      <w:r>
        <w:t>Aim</w:t>
      </w:r>
      <w:proofErr w:type="gramEnd"/>
      <w:r>
        <w:t xml:space="preserve"> 3 will be performed with 1 of 3 highly specialized setups previously developed by the Sponsor. These pieces of equipment provide the ability to (1) make extremely precise measurements of biophysical properties and (2) assess and control sarcomere length in multicellular muscle preparations. These setups include inverted microscopes with video attachments (x3), vibration isolates tables (x3), force transducers (x6), length controllers (x4), and high speed (&gt;1000 frames per second) video cameras (x2). Measurements of live cardiac cells and/or fluorescent indicators can also be performed using these specially designed apparatuses. Relevant equipment includes an inverted Nikon Eclipse </w:t>
      </w:r>
      <w:proofErr w:type="spellStart"/>
      <w:r>
        <w:t>Ti</w:t>
      </w:r>
      <w:proofErr w:type="spellEnd"/>
      <w:r>
        <w:t xml:space="preserve"> microscope, a </w:t>
      </w:r>
      <w:proofErr w:type="spellStart"/>
      <w:r>
        <w:t>RatioMaster</w:t>
      </w:r>
      <w:proofErr w:type="spellEnd"/>
      <w:r>
        <w:t xml:space="preserve"> spectrofluorometer (Photon Technology International), CCD cameras, and a </w:t>
      </w:r>
      <w:r w:rsidR="00F401D5">
        <w:t>fully automated</w:t>
      </w:r>
      <w:r>
        <w:t xml:space="preserve"> 4-axis microscope stage positioning system.</w:t>
      </w:r>
    </w:p>
    <w:p w14:paraId="6A5E443A" w14:textId="70E812FE" w:rsidR="00FB562C" w:rsidRDefault="00FB562C" w:rsidP="0095126F">
      <w:pPr>
        <w:spacing w:after="60"/>
        <w:jc w:val="both"/>
        <w:rPr>
          <w:b/>
          <w:bCs/>
        </w:rPr>
      </w:pPr>
      <w:r>
        <w:rPr>
          <w:b/>
          <w:bCs/>
        </w:rPr>
        <w:t>Computing</w:t>
      </w:r>
    </w:p>
    <w:p w14:paraId="4F11B015" w14:textId="6CBF1BAE" w:rsidR="000734DE" w:rsidRPr="000734DE" w:rsidRDefault="00F401D5" w:rsidP="0095126F">
      <w:pPr>
        <w:spacing w:after="120"/>
        <w:jc w:val="both"/>
      </w:pPr>
      <w:r>
        <w:t>Excellent computer resources are available for this project. The Sponsor’s laboratory is equipped with 5 desktop PCs for data analysis and cell-level computational simulations. In addition, there are 5 PCs that control the equipment used to perform contractile assays of muscle preparations. All systems are password protected, backed up nightly to off-site storage systems protected by a firewall. All computers have access to the required software programs including Microsoft Office Suite, MATLAB, SAS, and Python.</w:t>
      </w:r>
    </w:p>
    <w:p w14:paraId="7AF94726" w14:textId="6E7D11ED" w:rsidR="00FB562C" w:rsidRDefault="00FB562C" w:rsidP="0095126F">
      <w:pPr>
        <w:spacing w:after="60"/>
        <w:jc w:val="both"/>
        <w:rPr>
          <w:b/>
          <w:bCs/>
        </w:rPr>
      </w:pPr>
      <w:r>
        <w:rPr>
          <w:b/>
          <w:bCs/>
        </w:rPr>
        <w:t>Biorepository Samples</w:t>
      </w:r>
    </w:p>
    <w:p w14:paraId="13012FF8" w14:textId="084623D9" w:rsidR="000734DE" w:rsidRPr="00F401D5" w:rsidRDefault="00F401D5" w:rsidP="0095126F">
      <w:pPr>
        <w:jc w:val="both"/>
      </w:pPr>
      <w:r>
        <w:t>The Sponsor’s laboratory has procured samples of human myocardium from 650 patients. These samples were collected directly from the operating room, processed by trained lab members, and cryopreserved in the vapor phase of liquid nitrogen for long-term storage. These samples will be utilized in all Aims of this study. Samples are linked to clinical and sequencing data, which allow for preliminary age/sex/genotype-matching and subsequent evaluation of covariates.</w:t>
      </w:r>
    </w:p>
    <w:p w14:paraId="1DE173F6" w14:textId="6BD8A9EE" w:rsidR="00266978" w:rsidRPr="005365F1" w:rsidRDefault="00433B24" w:rsidP="000F5287">
      <w:pPr>
        <w:jc w:val="right"/>
        <w:rPr>
          <w:b/>
          <w:bCs/>
        </w:rPr>
      </w:pPr>
      <w:r>
        <w:rPr>
          <w:b/>
          <w:bCs/>
        </w:rPr>
        <w:br w:type="page"/>
      </w:r>
      <w:r w:rsidR="00266978" w:rsidRPr="005365F1">
        <w:rPr>
          <w:rFonts w:eastAsia="Times New Roman" w:cs="Arial"/>
          <w:kern w:val="0"/>
          <w:sz w:val="16"/>
          <w:szCs w:val="16"/>
          <w14:ligatures w14:val="none"/>
        </w:rPr>
        <w:lastRenderedPageBreak/>
        <w:t>OMB No. 0925-0001 and 0925-0002 (Rev. 10/2021 Approved Through 01/31/2026)</w:t>
      </w:r>
    </w:p>
    <w:p w14:paraId="6D2A5944" w14:textId="77777777" w:rsidR="00266978" w:rsidRPr="005365F1" w:rsidRDefault="00266978" w:rsidP="00266978">
      <w:pPr>
        <w:pBdr>
          <w:top w:val="single" w:sz="4" w:space="1" w:color="auto"/>
        </w:pBdr>
        <w:autoSpaceDE w:val="0"/>
        <w:autoSpaceDN w:val="0"/>
        <w:spacing w:before="240" w:after="0" w:line="240" w:lineRule="auto"/>
        <w:jc w:val="center"/>
        <w:rPr>
          <w:rFonts w:eastAsia="Times New Roman" w:cs="Arial"/>
          <w:b/>
          <w:kern w:val="0"/>
          <w:szCs w:val="22"/>
          <w14:ligatures w14:val="none"/>
        </w:rPr>
      </w:pPr>
      <w:bookmarkStart w:id="6" w:name="biosketch_minton"/>
      <w:bookmarkEnd w:id="6"/>
      <w:commentRangeStart w:id="7"/>
      <w:r w:rsidRPr="005365F1">
        <w:rPr>
          <w:rFonts w:eastAsia="Times New Roman" w:cs="Arial"/>
          <w:b/>
          <w:kern w:val="0"/>
          <w:szCs w:val="22"/>
          <w14:ligatures w14:val="none"/>
        </w:rPr>
        <w:t>BIOGRAPHICAL SKETCH</w:t>
      </w:r>
      <w:commentRangeEnd w:id="7"/>
      <w:r w:rsidR="000F5287">
        <w:rPr>
          <w:rStyle w:val="CommentReference"/>
        </w:rPr>
        <w:commentReference w:id="7"/>
      </w:r>
    </w:p>
    <w:p w14:paraId="0CAF7FB1" w14:textId="77777777" w:rsidR="00266978" w:rsidRPr="005365F1" w:rsidRDefault="00266978" w:rsidP="00266978">
      <w:pPr>
        <w:pBdr>
          <w:bottom w:val="single" w:sz="4" w:space="6" w:color="auto"/>
        </w:pBdr>
        <w:autoSpaceDE w:val="0"/>
        <w:autoSpaceDN w:val="0"/>
        <w:spacing w:before="40" w:after="40" w:line="240" w:lineRule="auto"/>
        <w:jc w:val="center"/>
        <w:rPr>
          <w:rFonts w:eastAsia="Times New Roman" w:cs="Arial"/>
          <w:iCs/>
          <w:kern w:val="0"/>
          <w:sz w:val="16"/>
          <w:szCs w:val="16"/>
          <w14:ligatures w14:val="none"/>
        </w:rPr>
      </w:pPr>
      <w:r w:rsidRPr="005365F1">
        <w:rPr>
          <w:rFonts w:eastAsia="Times New Roman" w:cs="Arial"/>
          <w:iCs/>
          <w:kern w:val="0"/>
          <w:sz w:val="16"/>
          <w:szCs w:val="16"/>
          <w14:ligatures w14:val="none"/>
        </w:rPr>
        <w:t>Provide the following information for the Senior/key personnel and other significant contributors.</w:t>
      </w:r>
      <w:r w:rsidRPr="005365F1">
        <w:rPr>
          <w:rFonts w:eastAsia="Times New Roman" w:cs="Arial"/>
          <w:iCs/>
          <w:kern w:val="0"/>
          <w:sz w:val="16"/>
          <w:szCs w:val="16"/>
          <w14:ligatures w14:val="none"/>
        </w:rPr>
        <w:br w:type="textWrapping" w:clear="all"/>
        <w:t xml:space="preserve">Follow this format for each person.  </w:t>
      </w:r>
      <w:r w:rsidRPr="005365F1">
        <w:rPr>
          <w:rFonts w:eastAsia="Times New Roman" w:cs="Arial"/>
          <w:b/>
          <w:iCs/>
          <w:kern w:val="0"/>
          <w:sz w:val="16"/>
          <w:szCs w:val="16"/>
          <w14:ligatures w14:val="none"/>
        </w:rPr>
        <w:t>DO NOT EXCEED FIVE PAGES.</w:t>
      </w:r>
    </w:p>
    <w:p w14:paraId="43C251B0" w14:textId="4629C449"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NAME:</w:t>
      </w:r>
      <w:r w:rsidR="004D183A">
        <w:rPr>
          <w:rFonts w:eastAsia="Times New Roman" w:cs="Arial"/>
          <w:kern w:val="0"/>
          <w:szCs w:val="22"/>
          <w14:ligatures w14:val="none"/>
        </w:rPr>
        <w:t xml:space="preserve"> </w:t>
      </w:r>
      <w:r w:rsidRPr="005365F1">
        <w:rPr>
          <w:rFonts w:eastAsia="Times New Roman" w:cs="Arial"/>
          <w:kern w:val="0"/>
          <w:szCs w:val="22"/>
          <w14:ligatures w14:val="none"/>
        </w:rPr>
        <w:t>Austin Minton</w:t>
      </w:r>
    </w:p>
    <w:p w14:paraId="10C4A31C"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proofErr w:type="spellStart"/>
      <w:r w:rsidRPr="005365F1">
        <w:rPr>
          <w:rFonts w:eastAsia="Times New Roman" w:cs="Arial"/>
          <w:kern w:val="0"/>
          <w:szCs w:val="22"/>
          <w14:ligatures w14:val="none"/>
        </w:rPr>
        <w:t>eRA</w:t>
      </w:r>
      <w:proofErr w:type="spellEnd"/>
      <w:r w:rsidRPr="005365F1">
        <w:rPr>
          <w:rFonts w:eastAsia="Times New Roman" w:cs="Arial"/>
          <w:kern w:val="0"/>
          <w:szCs w:val="22"/>
          <w14:ligatures w14:val="none"/>
        </w:rPr>
        <w:t xml:space="preserve"> COMMONS </w:t>
      </w:r>
      <w:proofErr w:type="gramStart"/>
      <w:r w:rsidRPr="005365F1">
        <w:rPr>
          <w:rFonts w:eastAsia="Times New Roman" w:cs="Arial"/>
          <w:kern w:val="0"/>
          <w:szCs w:val="22"/>
          <w14:ligatures w14:val="none"/>
        </w:rPr>
        <w:t>USER NAME</w:t>
      </w:r>
      <w:proofErr w:type="gramEnd"/>
      <w:r w:rsidRPr="005365F1">
        <w:rPr>
          <w:rFonts w:eastAsia="Times New Roman" w:cs="Arial"/>
          <w:kern w:val="0"/>
          <w:szCs w:val="22"/>
          <w14:ligatures w14:val="none"/>
        </w:rPr>
        <w:t xml:space="preserve"> (credential, e.g., agency login): AUSTIN.MINTON</w:t>
      </w:r>
    </w:p>
    <w:p w14:paraId="62B2184D"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POSITION TITLE: Graduate Student</w:t>
      </w:r>
    </w:p>
    <w:p w14:paraId="655B257A"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 xml:space="preserve">EDUCATION/TRAINING </w:t>
      </w:r>
      <w:r w:rsidRPr="005365F1">
        <w:rPr>
          <w:rFonts w:eastAsia="Times New Roman" w:cs="Arial"/>
          <w:i/>
          <w:iCs/>
          <w:kern w:val="0"/>
          <w:szCs w:val="22"/>
          <w14:ligatures w14:val="none"/>
        </w:rPr>
        <w:t>(Begin with baccalaureate or other initial professional education, such as nursing, include postdoctoral training and residency training if applicable. Add/delete rows as necessary.)</w:t>
      </w:r>
    </w:p>
    <w:tbl>
      <w:tblPr>
        <w:tblStyle w:val="TableGrid1"/>
        <w:tblW w:w="10890"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400"/>
        <w:gridCol w:w="1530"/>
        <w:gridCol w:w="1260"/>
        <w:gridCol w:w="1350"/>
        <w:gridCol w:w="1350"/>
      </w:tblGrid>
      <w:tr w:rsidR="00266978" w:rsidRPr="005365F1" w14:paraId="29F9F2E0" w14:textId="77777777" w:rsidTr="000119DF">
        <w:trPr>
          <w:cantSplit/>
          <w:tblHeader/>
        </w:trPr>
        <w:tc>
          <w:tcPr>
            <w:tcW w:w="5400" w:type="dxa"/>
            <w:tcBorders>
              <w:top w:val="single" w:sz="4" w:space="0" w:color="auto"/>
              <w:bottom w:val="single" w:sz="4" w:space="0" w:color="auto"/>
            </w:tcBorders>
            <w:vAlign w:val="center"/>
          </w:tcPr>
          <w:p w14:paraId="74B99B8C" w14:textId="77777777" w:rsidR="00266978" w:rsidRPr="005365F1" w:rsidRDefault="00266978" w:rsidP="000119DF">
            <w:pPr>
              <w:tabs>
                <w:tab w:val="left" w:pos="270"/>
              </w:tabs>
              <w:autoSpaceDE w:val="0"/>
              <w:autoSpaceDN w:val="0"/>
              <w:ind w:right="-108"/>
              <w:jc w:val="center"/>
              <w:rPr>
                <w:rFonts w:ascii="Arial" w:hAnsi="Arial" w:cs="Arial"/>
                <w:sz w:val="22"/>
                <w:szCs w:val="24"/>
              </w:rPr>
            </w:pPr>
            <w:r w:rsidRPr="005365F1">
              <w:rPr>
                <w:rFonts w:ascii="Arial" w:hAnsi="Arial" w:cs="Arial"/>
                <w:sz w:val="22"/>
                <w:szCs w:val="24"/>
              </w:rPr>
              <w:t>INSTITUTION AND LOCATION</w:t>
            </w:r>
          </w:p>
        </w:tc>
        <w:tc>
          <w:tcPr>
            <w:tcW w:w="1530" w:type="dxa"/>
            <w:tcBorders>
              <w:top w:val="single" w:sz="4" w:space="0" w:color="auto"/>
              <w:bottom w:val="single" w:sz="4" w:space="0" w:color="auto"/>
            </w:tcBorders>
            <w:vAlign w:val="center"/>
          </w:tcPr>
          <w:p w14:paraId="0F914F16"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DEGREE</w:t>
            </w:r>
          </w:p>
          <w:p w14:paraId="5493B0F8" w14:textId="77777777" w:rsidR="00266978" w:rsidRPr="005365F1" w:rsidRDefault="00266978" w:rsidP="000119DF">
            <w:pPr>
              <w:tabs>
                <w:tab w:val="left" w:pos="270"/>
              </w:tabs>
              <w:autoSpaceDE w:val="0"/>
              <w:autoSpaceDN w:val="0"/>
              <w:jc w:val="center"/>
              <w:rPr>
                <w:rFonts w:ascii="Arial" w:hAnsi="Arial" w:cs="Arial"/>
                <w:i/>
                <w:iCs/>
                <w:sz w:val="22"/>
                <w:szCs w:val="24"/>
              </w:rPr>
            </w:pPr>
            <w:r w:rsidRPr="005365F1">
              <w:rPr>
                <w:rFonts w:ascii="Arial" w:hAnsi="Arial" w:cs="Arial"/>
                <w:i/>
                <w:iCs/>
                <w:sz w:val="22"/>
                <w:szCs w:val="24"/>
              </w:rPr>
              <w:t>(</w:t>
            </w:r>
            <w:proofErr w:type="gramStart"/>
            <w:r w:rsidRPr="005365F1">
              <w:rPr>
                <w:rFonts w:ascii="Arial" w:hAnsi="Arial" w:cs="Arial"/>
                <w:i/>
                <w:iCs/>
                <w:sz w:val="22"/>
                <w:szCs w:val="24"/>
              </w:rPr>
              <w:t>if</w:t>
            </w:r>
            <w:proofErr w:type="gramEnd"/>
            <w:r w:rsidRPr="005365F1">
              <w:rPr>
                <w:rFonts w:ascii="Arial" w:hAnsi="Arial" w:cs="Arial"/>
                <w:i/>
                <w:iCs/>
                <w:sz w:val="22"/>
                <w:szCs w:val="24"/>
              </w:rPr>
              <w:t xml:space="preserve"> applicable)</w:t>
            </w:r>
          </w:p>
        </w:tc>
        <w:tc>
          <w:tcPr>
            <w:tcW w:w="1260" w:type="dxa"/>
            <w:tcBorders>
              <w:top w:val="single" w:sz="4" w:space="0" w:color="auto"/>
              <w:bottom w:val="single" w:sz="4" w:space="0" w:color="auto"/>
            </w:tcBorders>
            <w:vAlign w:val="center"/>
          </w:tcPr>
          <w:p w14:paraId="40F8F9DA"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Start Date</w:t>
            </w:r>
          </w:p>
          <w:p w14:paraId="2A95FF48"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MM/YYYY</w:t>
            </w:r>
          </w:p>
        </w:tc>
        <w:tc>
          <w:tcPr>
            <w:tcW w:w="1350" w:type="dxa"/>
            <w:tcBorders>
              <w:top w:val="single" w:sz="4" w:space="0" w:color="auto"/>
              <w:bottom w:val="single" w:sz="4" w:space="0" w:color="auto"/>
            </w:tcBorders>
            <w:vAlign w:val="center"/>
          </w:tcPr>
          <w:p w14:paraId="576F33E3"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Completion Date</w:t>
            </w:r>
          </w:p>
          <w:p w14:paraId="60267749"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MM/YYYY</w:t>
            </w:r>
          </w:p>
        </w:tc>
        <w:tc>
          <w:tcPr>
            <w:tcW w:w="1350" w:type="dxa"/>
            <w:tcBorders>
              <w:top w:val="single" w:sz="4" w:space="0" w:color="auto"/>
              <w:bottom w:val="single" w:sz="4" w:space="0" w:color="auto"/>
            </w:tcBorders>
            <w:vAlign w:val="center"/>
          </w:tcPr>
          <w:p w14:paraId="3EBB13F8"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FIELD OF STUDY</w:t>
            </w:r>
          </w:p>
        </w:tc>
      </w:tr>
      <w:tr w:rsidR="00266978" w:rsidRPr="005365F1" w14:paraId="502C0A3C" w14:textId="77777777" w:rsidTr="000119DF">
        <w:trPr>
          <w:cantSplit/>
          <w:trHeight w:val="395"/>
        </w:trPr>
        <w:tc>
          <w:tcPr>
            <w:tcW w:w="5400" w:type="dxa"/>
            <w:tcBorders>
              <w:top w:val="single" w:sz="4" w:space="0" w:color="auto"/>
            </w:tcBorders>
          </w:tcPr>
          <w:p w14:paraId="74E756C9"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Kentucky Wesleyan College, Owensboro, Kentucky</w:t>
            </w:r>
          </w:p>
        </w:tc>
        <w:tc>
          <w:tcPr>
            <w:tcW w:w="1530" w:type="dxa"/>
            <w:tcBorders>
              <w:top w:val="single" w:sz="4" w:space="0" w:color="auto"/>
            </w:tcBorders>
          </w:tcPr>
          <w:p w14:paraId="69F94DEF"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S (Hons)</w:t>
            </w:r>
          </w:p>
        </w:tc>
        <w:tc>
          <w:tcPr>
            <w:tcW w:w="1260" w:type="dxa"/>
            <w:tcBorders>
              <w:top w:val="single" w:sz="4" w:space="0" w:color="auto"/>
            </w:tcBorders>
          </w:tcPr>
          <w:p w14:paraId="1C2FBFD7"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18</w:t>
            </w:r>
          </w:p>
        </w:tc>
        <w:tc>
          <w:tcPr>
            <w:tcW w:w="1350" w:type="dxa"/>
            <w:tcBorders>
              <w:top w:val="single" w:sz="4" w:space="0" w:color="auto"/>
            </w:tcBorders>
          </w:tcPr>
          <w:p w14:paraId="6EDF51CD"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4/2022</w:t>
            </w:r>
          </w:p>
        </w:tc>
        <w:tc>
          <w:tcPr>
            <w:tcW w:w="1350" w:type="dxa"/>
            <w:tcBorders>
              <w:top w:val="single" w:sz="4" w:space="0" w:color="auto"/>
            </w:tcBorders>
          </w:tcPr>
          <w:p w14:paraId="0852163E"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Chemistry</w:t>
            </w:r>
          </w:p>
        </w:tc>
      </w:tr>
      <w:tr w:rsidR="00266978" w:rsidRPr="005365F1" w14:paraId="02454199" w14:textId="77777777" w:rsidTr="000119DF">
        <w:trPr>
          <w:cantSplit/>
          <w:trHeight w:val="395"/>
        </w:trPr>
        <w:tc>
          <w:tcPr>
            <w:tcW w:w="5400" w:type="dxa"/>
            <w:tcBorders>
              <w:bottom w:val="nil"/>
            </w:tcBorders>
          </w:tcPr>
          <w:p w14:paraId="4491851A"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Kentucky Wesleyan College, Owensboro, Kentucky</w:t>
            </w:r>
          </w:p>
        </w:tc>
        <w:tc>
          <w:tcPr>
            <w:tcW w:w="1530" w:type="dxa"/>
            <w:tcBorders>
              <w:bottom w:val="nil"/>
            </w:tcBorders>
          </w:tcPr>
          <w:p w14:paraId="1DAC001A"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S (Hons)</w:t>
            </w:r>
          </w:p>
        </w:tc>
        <w:tc>
          <w:tcPr>
            <w:tcW w:w="1260" w:type="dxa"/>
            <w:tcBorders>
              <w:bottom w:val="nil"/>
            </w:tcBorders>
          </w:tcPr>
          <w:p w14:paraId="6A8CAE20"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18</w:t>
            </w:r>
          </w:p>
        </w:tc>
        <w:tc>
          <w:tcPr>
            <w:tcW w:w="1350" w:type="dxa"/>
            <w:tcBorders>
              <w:bottom w:val="nil"/>
            </w:tcBorders>
          </w:tcPr>
          <w:p w14:paraId="3200E2CF"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4/2022</w:t>
            </w:r>
          </w:p>
        </w:tc>
        <w:tc>
          <w:tcPr>
            <w:tcW w:w="1350" w:type="dxa"/>
            <w:tcBorders>
              <w:bottom w:val="nil"/>
            </w:tcBorders>
          </w:tcPr>
          <w:p w14:paraId="6709E93A"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iology</w:t>
            </w:r>
          </w:p>
        </w:tc>
      </w:tr>
      <w:tr w:rsidR="00266978" w:rsidRPr="005365F1" w14:paraId="173458B4" w14:textId="77777777" w:rsidTr="000119DF">
        <w:trPr>
          <w:cantSplit/>
          <w:trHeight w:val="395"/>
        </w:trPr>
        <w:tc>
          <w:tcPr>
            <w:tcW w:w="5400" w:type="dxa"/>
            <w:tcBorders>
              <w:top w:val="nil"/>
              <w:bottom w:val="single" w:sz="4" w:space="0" w:color="auto"/>
            </w:tcBorders>
          </w:tcPr>
          <w:p w14:paraId="35F230CC"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University of Kentucky, Lexington, Kentucky</w:t>
            </w:r>
          </w:p>
        </w:tc>
        <w:tc>
          <w:tcPr>
            <w:tcW w:w="1530" w:type="dxa"/>
            <w:tcBorders>
              <w:top w:val="nil"/>
              <w:bottom w:val="single" w:sz="4" w:space="0" w:color="auto"/>
            </w:tcBorders>
          </w:tcPr>
          <w:p w14:paraId="2746CE04"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PHD</w:t>
            </w:r>
          </w:p>
        </w:tc>
        <w:tc>
          <w:tcPr>
            <w:tcW w:w="1260" w:type="dxa"/>
            <w:tcBorders>
              <w:top w:val="nil"/>
              <w:bottom w:val="single" w:sz="4" w:space="0" w:color="auto"/>
            </w:tcBorders>
          </w:tcPr>
          <w:p w14:paraId="625A3A01"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22</w:t>
            </w:r>
          </w:p>
        </w:tc>
        <w:tc>
          <w:tcPr>
            <w:tcW w:w="1350" w:type="dxa"/>
            <w:tcBorders>
              <w:top w:val="nil"/>
              <w:bottom w:val="single" w:sz="4" w:space="0" w:color="auto"/>
            </w:tcBorders>
          </w:tcPr>
          <w:p w14:paraId="3A702E4D"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5/2027</w:t>
            </w:r>
          </w:p>
        </w:tc>
        <w:tc>
          <w:tcPr>
            <w:tcW w:w="1350" w:type="dxa"/>
            <w:tcBorders>
              <w:top w:val="nil"/>
              <w:bottom w:val="single" w:sz="4" w:space="0" w:color="auto"/>
            </w:tcBorders>
          </w:tcPr>
          <w:p w14:paraId="7CAD1610"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Physiology</w:t>
            </w:r>
          </w:p>
        </w:tc>
      </w:tr>
    </w:tbl>
    <w:p w14:paraId="4E3BB2A7"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kern w:val="0"/>
          <w:szCs w:val="22"/>
          <w14:ligatures w14:val="none"/>
        </w:rPr>
        <w:t>A.</w:t>
      </w:r>
      <w:r w:rsidRPr="005365F1">
        <w:rPr>
          <w:rFonts w:eastAsia="Times New Roman" w:cs="Arial"/>
          <w:b/>
          <w:bCs/>
          <w:kern w:val="0"/>
          <w:szCs w:val="22"/>
          <w14:ligatures w14:val="none"/>
        </w:rPr>
        <w:t xml:space="preserve"> Personal Statement</w:t>
      </w:r>
    </w:p>
    <w:p w14:paraId="63419286"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 xml:space="preserve">The mystery surrounding my sister’s neuromuscular disorder first sparked my interest in translational science. Her geneticist identified an abnormality in chromosome 6 but could not determine how it contributed to her condition. This uncertainty—how genetic changes manifest in disease—ignited my passion for biomedical research with the </w:t>
      </w:r>
      <w:proofErr w:type="gramStart"/>
      <w:r>
        <w:rPr>
          <w:rFonts w:eastAsia="Times New Roman" w:cs="Arial"/>
          <w:kern w:val="0"/>
          <w:szCs w:val="22"/>
          <w14:ligatures w14:val="none"/>
        </w:rPr>
        <w:t>ultimate goal</w:t>
      </w:r>
      <w:proofErr w:type="gramEnd"/>
      <w:r>
        <w:rPr>
          <w:rFonts w:eastAsia="Times New Roman" w:cs="Arial"/>
          <w:kern w:val="0"/>
          <w:szCs w:val="22"/>
          <w14:ligatures w14:val="none"/>
        </w:rPr>
        <w:t xml:space="preserve"> of transforming genealogical discoveries into actionable clinical insights.</w:t>
      </w:r>
    </w:p>
    <w:p w14:paraId="659F010F"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 xml:space="preserve">I quickly realized that accessing research opportunities was not going to be easy. I grew up in rural western Kentucky without access to resources that many of my PhD classmates take for granted. I was very fortunate to be able to attend Kentucky Wesleyan College as an undergraduate, but it is a small liberal arts institution with limited infrastructure for research. However, I remained persistent and secured an opportunity in the lab of Rachel Pritchard, PhD, where I studied soil-derived antibiotics as tools to combat the growing crisis of drug-resistant pathogens. I used preliminary data from this project to build a successful application for the Wesleyan Fellowship, which funded 2 years of research. </w:t>
      </w:r>
      <w:r w:rsidRPr="005365F1">
        <w:rPr>
          <w:rFonts w:eastAsia="Times New Roman" w:cs="Arial"/>
          <w:kern w:val="0"/>
          <w:szCs w:val="22"/>
          <w14:ligatures w14:val="none"/>
        </w:rPr>
        <w:t xml:space="preserve">I </w:t>
      </w:r>
      <w:r>
        <w:rPr>
          <w:rFonts w:eastAsia="Times New Roman" w:cs="Arial"/>
          <w:kern w:val="0"/>
          <w:szCs w:val="22"/>
          <w14:ligatures w14:val="none"/>
        </w:rPr>
        <w:t>disseminated</w:t>
      </w:r>
      <w:r w:rsidRPr="005365F1">
        <w:rPr>
          <w:rFonts w:eastAsia="Times New Roman" w:cs="Arial"/>
          <w:kern w:val="0"/>
          <w:szCs w:val="22"/>
          <w14:ligatures w14:val="none"/>
        </w:rPr>
        <w:t xml:space="preserve"> first-author works</w:t>
      </w:r>
      <w:r>
        <w:rPr>
          <w:rFonts w:eastAsia="Times New Roman" w:cs="Arial"/>
          <w:kern w:val="0"/>
          <w:szCs w:val="22"/>
          <w14:ligatures w14:val="none"/>
        </w:rPr>
        <w:t xml:space="preserve"> at various local, national, and international conferences.</w:t>
      </w:r>
    </w:p>
    <w:p w14:paraId="1FF8893F"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After admission into a PhD program at the University of Kentucky, I joined the lab of Kenneth Campbell, PhD, (Professor of Physiology and Cardiovascular Medicine; Director of the Biospecimens Core, Gill Cardiovascular Biorepository, and Translational Research; Associate Vice Chair for Translational Research), where my research focus shifted towards heart failure genetics. Non-ischemic cardiomyopathies (NICMs) have a strong genetic component, yet nearly half of cases are idiopathic, much like my sister’s condition. Despite this, genetic screening remains vastly underutilized in clinical settings. Our lab has spent 17 years building a cardiac biobank that now contains more than 20,000 specimens matched to clinical data. I spearheaded our lab’s initiative to obtain sequencing data for 350 patients, presenting findings at numerous conferences and laying the foundation for a multi-</w:t>
      </w:r>
      <w:proofErr w:type="spellStart"/>
      <w:r>
        <w:rPr>
          <w:rFonts w:eastAsia="Times New Roman" w:cs="Arial"/>
          <w:kern w:val="0"/>
          <w:szCs w:val="22"/>
          <w14:ligatures w14:val="none"/>
        </w:rPr>
        <w:t>omic</w:t>
      </w:r>
      <w:proofErr w:type="spellEnd"/>
      <w:r>
        <w:rPr>
          <w:rFonts w:eastAsia="Times New Roman" w:cs="Arial"/>
          <w:kern w:val="0"/>
          <w:szCs w:val="22"/>
          <w14:ligatures w14:val="none"/>
        </w:rPr>
        <w:t xml:space="preserve"> atlas of heart failure patients in the greater Bluegrass region.</w:t>
      </w:r>
    </w:p>
    <w:p w14:paraId="1CB605D6"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My PhD project centers on titin-truncating variants (</w:t>
      </w:r>
      <w:proofErr w:type="spellStart"/>
      <w:r>
        <w:rPr>
          <w:rFonts w:eastAsia="Times New Roman" w:cs="Arial"/>
          <w:kern w:val="0"/>
          <w:szCs w:val="22"/>
          <w14:ligatures w14:val="none"/>
        </w:rPr>
        <w:t>TTNtv</w:t>
      </w:r>
      <w:proofErr w:type="spellEnd"/>
      <w:r>
        <w:rPr>
          <w:rFonts w:eastAsia="Times New Roman" w:cs="Arial"/>
          <w:kern w:val="0"/>
          <w:szCs w:val="22"/>
          <w14:ligatures w14:val="none"/>
        </w:rPr>
        <w:t xml:space="preserve">), which cause premature protein translation stoppage and are amongst the most prevalent genetic contributors to NICM. However, how </w:t>
      </w:r>
      <w:proofErr w:type="spellStart"/>
      <w:r>
        <w:rPr>
          <w:rFonts w:eastAsia="Times New Roman" w:cs="Arial"/>
          <w:kern w:val="0"/>
          <w:szCs w:val="22"/>
          <w14:ligatures w14:val="none"/>
        </w:rPr>
        <w:t>TTNtv</w:t>
      </w:r>
      <w:proofErr w:type="spellEnd"/>
      <w:r>
        <w:rPr>
          <w:rFonts w:eastAsia="Times New Roman" w:cs="Arial"/>
          <w:kern w:val="0"/>
          <w:szCs w:val="22"/>
          <w14:ligatures w14:val="none"/>
        </w:rPr>
        <w:t xml:space="preserve"> lead to pathophysiology remained unclear which limits the current clinical impact of genetic screening. My project aims to address this gap by investigating if and how </w:t>
      </w:r>
      <w:proofErr w:type="spellStart"/>
      <w:r>
        <w:rPr>
          <w:rFonts w:eastAsia="Times New Roman" w:cs="Arial"/>
          <w:kern w:val="0"/>
          <w:szCs w:val="22"/>
          <w14:ligatures w14:val="none"/>
        </w:rPr>
        <w:t>TTNtv</w:t>
      </w:r>
      <w:proofErr w:type="spellEnd"/>
      <w:r>
        <w:rPr>
          <w:rFonts w:eastAsia="Times New Roman" w:cs="Arial"/>
          <w:kern w:val="0"/>
          <w:szCs w:val="22"/>
          <w14:ligatures w14:val="none"/>
        </w:rPr>
        <w:t xml:space="preserve"> lead to overloaded cellular turnover pathways, accelerated aggregation of cytosolic residuals, and incorporated truncated titin filaments into sarcomeres. By integrating genomic (</w:t>
      </w:r>
      <w:proofErr w:type="spellStart"/>
      <w:r>
        <w:rPr>
          <w:rFonts w:eastAsia="Times New Roman" w:cs="Arial"/>
          <w:kern w:val="0"/>
          <w:szCs w:val="22"/>
          <w14:ligatures w14:val="none"/>
        </w:rPr>
        <w:t>immuno</w:t>
      </w:r>
      <w:proofErr w:type="spellEnd"/>
      <w:r>
        <w:rPr>
          <w:rFonts w:eastAsia="Times New Roman" w:cs="Arial"/>
          <w:kern w:val="0"/>
          <w:szCs w:val="22"/>
          <w14:ligatures w14:val="none"/>
        </w:rPr>
        <w:t>)histological, and biomechanical analyses, I am to uncover novel therapeutic targets that can shift treatment strategies toward proactive, genetics-informed interventions. In addition to this work, I provide around-the-clock support for tissue collections for our myocardial repository.</w:t>
      </w:r>
    </w:p>
    <w:p w14:paraId="0E0AB551" w14:textId="77777777" w:rsidR="00266978" w:rsidRPr="005365F1" w:rsidRDefault="00266978" w:rsidP="0095126F">
      <w:pPr>
        <w:autoSpaceDE w:val="0"/>
        <w:autoSpaceDN w:val="0"/>
        <w:spacing w:after="60" w:line="240" w:lineRule="auto"/>
        <w:jc w:val="both"/>
        <w:rPr>
          <w:rFonts w:eastAsia="Times New Roman" w:cs="Arial"/>
          <w:kern w:val="0"/>
          <w:szCs w:val="22"/>
          <w14:ligatures w14:val="none"/>
        </w:rPr>
      </w:pPr>
      <w:r w:rsidRPr="005365F1">
        <w:rPr>
          <w:rFonts w:eastAsia="Times New Roman" w:cs="Arial"/>
          <w:kern w:val="0"/>
          <w:szCs w:val="22"/>
          <w14:ligatures w14:val="none"/>
        </w:rPr>
        <w:t>Under the mentorship of Dr. CampbelI, I will use my previous experiences in drug discovery and scientific communication as a conduit to provide insight into the pathophysiological underpinning</w:t>
      </w:r>
      <w:r>
        <w:rPr>
          <w:rFonts w:eastAsia="Times New Roman" w:cs="Arial"/>
          <w:kern w:val="0"/>
          <w:szCs w:val="22"/>
          <w14:ligatures w14:val="none"/>
        </w:rPr>
        <w:t>s</w:t>
      </w:r>
      <w:r w:rsidRPr="005365F1">
        <w:rPr>
          <w:rFonts w:eastAsia="Times New Roman" w:cs="Arial"/>
          <w:kern w:val="0"/>
          <w:szCs w:val="22"/>
          <w14:ligatures w14:val="none"/>
        </w:rPr>
        <w:t xml:space="preserve"> of heart failure.</w:t>
      </w:r>
      <w:r>
        <w:rPr>
          <w:rFonts w:eastAsia="Times New Roman" w:cs="Arial"/>
          <w:kern w:val="0"/>
          <w:szCs w:val="22"/>
          <w14:ligatures w14:val="none"/>
        </w:rPr>
        <w:t xml:space="preserve"> </w:t>
      </w:r>
      <w:r w:rsidRPr="005365F1">
        <w:rPr>
          <w:rFonts w:eastAsia="Times New Roman" w:cs="Arial"/>
          <w:kern w:val="0"/>
          <w:szCs w:val="22"/>
          <w14:ligatures w14:val="none"/>
        </w:rPr>
        <w:t xml:space="preserve">My training will be a first-hand perspective of the interconnectedness between research and medicine. I believe that </w:t>
      </w:r>
      <w:r w:rsidRPr="005365F1">
        <w:rPr>
          <w:rFonts w:eastAsia="Times New Roman" w:cs="Arial"/>
          <w:kern w:val="0"/>
          <w:szCs w:val="22"/>
          <w14:ligatures w14:val="none"/>
        </w:rPr>
        <w:lastRenderedPageBreak/>
        <w:t xml:space="preserve">this, including my previous research experiences, will </w:t>
      </w:r>
      <w:r>
        <w:rPr>
          <w:rFonts w:eastAsia="Times New Roman" w:cs="Arial"/>
          <w:kern w:val="0"/>
          <w:szCs w:val="22"/>
          <w14:ligatures w14:val="none"/>
        </w:rPr>
        <w:t>provide</w:t>
      </w:r>
      <w:r w:rsidRPr="005365F1">
        <w:rPr>
          <w:rFonts w:eastAsia="Times New Roman" w:cs="Arial"/>
          <w:kern w:val="0"/>
          <w:szCs w:val="22"/>
          <w14:ligatures w14:val="none"/>
        </w:rPr>
        <w:t xml:space="preserve"> a solid foothold for my long-term goal </w:t>
      </w:r>
      <w:r>
        <w:rPr>
          <w:rFonts w:eastAsia="Times New Roman" w:cs="Arial"/>
          <w:kern w:val="0"/>
          <w:szCs w:val="22"/>
          <w14:ligatures w14:val="none"/>
        </w:rPr>
        <w:t>leading a research team in cardiovascular genetics.</w:t>
      </w:r>
    </w:p>
    <w:p w14:paraId="4BDA9E58" w14:textId="77777777" w:rsidR="00266978" w:rsidRPr="005365F1"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w:t>
      </w:r>
      <w:r>
        <w:rPr>
          <w:rFonts w:eastAsia="Times New Roman" w:cs="Arial"/>
          <w:color w:val="000000"/>
          <w:kern w:val="0"/>
          <w:szCs w:val="22"/>
          <w14:ligatures w14:val="none"/>
        </w:rPr>
        <w:t xml:space="preserve"> Wellette-Hunsucker AG, Gulbulak U, Milburn GN, Yackzan AT, Campbell KS. Genomic and Biochemical Profiling of Heart Failure at the University of Kentucky. Biophysical Society Annual Meeting. 2025 </w:t>
      </w:r>
      <w:r w:rsidRPr="005365F1">
        <w:rPr>
          <w:rFonts w:eastAsia="Times New Roman" w:cs="Arial"/>
          <w:color w:val="000000"/>
          <w:kern w:val="0"/>
          <w:szCs w:val="22"/>
          <w14:ligatures w14:val="none"/>
        </w:rPr>
        <w:t>(Poster)</w:t>
      </w:r>
    </w:p>
    <w:p w14:paraId="1CF97F78" w14:textId="77777777" w:rsidR="00266978"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Wellette-Hunsucker AG, Milburn GN, Gulbulak U, Campbell KS. Genomic Characterization of Patients with Advanced Heart Failure at the University of Kentucky. Madison Myofilament Meeting. 2024 (Poster)</w:t>
      </w:r>
    </w:p>
    <w:p w14:paraId="2A9BEED8" w14:textId="77777777" w:rsidR="00266978" w:rsidRPr="005365F1"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Pr>
          <w:rFonts w:eastAsia="Times New Roman" w:cs="Arial"/>
          <w:color w:val="000000"/>
          <w:kern w:val="0"/>
          <w:szCs w:val="22"/>
          <w14:ligatures w14:val="none"/>
        </w:rPr>
        <w:t xml:space="preserve">Cortazar AS, </w:t>
      </w:r>
      <w:r>
        <w:rPr>
          <w:rFonts w:eastAsia="Times New Roman" w:cs="Arial"/>
          <w:b/>
          <w:bCs/>
          <w:color w:val="000000"/>
          <w:kern w:val="0"/>
          <w:szCs w:val="22"/>
          <w14:ligatures w14:val="none"/>
        </w:rPr>
        <w:t>Minton AT</w:t>
      </w:r>
      <w:r>
        <w:rPr>
          <w:rFonts w:eastAsia="Times New Roman" w:cs="Arial"/>
          <w:color w:val="000000"/>
          <w:kern w:val="0"/>
          <w:szCs w:val="22"/>
          <w14:ligatures w14:val="none"/>
        </w:rPr>
        <w:t>, Gulbulak U, Campbell KS. Whole Exome Sequencing of a Myocardial Repository at the University of Kentucky. National Institutes of Health STEP-UP Program Annual Conference. 2024 (Podium Talk)</w:t>
      </w:r>
    </w:p>
    <w:p w14:paraId="3B269C8D" w14:textId="77777777" w:rsidR="00266978" w:rsidRPr="005365F1" w:rsidRDefault="00266978" w:rsidP="0095126F">
      <w:pPr>
        <w:numPr>
          <w:ilvl w:val="1"/>
          <w:numId w:val="13"/>
        </w:numPr>
        <w:autoSpaceDE w:val="0"/>
        <w:autoSpaceDN w:val="0"/>
        <w:spacing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Purified Extracts from Antibiotic-Producing Bacterial Isolates. Kentucky Academy of Science Annual Meeting. 2021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53509D05" w14:textId="77777777" w:rsidR="00266978" w:rsidRPr="005365F1" w:rsidRDefault="00266978" w:rsidP="00266978">
      <w:pPr>
        <w:autoSpaceDE w:val="0"/>
        <w:autoSpaceDN w:val="0"/>
        <w:spacing w:after="60" w:line="240" w:lineRule="auto"/>
        <w:rPr>
          <w:rFonts w:eastAsia="Times New Roman" w:cs="Arial"/>
          <w:b/>
          <w:bCs/>
          <w:kern w:val="0"/>
          <w:szCs w:val="22"/>
          <w14:ligatures w14:val="none"/>
        </w:rPr>
      </w:pPr>
      <w:r w:rsidRPr="005365F1">
        <w:rPr>
          <w:rFonts w:eastAsia="Times New Roman" w:cs="Arial"/>
          <w:b/>
          <w:kern w:val="0"/>
          <w:szCs w:val="22"/>
          <w14:ligatures w14:val="none"/>
        </w:rPr>
        <w:t>B.</w:t>
      </w:r>
      <w:r w:rsidRPr="005365F1">
        <w:rPr>
          <w:rFonts w:eastAsia="Times New Roman" w:cs="Arial"/>
          <w:b/>
          <w:bCs/>
          <w:kern w:val="0"/>
          <w:szCs w:val="22"/>
          <w14:ligatures w14:val="none"/>
        </w:rPr>
        <w:t xml:space="preserve"> Positions, Scientific Appointments and Honors</w:t>
      </w:r>
    </w:p>
    <w:p w14:paraId="56A4B3D0" w14:textId="77777777" w:rsidR="00266978" w:rsidRPr="005365F1" w:rsidRDefault="00266978" w:rsidP="00266978">
      <w:pPr>
        <w:autoSpaceDE w:val="0"/>
        <w:autoSpaceDN w:val="0"/>
        <w:spacing w:after="0" w:line="240" w:lineRule="auto"/>
        <w:rPr>
          <w:rFonts w:eastAsia="Times New Roman" w:cs="Arial"/>
          <w:b/>
          <w:bCs/>
          <w:kern w:val="0"/>
          <w:szCs w:val="22"/>
          <w:u w:val="single"/>
          <w14:ligatures w14:val="none"/>
        </w:rPr>
      </w:pPr>
      <w:r w:rsidRPr="005365F1">
        <w:rPr>
          <w:rFonts w:eastAsia="Times New Roman" w:cs="Arial"/>
          <w:b/>
          <w:bCs/>
          <w:kern w:val="0"/>
          <w:szCs w:val="22"/>
          <w:u w:val="single"/>
          <w14:ligatures w14:val="none"/>
        </w:rPr>
        <w:t>Positions and Scientific Appointments</w:t>
      </w:r>
    </w:p>
    <w:tbl>
      <w:tblPr>
        <w:tblStyle w:val="TableGrid1"/>
        <w:tblW w:w="10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9245"/>
      </w:tblGrid>
      <w:tr w:rsidR="00266978" w:rsidRPr="005365F1" w14:paraId="0A336752" w14:textId="77777777" w:rsidTr="000119DF">
        <w:tc>
          <w:tcPr>
            <w:tcW w:w="1530" w:type="dxa"/>
          </w:tcPr>
          <w:p w14:paraId="07931B17"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4 –</w:t>
            </w:r>
          </w:p>
        </w:tc>
        <w:tc>
          <w:tcPr>
            <w:tcW w:w="9245" w:type="dxa"/>
          </w:tcPr>
          <w:p w14:paraId="318303BE"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American Heart Association</w:t>
            </w:r>
          </w:p>
        </w:tc>
      </w:tr>
      <w:tr w:rsidR="00266978" w:rsidRPr="005365F1" w14:paraId="60E74E19" w14:textId="77777777" w:rsidTr="000119DF">
        <w:tc>
          <w:tcPr>
            <w:tcW w:w="1530" w:type="dxa"/>
          </w:tcPr>
          <w:p w14:paraId="710F595A"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4 –</w:t>
            </w:r>
          </w:p>
        </w:tc>
        <w:tc>
          <w:tcPr>
            <w:tcW w:w="9245" w:type="dxa"/>
          </w:tcPr>
          <w:p w14:paraId="74E3C41C"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Biophysical Society</w:t>
            </w:r>
          </w:p>
        </w:tc>
      </w:tr>
      <w:tr w:rsidR="00266978" w:rsidRPr="005365F1" w14:paraId="257E23AC" w14:textId="77777777" w:rsidTr="000119DF">
        <w:tc>
          <w:tcPr>
            <w:tcW w:w="1530" w:type="dxa"/>
          </w:tcPr>
          <w:p w14:paraId="24ABEC86"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3 –</w:t>
            </w:r>
          </w:p>
        </w:tc>
        <w:tc>
          <w:tcPr>
            <w:tcW w:w="9245" w:type="dxa"/>
          </w:tcPr>
          <w:p w14:paraId="729DA98B"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Graduate Research Assistant</w:t>
            </w:r>
            <w:r w:rsidRPr="005365F1">
              <w:rPr>
                <w:rFonts w:ascii="Arial" w:hAnsi="Arial" w:cs="Arial"/>
                <w:sz w:val="22"/>
                <w:szCs w:val="24"/>
              </w:rPr>
              <w:t>, Dr. Kenneth Campbell’s Laboratory, Dept of Physiology, University of Kentucky College of Medicine</w:t>
            </w:r>
          </w:p>
        </w:tc>
      </w:tr>
      <w:tr w:rsidR="00266978" w:rsidRPr="005365F1" w14:paraId="45E38260" w14:textId="77777777" w:rsidTr="000119DF">
        <w:tc>
          <w:tcPr>
            <w:tcW w:w="1530" w:type="dxa"/>
          </w:tcPr>
          <w:p w14:paraId="732B3FCB"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5D3B456E"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Laboratory Assistant</w:t>
            </w:r>
            <w:r w:rsidRPr="005365F1">
              <w:rPr>
                <w:rFonts w:ascii="Arial" w:hAnsi="Arial" w:cs="Arial"/>
                <w:sz w:val="22"/>
                <w:szCs w:val="24"/>
              </w:rPr>
              <w:t>, Div of Nat Sciences &amp; Mathematics, Kentucky Wesleyan College</w:t>
            </w:r>
          </w:p>
        </w:tc>
      </w:tr>
      <w:tr w:rsidR="00266978" w:rsidRPr="005365F1" w14:paraId="7098B038" w14:textId="77777777" w:rsidTr="000119DF">
        <w:tc>
          <w:tcPr>
            <w:tcW w:w="1530" w:type="dxa"/>
          </w:tcPr>
          <w:p w14:paraId="440D688D"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5170D498"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Peer Tutor &amp; Instructor</w:t>
            </w:r>
            <w:r w:rsidRPr="005365F1">
              <w:rPr>
                <w:rFonts w:ascii="Arial" w:hAnsi="Arial" w:cs="Arial"/>
                <w:sz w:val="22"/>
                <w:szCs w:val="24"/>
              </w:rPr>
              <w:t>, Student Success Center, Kentucky Wesleyan College</w:t>
            </w:r>
          </w:p>
        </w:tc>
      </w:tr>
      <w:tr w:rsidR="00266978" w:rsidRPr="005365F1" w14:paraId="74E6BAF9" w14:textId="77777777" w:rsidTr="000119DF">
        <w:tc>
          <w:tcPr>
            <w:tcW w:w="1530" w:type="dxa"/>
          </w:tcPr>
          <w:p w14:paraId="2CAD4EDA"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0FB6DA70"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American Society for Microbiology</w:t>
            </w:r>
          </w:p>
        </w:tc>
      </w:tr>
      <w:tr w:rsidR="00266978" w:rsidRPr="005365F1" w14:paraId="0F59E4F8" w14:textId="77777777" w:rsidTr="000119DF">
        <w:tc>
          <w:tcPr>
            <w:tcW w:w="1530" w:type="dxa"/>
          </w:tcPr>
          <w:p w14:paraId="529FDCD0"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19 – 2022</w:t>
            </w:r>
          </w:p>
        </w:tc>
        <w:tc>
          <w:tcPr>
            <w:tcW w:w="9245" w:type="dxa"/>
          </w:tcPr>
          <w:p w14:paraId="59E7093A"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Directed Researcher</w:t>
            </w:r>
            <w:r w:rsidRPr="005365F1">
              <w:rPr>
                <w:rFonts w:ascii="Arial" w:hAnsi="Arial" w:cs="Arial"/>
                <w:sz w:val="22"/>
                <w:szCs w:val="24"/>
              </w:rPr>
              <w:t>, Div of Nat Sciences &amp; Mathematics, Kentucky Wesleyan College</w:t>
            </w:r>
          </w:p>
        </w:tc>
      </w:tr>
    </w:tbl>
    <w:p w14:paraId="06B1AAFB" w14:textId="77777777" w:rsidR="00266978" w:rsidRPr="005365F1" w:rsidRDefault="00266978" w:rsidP="00266978">
      <w:pPr>
        <w:autoSpaceDE w:val="0"/>
        <w:autoSpaceDN w:val="0"/>
        <w:spacing w:before="60" w:after="0" w:line="240" w:lineRule="auto"/>
        <w:rPr>
          <w:rFonts w:eastAsia="Times New Roman" w:cs="Arial"/>
          <w:b/>
          <w:bCs/>
          <w:kern w:val="0"/>
          <w:szCs w:val="22"/>
          <w:u w:val="single"/>
          <w14:ligatures w14:val="none"/>
        </w:rPr>
      </w:pPr>
      <w:r w:rsidRPr="005365F1">
        <w:rPr>
          <w:rFonts w:eastAsia="Times New Roman" w:cs="Arial"/>
          <w:b/>
          <w:bCs/>
          <w:kern w:val="0"/>
          <w:szCs w:val="22"/>
          <w:u w:val="single"/>
          <w14:ligatures w14:val="none"/>
        </w:rPr>
        <w:t>Honor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9250"/>
      </w:tblGrid>
      <w:tr w:rsidR="00266978" w:rsidRPr="005365F1" w14:paraId="5B7A319B" w14:textId="77777777" w:rsidTr="0095126F">
        <w:tc>
          <w:tcPr>
            <w:tcW w:w="1530" w:type="dxa"/>
          </w:tcPr>
          <w:p w14:paraId="68F90B1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3</w:t>
            </w:r>
          </w:p>
        </w:tc>
        <w:tc>
          <w:tcPr>
            <w:tcW w:w="9250" w:type="dxa"/>
          </w:tcPr>
          <w:p w14:paraId="352B5C21"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 xml:space="preserve">Featured in Fall 2023 Issue of </w:t>
            </w:r>
            <w:r w:rsidRPr="005365F1">
              <w:rPr>
                <w:rFonts w:ascii="Arial" w:hAnsi="Arial" w:cs="Arial"/>
                <w:b/>
                <w:bCs/>
                <w:i/>
                <w:iCs/>
                <w:sz w:val="22"/>
                <w:szCs w:val="22"/>
              </w:rPr>
              <w:t>Pillars</w:t>
            </w:r>
            <w:r w:rsidRPr="005365F1">
              <w:rPr>
                <w:rFonts w:ascii="Arial" w:hAnsi="Arial" w:cs="Arial"/>
                <w:b/>
                <w:bCs/>
                <w:sz w:val="22"/>
                <w:szCs w:val="22"/>
              </w:rPr>
              <w:t xml:space="preserve"> as GOLD Alumnus</w:t>
            </w:r>
            <w:r w:rsidRPr="005365F1">
              <w:rPr>
                <w:rFonts w:ascii="Arial" w:hAnsi="Arial" w:cs="Arial"/>
                <w:sz w:val="22"/>
                <w:szCs w:val="22"/>
              </w:rPr>
              <w:t>, institution’s alumni magazine, Kentucky Wesleyan College</w:t>
            </w:r>
          </w:p>
        </w:tc>
      </w:tr>
      <w:tr w:rsidR="00266978" w:rsidRPr="005365F1" w14:paraId="7D2BF20F" w14:textId="77777777" w:rsidTr="0095126F">
        <w:tc>
          <w:tcPr>
            <w:tcW w:w="1530" w:type="dxa"/>
          </w:tcPr>
          <w:p w14:paraId="79CDFC6B"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6E599166"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Invited Guest Speaker</w:t>
            </w:r>
            <w:r w:rsidRPr="005365F1">
              <w:rPr>
                <w:rFonts w:ascii="Arial" w:hAnsi="Arial" w:cs="Arial"/>
                <w:sz w:val="22"/>
                <w:szCs w:val="22"/>
              </w:rPr>
              <w:t>, STEM Bridge Program, Kentucky Wesleyan College</w:t>
            </w:r>
          </w:p>
        </w:tc>
      </w:tr>
      <w:tr w:rsidR="00266978" w:rsidRPr="005365F1" w14:paraId="666A594B" w14:textId="77777777" w:rsidTr="0095126F">
        <w:tc>
          <w:tcPr>
            <w:tcW w:w="1530" w:type="dxa"/>
          </w:tcPr>
          <w:p w14:paraId="19F21AF8"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18 – 2022</w:t>
            </w:r>
          </w:p>
        </w:tc>
        <w:tc>
          <w:tcPr>
            <w:tcW w:w="9250" w:type="dxa"/>
          </w:tcPr>
          <w:p w14:paraId="780156C2"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ial Scholarship</w:t>
            </w:r>
            <w:r w:rsidRPr="005365F1">
              <w:rPr>
                <w:rFonts w:ascii="Arial" w:hAnsi="Arial" w:cs="Arial"/>
                <w:sz w:val="22"/>
                <w:szCs w:val="22"/>
              </w:rPr>
              <w:t>, partial tuition scholarship, Kentucky Wesleyan College</w:t>
            </w:r>
          </w:p>
        </w:tc>
      </w:tr>
      <w:tr w:rsidR="00266978" w:rsidRPr="005365F1" w14:paraId="64879A19" w14:textId="77777777" w:rsidTr="0095126F">
        <w:tc>
          <w:tcPr>
            <w:tcW w:w="1530" w:type="dxa"/>
          </w:tcPr>
          <w:p w14:paraId="18F0862A"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5E57ACA8"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Ellie Magnuson Memorial Endowed Fellowship Scholarship</w:t>
            </w:r>
            <w:r w:rsidRPr="005365F1">
              <w:rPr>
                <w:rFonts w:ascii="Arial" w:hAnsi="Arial" w:cs="Arial"/>
                <w:sz w:val="22"/>
                <w:szCs w:val="22"/>
              </w:rPr>
              <w:t>, awarded to selected researchers majoring in chemistry, Kentucky Wesleyan College</w:t>
            </w:r>
          </w:p>
        </w:tc>
      </w:tr>
      <w:tr w:rsidR="00266978" w:rsidRPr="005365F1" w14:paraId="7B4720CF" w14:textId="77777777" w:rsidTr="0095126F">
        <w:tc>
          <w:tcPr>
            <w:tcW w:w="1530" w:type="dxa"/>
          </w:tcPr>
          <w:p w14:paraId="412F8E98"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587E2B11"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Wesleyan Fellowship</w:t>
            </w:r>
            <w:r w:rsidRPr="005365F1">
              <w:rPr>
                <w:rFonts w:ascii="Arial" w:hAnsi="Arial" w:cs="Arial"/>
                <w:sz w:val="22"/>
                <w:szCs w:val="22"/>
              </w:rPr>
              <w:t>, awarded to selected researchers, Kentucky Wesleyan College</w:t>
            </w:r>
          </w:p>
        </w:tc>
      </w:tr>
      <w:tr w:rsidR="00266978" w:rsidRPr="005365F1" w14:paraId="54628FD9" w14:textId="77777777" w:rsidTr="0095126F">
        <w:tc>
          <w:tcPr>
            <w:tcW w:w="1530" w:type="dxa"/>
          </w:tcPr>
          <w:p w14:paraId="72C2AC24"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3152E68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Dean’s List</w:t>
            </w:r>
            <w:r w:rsidRPr="005365F1">
              <w:rPr>
                <w:rFonts w:ascii="Arial" w:hAnsi="Arial" w:cs="Arial"/>
                <w:sz w:val="22"/>
                <w:szCs w:val="22"/>
              </w:rPr>
              <w:t xml:space="preserve">, </w:t>
            </w:r>
            <w:r w:rsidRPr="005365F1">
              <w:rPr>
                <w:rFonts w:ascii="Arial" w:eastAsia="Symbol" w:hAnsi="Arial" w:cs="Arial"/>
                <w:sz w:val="22"/>
                <w:szCs w:val="22"/>
              </w:rPr>
              <w:sym w:font="Symbol" w:char="F0B3"/>
            </w:r>
            <w:r w:rsidRPr="005365F1">
              <w:rPr>
                <w:rFonts w:ascii="Arial" w:hAnsi="Arial" w:cs="Arial"/>
                <w:sz w:val="22"/>
                <w:szCs w:val="22"/>
              </w:rPr>
              <w:t>3.5 semester grade point average, Kentucky Wesleyan College</w:t>
            </w:r>
          </w:p>
        </w:tc>
      </w:tr>
      <w:tr w:rsidR="00266978" w:rsidRPr="005365F1" w14:paraId="1DE96684" w14:textId="77777777" w:rsidTr="0095126F">
        <w:tc>
          <w:tcPr>
            <w:tcW w:w="1530" w:type="dxa"/>
          </w:tcPr>
          <w:p w14:paraId="64356A9F"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70483A1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s Award</w:t>
            </w:r>
            <w:r w:rsidRPr="005365F1">
              <w:rPr>
                <w:rFonts w:ascii="Arial" w:hAnsi="Arial" w:cs="Arial"/>
                <w:sz w:val="22"/>
                <w:szCs w:val="22"/>
              </w:rPr>
              <w:t>, awarded to a selected Greek Life member, Kentucky Wesleyan College</w:t>
            </w:r>
          </w:p>
        </w:tc>
      </w:tr>
      <w:tr w:rsidR="00266978" w:rsidRPr="005365F1" w14:paraId="032CBCDE" w14:textId="77777777" w:rsidTr="0095126F">
        <w:tc>
          <w:tcPr>
            <w:tcW w:w="1530" w:type="dxa"/>
          </w:tcPr>
          <w:p w14:paraId="1E0E87A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2E7615BD"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ogram of the Year Award</w:t>
            </w:r>
            <w:r w:rsidRPr="005365F1">
              <w:rPr>
                <w:rFonts w:ascii="Arial" w:hAnsi="Arial" w:cs="Arial"/>
                <w:sz w:val="22"/>
                <w:szCs w:val="22"/>
              </w:rPr>
              <w:t>, awarded to a selected organization leader who hosted a successful community-wide program, Kentucky Wesleyan College</w:t>
            </w:r>
          </w:p>
        </w:tc>
      </w:tr>
      <w:tr w:rsidR="00266978" w:rsidRPr="005365F1" w14:paraId="6AEBC916" w14:textId="77777777" w:rsidTr="0095126F">
        <w:tc>
          <w:tcPr>
            <w:tcW w:w="1530" w:type="dxa"/>
          </w:tcPr>
          <w:p w14:paraId="665655E1"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192992A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Fraternity and Sorority Life Hall of Fame</w:t>
            </w:r>
            <w:r w:rsidRPr="005365F1">
              <w:rPr>
                <w:rFonts w:ascii="Arial" w:hAnsi="Arial" w:cs="Arial"/>
                <w:sz w:val="22"/>
                <w:szCs w:val="22"/>
              </w:rPr>
              <w:t>, awarded to selected Greek Life members, Kentucky Wesleyan College</w:t>
            </w:r>
          </w:p>
        </w:tc>
      </w:tr>
      <w:tr w:rsidR="00266978" w:rsidRPr="005365F1" w14:paraId="5E30A5C7" w14:textId="77777777" w:rsidTr="0095126F">
        <w:tc>
          <w:tcPr>
            <w:tcW w:w="1530" w:type="dxa"/>
          </w:tcPr>
          <w:p w14:paraId="728E4893"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57832BB5"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Student Government Association Senator of the Year</w:t>
            </w:r>
            <w:r w:rsidRPr="005365F1">
              <w:rPr>
                <w:rFonts w:ascii="Arial" w:hAnsi="Arial" w:cs="Arial"/>
                <w:sz w:val="22"/>
                <w:szCs w:val="22"/>
              </w:rPr>
              <w:t>, Kentucky Wesleyan College</w:t>
            </w:r>
          </w:p>
        </w:tc>
      </w:tr>
      <w:tr w:rsidR="00266978" w:rsidRPr="005365F1" w14:paraId="4E161A41" w14:textId="77777777" w:rsidTr="0095126F">
        <w:tc>
          <w:tcPr>
            <w:tcW w:w="1530" w:type="dxa"/>
          </w:tcPr>
          <w:p w14:paraId="0B54BA2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4C7560F9"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der of Oak &amp; Ivy Nominee</w:t>
            </w:r>
            <w:r w:rsidRPr="005365F1">
              <w:rPr>
                <w:rFonts w:ascii="Arial" w:hAnsi="Arial" w:cs="Arial"/>
                <w:sz w:val="22"/>
                <w:szCs w:val="22"/>
              </w:rPr>
              <w:t>, institution’s highest honor, Kentucky Wesleyan College</w:t>
            </w:r>
          </w:p>
        </w:tc>
      </w:tr>
      <w:tr w:rsidR="00266978" w:rsidRPr="005365F1" w14:paraId="5FC98A46" w14:textId="77777777" w:rsidTr="0095126F">
        <w:tc>
          <w:tcPr>
            <w:tcW w:w="1530" w:type="dxa"/>
          </w:tcPr>
          <w:p w14:paraId="40FA1BBC"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5606D942"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Chemistry Alumni Award</w:t>
            </w:r>
            <w:r w:rsidRPr="005365F1">
              <w:rPr>
                <w:rFonts w:ascii="Arial" w:hAnsi="Arial" w:cs="Arial"/>
                <w:sz w:val="22"/>
                <w:szCs w:val="22"/>
              </w:rPr>
              <w:t>, awarded to a selected student majoring in chemistry, Kentucky Wesleyan College</w:t>
            </w:r>
          </w:p>
        </w:tc>
      </w:tr>
      <w:tr w:rsidR="00266978" w:rsidRPr="005365F1" w14:paraId="0617AA92" w14:textId="77777777" w:rsidTr="0095126F">
        <w:tc>
          <w:tcPr>
            <w:tcW w:w="1530" w:type="dxa"/>
          </w:tcPr>
          <w:p w14:paraId="51CA7C5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6010F86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Henry Milton Pyles Biology Award</w:t>
            </w:r>
            <w:r w:rsidRPr="005365F1">
              <w:rPr>
                <w:rFonts w:ascii="Arial" w:hAnsi="Arial" w:cs="Arial"/>
                <w:sz w:val="22"/>
                <w:szCs w:val="22"/>
              </w:rPr>
              <w:t>, awarded to a selected student majoring in biology, Kentucky Wesleyan College</w:t>
            </w:r>
          </w:p>
        </w:tc>
      </w:tr>
      <w:tr w:rsidR="00266978" w:rsidRPr="005365F1" w14:paraId="51239D0C" w14:textId="77777777" w:rsidTr="0095126F">
        <w:tc>
          <w:tcPr>
            <w:tcW w:w="1530" w:type="dxa"/>
          </w:tcPr>
          <w:p w14:paraId="54F75A43"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04E9129"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 xml:space="preserve">Interviewed on </w:t>
            </w:r>
            <w:r w:rsidRPr="005365F1">
              <w:rPr>
                <w:rFonts w:ascii="Arial" w:hAnsi="Arial" w:cs="Arial"/>
                <w:b/>
                <w:bCs/>
                <w:i/>
                <w:iCs/>
                <w:sz w:val="22"/>
                <w:szCs w:val="22"/>
              </w:rPr>
              <w:t>Bench Talk: The Week in</w:t>
            </w:r>
            <w:r w:rsidRPr="005365F1">
              <w:rPr>
                <w:rFonts w:ascii="Arial" w:hAnsi="Arial" w:cs="Arial"/>
                <w:i/>
                <w:iCs/>
                <w:sz w:val="22"/>
                <w:szCs w:val="22"/>
              </w:rPr>
              <w:t xml:space="preserve"> </w:t>
            </w:r>
            <w:r w:rsidRPr="005365F1">
              <w:rPr>
                <w:rFonts w:ascii="Arial" w:hAnsi="Arial" w:cs="Arial"/>
                <w:b/>
                <w:bCs/>
                <w:i/>
                <w:iCs/>
                <w:sz w:val="22"/>
                <w:szCs w:val="22"/>
              </w:rPr>
              <w:t>Science</w:t>
            </w:r>
            <w:r w:rsidRPr="005365F1">
              <w:rPr>
                <w:rFonts w:ascii="Arial" w:hAnsi="Arial" w:cs="Arial"/>
                <w:sz w:val="22"/>
                <w:szCs w:val="22"/>
              </w:rPr>
              <w:t>, selected based on conference presentation award, Kentucky Academy of Science</w:t>
            </w:r>
          </w:p>
        </w:tc>
      </w:tr>
      <w:tr w:rsidR="00266978" w:rsidRPr="005365F1" w14:paraId="1F910E88" w14:textId="77777777" w:rsidTr="0095126F">
        <w:tc>
          <w:tcPr>
            <w:tcW w:w="1530" w:type="dxa"/>
          </w:tcPr>
          <w:p w14:paraId="5E4CB651"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FFB1CEA"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hilip R. Edwards Microbiology Award</w:t>
            </w:r>
            <w:r w:rsidRPr="005365F1">
              <w:rPr>
                <w:rFonts w:ascii="Arial" w:hAnsi="Arial" w:cs="Arial"/>
                <w:sz w:val="22"/>
                <w:szCs w:val="22"/>
              </w:rPr>
              <w:t>, awarded to a selected researcher in microbiology, Kentucky Wesleyan College</w:t>
            </w:r>
          </w:p>
        </w:tc>
      </w:tr>
      <w:tr w:rsidR="00266978" w:rsidRPr="005365F1" w14:paraId="60A06F54" w14:textId="77777777" w:rsidTr="0095126F">
        <w:tc>
          <w:tcPr>
            <w:tcW w:w="1530" w:type="dxa"/>
          </w:tcPr>
          <w:p w14:paraId="1AE742DD"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4FCC864"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al Presentation Award Winner</w:t>
            </w:r>
            <w:r w:rsidRPr="005365F1">
              <w:rPr>
                <w:rFonts w:ascii="Arial" w:hAnsi="Arial" w:cs="Arial"/>
                <w:sz w:val="22"/>
                <w:szCs w:val="22"/>
              </w:rPr>
              <w:t>, Kentucky Academy of Science, Eastern Kentucky University</w:t>
            </w:r>
          </w:p>
        </w:tc>
      </w:tr>
      <w:tr w:rsidR="00266978" w:rsidRPr="005365F1" w14:paraId="104C424C" w14:textId="77777777" w:rsidTr="0095126F">
        <w:tc>
          <w:tcPr>
            <w:tcW w:w="1530" w:type="dxa"/>
          </w:tcPr>
          <w:p w14:paraId="05DBE2E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5F9C7548"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Fraternity Man of the Year</w:t>
            </w:r>
            <w:r w:rsidRPr="005365F1">
              <w:rPr>
                <w:rFonts w:ascii="Arial" w:hAnsi="Arial" w:cs="Arial"/>
                <w:sz w:val="22"/>
                <w:szCs w:val="22"/>
              </w:rPr>
              <w:t>, awarded to a selected fraternity member, Kentucky Wesleyan College</w:t>
            </w:r>
          </w:p>
        </w:tc>
      </w:tr>
      <w:tr w:rsidR="00266978" w:rsidRPr="005365F1" w14:paraId="204CABDD" w14:textId="77777777" w:rsidTr="0095126F">
        <w:tc>
          <w:tcPr>
            <w:tcW w:w="1530" w:type="dxa"/>
          </w:tcPr>
          <w:p w14:paraId="589809BE"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5BBA9756"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Dr. Ernest W. Abernathy Scholarship</w:t>
            </w:r>
            <w:r w:rsidRPr="005365F1">
              <w:rPr>
                <w:rFonts w:ascii="Arial" w:hAnsi="Arial" w:cs="Arial"/>
                <w:sz w:val="22"/>
                <w:szCs w:val="22"/>
              </w:rPr>
              <w:t>, awarded to selected students majoring in chemistry or biology, Kentucky Wesleyan College</w:t>
            </w:r>
          </w:p>
        </w:tc>
      </w:tr>
      <w:tr w:rsidR="00266978" w:rsidRPr="005365F1" w14:paraId="0A7E518B" w14:textId="77777777" w:rsidTr="0095126F">
        <w:tc>
          <w:tcPr>
            <w:tcW w:w="1530" w:type="dxa"/>
          </w:tcPr>
          <w:p w14:paraId="386A0D29"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w:t>
            </w:r>
          </w:p>
        </w:tc>
        <w:tc>
          <w:tcPr>
            <w:tcW w:w="9250" w:type="dxa"/>
          </w:tcPr>
          <w:p w14:paraId="5787A97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al Presentation Award Winner</w:t>
            </w:r>
            <w:r w:rsidRPr="005365F1">
              <w:rPr>
                <w:rFonts w:ascii="Arial" w:hAnsi="Arial" w:cs="Arial"/>
                <w:sz w:val="22"/>
                <w:szCs w:val="22"/>
              </w:rPr>
              <w:t>, American Society for Microbiology, Vanderbilt University</w:t>
            </w:r>
          </w:p>
        </w:tc>
      </w:tr>
      <w:tr w:rsidR="00266978" w:rsidRPr="005365F1" w14:paraId="3B2E1B13" w14:textId="77777777" w:rsidTr="0095126F">
        <w:trPr>
          <w:trHeight w:val="67"/>
        </w:trPr>
        <w:tc>
          <w:tcPr>
            <w:tcW w:w="1530" w:type="dxa"/>
          </w:tcPr>
          <w:p w14:paraId="2B0B044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18</w:t>
            </w:r>
          </w:p>
        </w:tc>
        <w:tc>
          <w:tcPr>
            <w:tcW w:w="9250" w:type="dxa"/>
          </w:tcPr>
          <w:p w14:paraId="60AF2BB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ial Scholarship</w:t>
            </w:r>
            <w:r w:rsidRPr="005365F1">
              <w:rPr>
                <w:rFonts w:ascii="Arial" w:hAnsi="Arial" w:cs="Arial"/>
                <w:sz w:val="22"/>
                <w:szCs w:val="22"/>
              </w:rPr>
              <w:t>, partial tuition scholarship, Kentucky Wesleyan College</w:t>
            </w:r>
          </w:p>
        </w:tc>
      </w:tr>
    </w:tbl>
    <w:p w14:paraId="72D175D3"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lastRenderedPageBreak/>
        <w:t>C. Contributions to Science</w:t>
      </w:r>
    </w:p>
    <w:p w14:paraId="68A21C42" w14:textId="77777777" w:rsidR="00266978" w:rsidRPr="005365F1" w:rsidRDefault="00266978" w:rsidP="0095126F">
      <w:pPr>
        <w:numPr>
          <w:ilvl w:val="0"/>
          <w:numId w:val="14"/>
        </w:numPr>
        <w:autoSpaceDE w:val="0"/>
        <w:autoSpaceDN w:val="0"/>
        <w:spacing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Genetic Variants in Heart Failure</w:t>
      </w:r>
    </w:p>
    <w:p w14:paraId="2E22EC84" w14:textId="42157C1D" w:rsidR="00266978" w:rsidRPr="005365F1" w:rsidRDefault="00266978" w:rsidP="0095126F">
      <w:pPr>
        <w:autoSpaceDE w:val="0"/>
        <w:autoSpaceDN w:val="0"/>
        <w:spacing w:after="60" w:line="240" w:lineRule="auto"/>
        <w:ind w:left="360"/>
        <w:jc w:val="both"/>
        <w:rPr>
          <w:rFonts w:eastAsia="Times New Roman" w:cs="Arial"/>
          <w:kern w:val="0"/>
          <w:szCs w:val="22"/>
          <w14:ligatures w14:val="none"/>
        </w:rPr>
      </w:pPr>
      <w:r w:rsidRPr="005365F1">
        <w:rPr>
          <w:rFonts w:eastAsia="Times New Roman" w:cs="Arial"/>
          <w:kern w:val="0"/>
          <w:szCs w:val="22"/>
          <w14:ligatures w14:val="none"/>
        </w:rPr>
        <w:t xml:space="preserve">Approximately 50% of patients with heart failure receive an idiopathic diagnosis. Moreover, animal models of many types of heart failure are nonrepresentative due to comorbidities such as hypertension, diabetes, and chronic lung diseases. There is a poor understanding of the link between heart failure and genetics, primarily due to the lack of genetic testing in this patient population. With Dr. Kenneth Campbell, I selected an experimental kit necessary to extract and purify nucleic acid eluants from specimens within the </w:t>
      </w:r>
      <w:r w:rsidR="001F2FBE">
        <w:rPr>
          <w:rFonts w:eastAsia="Times New Roman" w:cs="Arial"/>
          <w:kern w:val="0"/>
          <w:szCs w:val="22"/>
          <w14:ligatures w14:val="none"/>
        </w:rPr>
        <w:t xml:space="preserve">lab’s </w:t>
      </w:r>
      <w:r w:rsidRPr="005365F1">
        <w:rPr>
          <w:rFonts w:eastAsia="Times New Roman" w:cs="Arial"/>
          <w:kern w:val="0"/>
          <w:szCs w:val="22"/>
          <w14:ligatures w14:val="none"/>
        </w:rPr>
        <w:t xml:space="preserve">myocardial repository. I used the extraction kit to derive a high-throughput protocol of extracting DNA and RNA from cryopreserved cardiac samples, which was utilized to extract DNA and RNA from 394 specimens. I coordinated with numerous genomics companies to determine the best DNA </w:t>
      </w:r>
      <w:proofErr w:type="spellStart"/>
      <w:r w:rsidRPr="005365F1">
        <w:rPr>
          <w:rFonts w:eastAsia="Times New Roman" w:cs="Arial"/>
          <w:kern w:val="0"/>
          <w:szCs w:val="22"/>
          <w14:ligatures w14:val="none"/>
        </w:rPr>
        <w:t>sequencer</w:t>
      </w:r>
      <w:proofErr w:type="spellEnd"/>
      <w:r w:rsidRPr="005365F1">
        <w:rPr>
          <w:rFonts w:eastAsia="Times New Roman" w:cs="Arial"/>
          <w:kern w:val="0"/>
          <w:szCs w:val="22"/>
          <w14:ligatures w14:val="none"/>
        </w:rPr>
        <w:t>, depth, coverage, and enrichment system to identify causal variants. 350 samples were sent for library preparation</w:t>
      </w:r>
      <w:r>
        <w:rPr>
          <w:rFonts w:eastAsia="Times New Roman" w:cs="Arial"/>
          <w:kern w:val="0"/>
          <w:szCs w:val="22"/>
          <w14:ligatures w14:val="none"/>
        </w:rPr>
        <w:t xml:space="preserve"> and whole exome/transcriptome sequencing</w:t>
      </w:r>
      <w:r w:rsidRPr="005365F1">
        <w:rPr>
          <w:rFonts w:eastAsia="Times New Roman" w:cs="Arial"/>
          <w:kern w:val="0"/>
          <w:szCs w:val="22"/>
          <w14:ligatures w14:val="none"/>
        </w:rPr>
        <w:t xml:space="preserve">. The collected data provided a genetic atlas of specimens within the myocardial repository, representative of heart transplant and ventricular assist device recipients in </w:t>
      </w:r>
      <w:r w:rsidR="001F2FBE">
        <w:rPr>
          <w:rFonts w:eastAsia="Times New Roman" w:cs="Arial"/>
          <w:kern w:val="0"/>
          <w:szCs w:val="22"/>
          <w14:ligatures w14:val="none"/>
        </w:rPr>
        <w:t>the greater Bluegrass region</w:t>
      </w:r>
      <w:r w:rsidRPr="005365F1">
        <w:rPr>
          <w:rFonts w:eastAsia="Times New Roman" w:cs="Arial"/>
          <w:kern w:val="0"/>
          <w:szCs w:val="22"/>
          <w14:ligatures w14:val="none"/>
        </w:rPr>
        <w:t>. Further analyses revealed trends in sequencing results and matched clinical data. Moreover, this dataset fostered research collaborations nationally and internationally.</w:t>
      </w:r>
    </w:p>
    <w:p w14:paraId="0CD843F2" w14:textId="77777777" w:rsidR="00266978" w:rsidRPr="003C3548"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w:t>
      </w:r>
      <w:r>
        <w:rPr>
          <w:rFonts w:eastAsia="Times New Roman" w:cs="Arial"/>
          <w:color w:val="000000"/>
          <w:kern w:val="0"/>
          <w:szCs w:val="22"/>
          <w14:ligatures w14:val="none"/>
        </w:rPr>
        <w:t xml:space="preserve"> Wellette-Hunsucker AG, Gulbulak U, Milburn GN, Yackzan AT, Campbell KS. Genomic and Biochemical Profiling of Heart Failure at the University of Kentucky. Biophysical Society Annual Meeting. 2025 </w:t>
      </w:r>
      <w:r w:rsidRPr="005365F1">
        <w:rPr>
          <w:rFonts w:eastAsia="Times New Roman" w:cs="Arial"/>
          <w:color w:val="000000"/>
          <w:kern w:val="0"/>
          <w:szCs w:val="22"/>
          <w14:ligatures w14:val="none"/>
        </w:rPr>
        <w:t>(Poster)</w:t>
      </w:r>
    </w:p>
    <w:p w14:paraId="5FB35309"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Wellette-Hunsucker AG, Milburn GN, Gulbulak U, Campbell KS. Genomic Characterization of Patients with Advanced Heart Failure at the University of Kentucky. Madison Myofilament Meeting. 2024 (Poster)</w:t>
      </w:r>
    </w:p>
    <w:p w14:paraId="7D855BFA"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Campbell KS. Genomic Profiling of Patients with Advanced Heart Failure at the University of Kentucky. Kentucky Chapter of the American Physiological Society Annual Meeting. 2024 (Poster)</w:t>
      </w:r>
    </w:p>
    <w:p w14:paraId="0026929D" w14:textId="77777777" w:rsidR="00266978" w:rsidRPr="005365F1" w:rsidRDefault="00266978" w:rsidP="0095126F">
      <w:pPr>
        <w:numPr>
          <w:ilvl w:val="1"/>
          <w:numId w:val="14"/>
        </w:numPr>
        <w:autoSpaceDE w:val="0"/>
        <w:autoSpaceDN w:val="0"/>
        <w:spacing w:after="120" w:line="240" w:lineRule="auto"/>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Cortazar AS, </w:t>
      </w: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Gulbulak U, Campbell KS. Whole Exome Sequencing of a Myocardial Repository at the University of Kentucky. National Institutes of Health STEP-UP Program Annual Meeting. 2024 (</w:t>
      </w:r>
      <w:r>
        <w:rPr>
          <w:rFonts w:eastAsia="Times New Roman" w:cs="Arial"/>
          <w:color w:val="000000"/>
          <w:kern w:val="0"/>
          <w:szCs w:val="22"/>
          <w14:ligatures w14:val="none"/>
        </w:rPr>
        <w:t>Podium Talk</w:t>
      </w:r>
      <w:r w:rsidRPr="005365F1">
        <w:rPr>
          <w:rFonts w:eastAsia="Times New Roman" w:cs="Arial"/>
          <w:color w:val="000000"/>
          <w:kern w:val="0"/>
          <w:szCs w:val="22"/>
          <w14:ligatures w14:val="none"/>
        </w:rPr>
        <w:t>)</w:t>
      </w:r>
    </w:p>
    <w:p w14:paraId="62D35033" w14:textId="77777777" w:rsidR="00266978" w:rsidRPr="005365F1" w:rsidRDefault="00266978" w:rsidP="0095126F">
      <w:pPr>
        <w:numPr>
          <w:ilvl w:val="0"/>
          <w:numId w:val="14"/>
        </w:numPr>
        <w:autoSpaceDE w:val="0"/>
        <w:autoSpaceDN w:val="0"/>
        <w:spacing w:after="6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Contribution of Variants in the Titin Gene to the Pathology of Dilated Cardiomyopathy</w:t>
      </w:r>
    </w:p>
    <w:p w14:paraId="5FB89316" w14:textId="77777777" w:rsidR="00266978" w:rsidRPr="005365F1" w:rsidRDefault="00266978" w:rsidP="0095126F">
      <w:pPr>
        <w:autoSpaceDE w:val="0"/>
        <w:autoSpaceDN w:val="0"/>
        <w:spacing w:after="60" w:line="240" w:lineRule="auto"/>
        <w:ind w:left="360"/>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The Campbell Lab maintains and utilizes tissue from one of the world’s largest human cardiac biobanks to perform cardiovascular research. Experimentation ranges from the single-myofibril to whole-organ level, providing insight applicable at the bench and the clinic. I collated clinical and whole exome sequencing data to identify patients who met DCM criteria and contained variants in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Using samples from these patients, I assisted in evaluating phosphorylation of proteins involved in myofilament calcium sensitivity (regulatory light chain, troponin I, and myosin-binding protein C) and relative abundances of contributors to intra/extracellular passive tension (collagen, alpha-tubulin, and titin). Findings differed from those previously collected by our lab, which included patients with truncating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variants (irrespective of DCM diagnosis). This hinted towards possible associations with the location of a genomic variant. To enable such comparisons, I mapped the </w:t>
      </w:r>
      <w:proofErr w:type="spellStart"/>
      <w:r w:rsidRPr="005365F1">
        <w:rPr>
          <w:rFonts w:eastAsia="Times New Roman" w:cs="Arial"/>
          <w:color w:val="000000"/>
          <w:kern w:val="0"/>
          <w:szCs w:val="22"/>
          <w14:ligatures w14:val="none"/>
        </w:rPr>
        <w:t>exonic</w:t>
      </w:r>
      <w:proofErr w:type="spellEnd"/>
      <w:r w:rsidRPr="005365F1">
        <w:rPr>
          <w:rFonts w:eastAsia="Times New Roman" w:cs="Arial"/>
          <w:color w:val="000000"/>
          <w:kern w:val="0"/>
          <w:szCs w:val="22"/>
          <w14:ligatures w14:val="none"/>
        </w:rPr>
        <w:t xml:space="preserve"> location of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variants based on the corresponding region of the sarcomere. Collected data has supported several conference presentations and serves as the basis of my dissertation research.</w:t>
      </w:r>
    </w:p>
    <w:p w14:paraId="46EFA40F"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Pr>
          <w:rFonts w:eastAsia="Times New Roman" w:cs="Arial"/>
          <w:color w:val="000000"/>
          <w:kern w:val="0"/>
          <w:szCs w:val="22"/>
          <w14:ligatures w14:val="none"/>
        </w:rPr>
        <w:t>, Campbell KS</w:t>
      </w:r>
      <w:r w:rsidRPr="005365F1">
        <w:rPr>
          <w:rFonts w:eastAsia="Times New Roman" w:cs="Arial"/>
          <w:color w:val="000000"/>
          <w:kern w:val="0"/>
          <w:szCs w:val="22"/>
          <w14:ligatures w14:val="none"/>
        </w:rPr>
        <w:t>. Effects of SGLT2i Treatment in Patients with Cardiac Titin Variants. University of Kentucky College of Medicine Department of Physiology Seminar Series: Trainee Talk. 2024 (</w:t>
      </w:r>
      <w:r>
        <w:rPr>
          <w:rFonts w:eastAsia="Times New Roman" w:cs="Arial"/>
          <w:color w:val="000000"/>
          <w:kern w:val="0"/>
          <w:szCs w:val="22"/>
          <w14:ligatures w14:val="none"/>
        </w:rPr>
        <w:t>Podium Talk)</w:t>
      </w:r>
    </w:p>
    <w:p w14:paraId="7275B0F5" w14:textId="77777777" w:rsidR="00266978" w:rsidRPr="005365F1" w:rsidRDefault="00266978" w:rsidP="0095126F">
      <w:pPr>
        <w:numPr>
          <w:ilvl w:val="1"/>
          <w:numId w:val="14"/>
        </w:numPr>
        <w:autoSpaceDE w:val="0"/>
        <w:autoSpaceDN w:val="0"/>
        <w:spacing w:after="120" w:line="240" w:lineRule="auto"/>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Wilkerson E, </w:t>
      </w: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Wellette-Hunsucker AG, Gulbulak U, Campbell KS. Evaluating TTN Variants in Dilated Cardiomyopathy at the University of Kentucky. Kentucky Chapter of the American Physiological Society Annual Meeting. 2024 (Poste</w:t>
      </w:r>
      <w:r>
        <w:rPr>
          <w:rFonts w:eastAsia="Times New Roman" w:cs="Arial"/>
          <w:color w:val="000000"/>
          <w:kern w:val="0"/>
          <w:szCs w:val="22"/>
          <w14:ligatures w14:val="none"/>
        </w:rPr>
        <w:t>r</w:t>
      </w:r>
      <w:r w:rsidRPr="005365F1">
        <w:rPr>
          <w:rFonts w:eastAsia="Times New Roman" w:cs="Arial"/>
          <w:color w:val="000000"/>
          <w:kern w:val="0"/>
          <w:szCs w:val="22"/>
          <w14:ligatures w14:val="none"/>
        </w:rPr>
        <w:t>)</w:t>
      </w:r>
    </w:p>
    <w:p w14:paraId="28129B38" w14:textId="77777777" w:rsidR="00266978" w:rsidRPr="005365F1" w:rsidRDefault="00266978" w:rsidP="0095126F">
      <w:pPr>
        <w:numPr>
          <w:ilvl w:val="0"/>
          <w:numId w:val="14"/>
        </w:numPr>
        <w:autoSpaceDE w:val="0"/>
        <w:autoSpaceDN w:val="0"/>
        <w:spacing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Production of Novel Antibiotics from Soil Bacteria</w:t>
      </w:r>
    </w:p>
    <w:p w14:paraId="6CD982B1" w14:textId="77777777" w:rsidR="00266978" w:rsidRPr="005365F1" w:rsidRDefault="00266978" w:rsidP="0095126F">
      <w:pPr>
        <w:autoSpaceDE w:val="0"/>
        <w:autoSpaceDN w:val="0"/>
        <w:spacing w:after="60" w:line="240" w:lineRule="auto"/>
        <w:ind w:left="360"/>
        <w:jc w:val="both"/>
        <w:rPr>
          <w:rFonts w:eastAsia="Times New Roman" w:cs="Arial"/>
          <w:kern w:val="0"/>
          <w:szCs w:val="22"/>
          <w14:ligatures w14:val="none"/>
        </w:rPr>
      </w:pPr>
      <w:r w:rsidRPr="005365F1">
        <w:rPr>
          <w:rFonts w:eastAsia="Times New Roman" w:cs="Arial"/>
          <w:kern w:val="0"/>
          <w:szCs w:val="22"/>
          <w14:ligatures w14:val="none"/>
        </w:rPr>
        <w:t xml:space="preserve">Bacteria are becoming increasingly more resistant to </w:t>
      </w:r>
      <w:proofErr w:type="gramStart"/>
      <w:r w:rsidRPr="005365F1">
        <w:rPr>
          <w:rFonts w:eastAsia="Times New Roman" w:cs="Arial"/>
          <w:kern w:val="0"/>
          <w:szCs w:val="22"/>
          <w14:ligatures w14:val="none"/>
        </w:rPr>
        <w:t>commercially-available</w:t>
      </w:r>
      <w:proofErr w:type="gramEnd"/>
      <w:r w:rsidRPr="005365F1">
        <w:rPr>
          <w:rFonts w:eastAsia="Times New Roman" w:cs="Arial"/>
          <w:kern w:val="0"/>
          <w:szCs w:val="22"/>
          <w14:ligatures w14:val="none"/>
        </w:rPr>
        <w:t xml:space="preserve"> antibiotics, leading to difficulty treating infections that were once subjective to such medications. Since antibiotics are commonly produced in bacteria inhabiting soil, this serves as a natural reservoir to identify and isolate novel antimicrobials. In coordination with Dr. Rachel Pritchard, I served as the lead investigator on a project that explored the ability to discover novel antibiotics from soil samples of various demographics. I revealed antibiotic production from thirteen bacterial isolates of four soil samples and assisted in optimizing an experimental technique to extract the antimicrobial compounds. Novelty of the bacteria was confirmed with 16S rRNA gene PCR, Sanger </w:t>
      </w:r>
      <w:r w:rsidRPr="005365F1">
        <w:rPr>
          <w:rFonts w:eastAsia="Times New Roman" w:cs="Arial"/>
          <w:kern w:val="0"/>
          <w:szCs w:val="22"/>
          <w14:ligatures w14:val="none"/>
        </w:rPr>
        <w:lastRenderedPageBreak/>
        <w:t>sequencing, and advanced biochemical testing. I cultivated stocks that were sent to the Tiny Earth Chemistry Hub, a public database that preserves samples and records all experimental conditions, for use in further experimentation and possible application.</w:t>
      </w:r>
    </w:p>
    <w:p w14:paraId="6F77A7D9"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Purified Extracts from Antibiotic-Producing Bacterial Isolates. Kentucky Academy of Science Annual Meeting. 2021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5C6F313B"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Bacterial Isolates Found in the Soil: Executing the Tiny Earth Project. Kentucky-Tennessee American Society for Microbiology Meeting. 2020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30C098F3"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Antibiotic-Producing Bacterial Isolates: Executing the Tiny Earth Project. Kentucky Wesleyan College Scholar’s Day. 2021 (Poster)</w:t>
      </w:r>
    </w:p>
    <w:p w14:paraId="67B8670F"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Bacterial Isolates Found in the Soil: Executing the Tiny Earth Project. Tiny Earth Winter Symposium. 2020 (</w:t>
      </w:r>
      <w:r>
        <w:rPr>
          <w:rFonts w:eastAsia="Times New Roman" w:cs="Arial"/>
          <w:kern w:val="0"/>
          <w:szCs w:val="22"/>
          <w14:ligatures w14:val="none"/>
        </w:rPr>
        <w:t>Podium Talk</w:t>
      </w:r>
      <w:r w:rsidRPr="005365F1">
        <w:rPr>
          <w:rFonts w:eastAsia="Times New Roman" w:cs="Arial"/>
          <w:kern w:val="0"/>
          <w:szCs w:val="22"/>
          <w14:ligatures w14:val="none"/>
        </w:rPr>
        <w:t>)</w:t>
      </w:r>
    </w:p>
    <w:p w14:paraId="2856A0EA"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D. Scholastic Performance</w:t>
      </w:r>
    </w:p>
    <w:tbl>
      <w:tblPr>
        <w:tblW w:w="5000" w:type="pct"/>
        <w:tblBorders>
          <w:top w:val="outset" w:sz="6" w:space="0" w:color="000000"/>
        </w:tblBorders>
        <w:tblCellMar>
          <w:top w:w="15" w:type="dxa"/>
          <w:left w:w="15" w:type="dxa"/>
          <w:bottom w:w="15" w:type="dxa"/>
          <w:right w:w="15" w:type="dxa"/>
        </w:tblCellMar>
        <w:tblLook w:val="04A0" w:firstRow="1" w:lastRow="0" w:firstColumn="1" w:lastColumn="0" w:noHBand="0" w:noVBand="1"/>
      </w:tblPr>
      <w:tblGrid>
        <w:gridCol w:w="1500"/>
        <w:gridCol w:w="7792"/>
        <w:gridCol w:w="1500"/>
      </w:tblGrid>
      <w:tr w:rsidR="00266978" w:rsidRPr="005365F1" w14:paraId="60717411" w14:textId="77777777" w:rsidTr="0095126F">
        <w:tc>
          <w:tcPr>
            <w:tcW w:w="1500" w:type="dxa"/>
            <w:tcBorders>
              <w:top w:val="outset" w:sz="6" w:space="0" w:color="auto"/>
              <w:left w:val="outset" w:sz="6" w:space="0" w:color="auto"/>
              <w:bottom w:val="outset" w:sz="6" w:space="0" w:color="auto"/>
              <w:right w:val="nil"/>
            </w:tcBorders>
            <w:hideMark/>
          </w:tcPr>
          <w:p w14:paraId="1E67EB2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YEAR</w:t>
            </w:r>
          </w:p>
        </w:tc>
        <w:tc>
          <w:tcPr>
            <w:tcW w:w="0" w:type="auto"/>
            <w:tcBorders>
              <w:top w:val="outset" w:sz="6" w:space="0" w:color="auto"/>
              <w:left w:val="outset" w:sz="6" w:space="0" w:color="auto"/>
              <w:bottom w:val="outset" w:sz="6" w:space="0" w:color="auto"/>
              <w:right w:val="nil"/>
            </w:tcBorders>
            <w:hideMark/>
          </w:tcPr>
          <w:p w14:paraId="13B50F3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OURSE TITLE</w:t>
            </w:r>
          </w:p>
        </w:tc>
        <w:tc>
          <w:tcPr>
            <w:tcW w:w="1500" w:type="dxa"/>
            <w:tcBorders>
              <w:top w:val="outset" w:sz="6" w:space="0" w:color="auto"/>
              <w:left w:val="outset" w:sz="6" w:space="0" w:color="auto"/>
              <w:bottom w:val="outset" w:sz="6" w:space="0" w:color="auto"/>
              <w:right w:val="nil"/>
            </w:tcBorders>
            <w:hideMark/>
          </w:tcPr>
          <w:p w14:paraId="24154E8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GRADE</w:t>
            </w:r>
          </w:p>
        </w:tc>
      </w:tr>
      <w:tr w:rsidR="00266978" w:rsidRPr="005365F1" w14:paraId="1A6E2D9B" w14:textId="77777777" w:rsidTr="0095126F">
        <w:tc>
          <w:tcPr>
            <w:tcW w:w="0" w:type="auto"/>
            <w:tcBorders>
              <w:top w:val="nil"/>
              <w:left w:val="nil"/>
              <w:bottom w:val="nil"/>
              <w:right w:val="nil"/>
            </w:tcBorders>
          </w:tcPr>
          <w:p w14:paraId="7B7E9B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c>
          <w:tcPr>
            <w:tcW w:w="0" w:type="auto"/>
            <w:tcBorders>
              <w:top w:val="nil"/>
              <w:left w:val="nil"/>
              <w:bottom w:val="nil"/>
              <w:right w:val="nil"/>
            </w:tcBorders>
          </w:tcPr>
          <w:p w14:paraId="432ACE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KENTUCKY WESLEYAN COLLEGE</w:t>
            </w:r>
          </w:p>
        </w:tc>
        <w:tc>
          <w:tcPr>
            <w:tcW w:w="0" w:type="auto"/>
            <w:tcBorders>
              <w:top w:val="nil"/>
              <w:left w:val="nil"/>
              <w:bottom w:val="nil"/>
              <w:right w:val="nil"/>
            </w:tcBorders>
          </w:tcPr>
          <w:p w14:paraId="5C3FE6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r>
      <w:tr w:rsidR="00266978" w:rsidRPr="005365F1" w14:paraId="73D2157D" w14:textId="77777777" w:rsidTr="0095126F">
        <w:tc>
          <w:tcPr>
            <w:tcW w:w="0" w:type="auto"/>
            <w:tcBorders>
              <w:top w:val="nil"/>
              <w:left w:val="nil"/>
              <w:bottom w:val="nil"/>
              <w:right w:val="nil"/>
            </w:tcBorders>
          </w:tcPr>
          <w:p w14:paraId="0FD8644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6</w:t>
            </w:r>
          </w:p>
        </w:tc>
        <w:tc>
          <w:tcPr>
            <w:tcW w:w="0" w:type="auto"/>
            <w:tcBorders>
              <w:top w:val="nil"/>
              <w:left w:val="nil"/>
              <w:bottom w:val="nil"/>
              <w:right w:val="nil"/>
            </w:tcBorders>
          </w:tcPr>
          <w:p w14:paraId="7B8CEBB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General Chemistry</w:t>
            </w:r>
          </w:p>
        </w:tc>
        <w:tc>
          <w:tcPr>
            <w:tcW w:w="0" w:type="auto"/>
            <w:tcBorders>
              <w:top w:val="nil"/>
              <w:left w:val="nil"/>
              <w:bottom w:val="nil"/>
              <w:right w:val="nil"/>
            </w:tcBorders>
          </w:tcPr>
          <w:p w14:paraId="683C7E9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6353D1BF" w14:textId="77777777" w:rsidTr="0095126F">
        <w:tc>
          <w:tcPr>
            <w:tcW w:w="0" w:type="auto"/>
            <w:tcBorders>
              <w:top w:val="nil"/>
              <w:left w:val="nil"/>
              <w:bottom w:val="nil"/>
              <w:right w:val="nil"/>
            </w:tcBorders>
          </w:tcPr>
          <w:p w14:paraId="5D8F4F0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6</w:t>
            </w:r>
          </w:p>
        </w:tc>
        <w:tc>
          <w:tcPr>
            <w:tcW w:w="0" w:type="auto"/>
            <w:tcBorders>
              <w:top w:val="nil"/>
              <w:left w:val="nil"/>
              <w:bottom w:val="nil"/>
              <w:right w:val="nil"/>
            </w:tcBorders>
          </w:tcPr>
          <w:p w14:paraId="5DD87C4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General Chemistry Lab</w:t>
            </w:r>
          </w:p>
        </w:tc>
        <w:tc>
          <w:tcPr>
            <w:tcW w:w="0" w:type="auto"/>
            <w:tcBorders>
              <w:top w:val="nil"/>
              <w:left w:val="nil"/>
              <w:bottom w:val="nil"/>
              <w:right w:val="nil"/>
            </w:tcBorders>
          </w:tcPr>
          <w:p w14:paraId="55240EA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BDB76AA" w14:textId="77777777" w:rsidTr="0095126F">
        <w:tc>
          <w:tcPr>
            <w:tcW w:w="0" w:type="auto"/>
            <w:tcBorders>
              <w:top w:val="nil"/>
              <w:left w:val="nil"/>
              <w:bottom w:val="nil"/>
              <w:right w:val="nil"/>
            </w:tcBorders>
          </w:tcPr>
          <w:p w14:paraId="21A2707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6FC25F0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Organic Chemistry</w:t>
            </w:r>
          </w:p>
        </w:tc>
        <w:tc>
          <w:tcPr>
            <w:tcW w:w="0" w:type="auto"/>
            <w:tcBorders>
              <w:top w:val="nil"/>
              <w:left w:val="nil"/>
              <w:bottom w:val="nil"/>
              <w:right w:val="nil"/>
            </w:tcBorders>
          </w:tcPr>
          <w:p w14:paraId="0EC44D7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973AF5E" w14:textId="77777777" w:rsidTr="0095126F">
        <w:tc>
          <w:tcPr>
            <w:tcW w:w="0" w:type="auto"/>
            <w:tcBorders>
              <w:top w:val="nil"/>
              <w:left w:val="nil"/>
              <w:bottom w:val="nil"/>
              <w:right w:val="nil"/>
            </w:tcBorders>
          </w:tcPr>
          <w:p w14:paraId="4D641B5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1479D2A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Organic Chemistry Lab</w:t>
            </w:r>
          </w:p>
        </w:tc>
        <w:tc>
          <w:tcPr>
            <w:tcW w:w="0" w:type="auto"/>
            <w:tcBorders>
              <w:top w:val="nil"/>
              <w:left w:val="nil"/>
              <w:bottom w:val="nil"/>
              <w:right w:val="nil"/>
            </w:tcBorders>
          </w:tcPr>
          <w:p w14:paraId="209399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6C6D7CB" w14:textId="77777777" w:rsidTr="0095126F">
        <w:tc>
          <w:tcPr>
            <w:tcW w:w="0" w:type="auto"/>
            <w:tcBorders>
              <w:top w:val="nil"/>
              <w:left w:val="nil"/>
              <w:bottom w:val="nil"/>
              <w:right w:val="nil"/>
            </w:tcBorders>
          </w:tcPr>
          <w:p w14:paraId="461B7F0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27E49C7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edical Terminology from Greek &amp; Latin</w:t>
            </w:r>
          </w:p>
        </w:tc>
        <w:tc>
          <w:tcPr>
            <w:tcW w:w="0" w:type="auto"/>
            <w:tcBorders>
              <w:top w:val="nil"/>
              <w:left w:val="nil"/>
              <w:bottom w:val="nil"/>
              <w:right w:val="nil"/>
            </w:tcBorders>
          </w:tcPr>
          <w:p w14:paraId="0852425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0DF323D" w14:textId="77777777" w:rsidTr="0095126F">
        <w:tc>
          <w:tcPr>
            <w:tcW w:w="0" w:type="auto"/>
            <w:tcBorders>
              <w:top w:val="nil"/>
              <w:left w:val="nil"/>
              <w:bottom w:val="nil"/>
              <w:right w:val="nil"/>
            </w:tcBorders>
          </w:tcPr>
          <w:p w14:paraId="255173B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40D02B3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Writing I</w:t>
            </w:r>
          </w:p>
        </w:tc>
        <w:tc>
          <w:tcPr>
            <w:tcW w:w="0" w:type="auto"/>
            <w:tcBorders>
              <w:top w:val="nil"/>
              <w:left w:val="nil"/>
              <w:bottom w:val="nil"/>
              <w:right w:val="nil"/>
            </w:tcBorders>
          </w:tcPr>
          <w:p w14:paraId="0D159A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C08A31B" w14:textId="77777777" w:rsidTr="0095126F">
        <w:tc>
          <w:tcPr>
            <w:tcW w:w="0" w:type="auto"/>
            <w:tcBorders>
              <w:top w:val="nil"/>
              <w:left w:val="nil"/>
              <w:bottom w:val="nil"/>
              <w:right w:val="nil"/>
            </w:tcBorders>
          </w:tcPr>
          <w:p w14:paraId="5D970A4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06712D0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usic Appreciation</w:t>
            </w:r>
          </w:p>
        </w:tc>
        <w:tc>
          <w:tcPr>
            <w:tcW w:w="0" w:type="auto"/>
            <w:tcBorders>
              <w:top w:val="nil"/>
              <w:left w:val="nil"/>
              <w:bottom w:val="nil"/>
              <w:right w:val="nil"/>
            </w:tcBorders>
          </w:tcPr>
          <w:p w14:paraId="3ED8BE4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455F4AEF" w14:textId="77777777" w:rsidTr="0095126F">
        <w:tc>
          <w:tcPr>
            <w:tcW w:w="0" w:type="auto"/>
            <w:tcBorders>
              <w:top w:val="nil"/>
              <w:left w:val="nil"/>
              <w:bottom w:val="nil"/>
              <w:right w:val="nil"/>
            </w:tcBorders>
          </w:tcPr>
          <w:p w14:paraId="1265F93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6D163B2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alculus AB</w:t>
            </w:r>
          </w:p>
        </w:tc>
        <w:tc>
          <w:tcPr>
            <w:tcW w:w="0" w:type="auto"/>
            <w:tcBorders>
              <w:top w:val="nil"/>
              <w:left w:val="nil"/>
              <w:bottom w:val="nil"/>
              <w:right w:val="nil"/>
            </w:tcBorders>
          </w:tcPr>
          <w:p w14:paraId="08E7F2E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8342045" w14:textId="77777777" w:rsidTr="0095126F">
        <w:tc>
          <w:tcPr>
            <w:tcW w:w="0" w:type="auto"/>
            <w:tcBorders>
              <w:top w:val="nil"/>
              <w:left w:val="nil"/>
              <w:bottom w:val="nil"/>
              <w:right w:val="nil"/>
            </w:tcBorders>
          </w:tcPr>
          <w:p w14:paraId="73CA8EA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3CD0C3F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nglish II</w:t>
            </w:r>
          </w:p>
        </w:tc>
        <w:tc>
          <w:tcPr>
            <w:tcW w:w="0" w:type="auto"/>
            <w:tcBorders>
              <w:top w:val="nil"/>
              <w:left w:val="nil"/>
              <w:bottom w:val="nil"/>
              <w:right w:val="nil"/>
            </w:tcBorders>
          </w:tcPr>
          <w:p w14:paraId="2FF9AB7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D03AD2F" w14:textId="77777777" w:rsidTr="0095126F">
        <w:tc>
          <w:tcPr>
            <w:tcW w:w="0" w:type="auto"/>
            <w:tcBorders>
              <w:top w:val="nil"/>
              <w:left w:val="nil"/>
              <w:bottom w:val="nil"/>
              <w:right w:val="nil"/>
            </w:tcBorders>
          </w:tcPr>
          <w:p w14:paraId="22C6AC5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3ACE651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 Lab</w:t>
            </w:r>
          </w:p>
        </w:tc>
        <w:tc>
          <w:tcPr>
            <w:tcW w:w="0" w:type="auto"/>
            <w:tcBorders>
              <w:top w:val="nil"/>
              <w:left w:val="nil"/>
              <w:bottom w:val="nil"/>
              <w:right w:val="nil"/>
            </w:tcBorders>
          </w:tcPr>
          <w:p w14:paraId="1B08006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4D5460A" w14:textId="77777777" w:rsidTr="0095126F">
        <w:tc>
          <w:tcPr>
            <w:tcW w:w="0" w:type="auto"/>
            <w:tcBorders>
              <w:top w:val="nil"/>
              <w:left w:val="nil"/>
              <w:bottom w:val="nil"/>
              <w:right w:val="nil"/>
            </w:tcBorders>
          </w:tcPr>
          <w:p w14:paraId="3117A8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7396317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w:t>
            </w:r>
          </w:p>
        </w:tc>
        <w:tc>
          <w:tcPr>
            <w:tcW w:w="0" w:type="auto"/>
            <w:tcBorders>
              <w:top w:val="nil"/>
              <w:left w:val="nil"/>
              <w:bottom w:val="nil"/>
              <w:right w:val="nil"/>
            </w:tcBorders>
          </w:tcPr>
          <w:p w14:paraId="63F3A38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w:t>
            </w:r>
          </w:p>
        </w:tc>
      </w:tr>
      <w:tr w:rsidR="00266978" w:rsidRPr="005365F1" w14:paraId="0C3D916D" w14:textId="77777777" w:rsidTr="0095126F">
        <w:tc>
          <w:tcPr>
            <w:tcW w:w="0" w:type="auto"/>
            <w:tcBorders>
              <w:top w:val="nil"/>
              <w:left w:val="nil"/>
              <w:bottom w:val="nil"/>
              <w:right w:val="nil"/>
            </w:tcBorders>
          </w:tcPr>
          <w:p w14:paraId="54ECB8D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187CB7D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Laboratory I</w:t>
            </w:r>
          </w:p>
        </w:tc>
        <w:tc>
          <w:tcPr>
            <w:tcW w:w="0" w:type="auto"/>
            <w:tcBorders>
              <w:top w:val="nil"/>
              <w:left w:val="nil"/>
              <w:bottom w:val="nil"/>
              <w:right w:val="nil"/>
            </w:tcBorders>
          </w:tcPr>
          <w:p w14:paraId="03A5D73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37A2953" w14:textId="77777777" w:rsidTr="0095126F">
        <w:tc>
          <w:tcPr>
            <w:tcW w:w="0" w:type="auto"/>
            <w:tcBorders>
              <w:top w:val="nil"/>
              <w:left w:val="nil"/>
              <w:bottom w:val="nil"/>
              <w:right w:val="nil"/>
            </w:tcBorders>
          </w:tcPr>
          <w:p w14:paraId="3100CA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0666854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I</w:t>
            </w:r>
          </w:p>
        </w:tc>
        <w:tc>
          <w:tcPr>
            <w:tcW w:w="0" w:type="auto"/>
            <w:tcBorders>
              <w:top w:val="nil"/>
              <w:left w:val="nil"/>
              <w:bottom w:val="nil"/>
              <w:right w:val="nil"/>
            </w:tcBorders>
          </w:tcPr>
          <w:p w14:paraId="261374F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76661F9" w14:textId="77777777" w:rsidTr="0095126F">
        <w:tc>
          <w:tcPr>
            <w:tcW w:w="0" w:type="auto"/>
            <w:tcBorders>
              <w:top w:val="nil"/>
              <w:left w:val="nil"/>
              <w:bottom w:val="nil"/>
              <w:right w:val="nil"/>
            </w:tcBorders>
          </w:tcPr>
          <w:p w14:paraId="109044F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09B1D20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reshman Seminar</w:t>
            </w:r>
          </w:p>
        </w:tc>
        <w:tc>
          <w:tcPr>
            <w:tcW w:w="0" w:type="auto"/>
            <w:tcBorders>
              <w:top w:val="nil"/>
              <w:left w:val="nil"/>
              <w:bottom w:val="nil"/>
              <w:right w:val="nil"/>
            </w:tcBorders>
          </w:tcPr>
          <w:p w14:paraId="05D42A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A383495" w14:textId="77777777" w:rsidTr="0095126F">
        <w:tc>
          <w:tcPr>
            <w:tcW w:w="0" w:type="auto"/>
            <w:tcBorders>
              <w:top w:val="nil"/>
              <w:left w:val="nil"/>
              <w:bottom w:val="nil"/>
              <w:right w:val="nil"/>
            </w:tcBorders>
          </w:tcPr>
          <w:p w14:paraId="6DC95D2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610891BD"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Religion</w:t>
            </w:r>
          </w:p>
        </w:tc>
        <w:tc>
          <w:tcPr>
            <w:tcW w:w="0" w:type="auto"/>
            <w:tcBorders>
              <w:top w:val="nil"/>
              <w:left w:val="nil"/>
              <w:bottom w:val="nil"/>
              <w:right w:val="nil"/>
            </w:tcBorders>
          </w:tcPr>
          <w:p w14:paraId="20CBEC6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7782CEE" w14:textId="77777777" w:rsidTr="0095126F">
        <w:tc>
          <w:tcPr>
            <w:tcW w:w="0" w:type="auto"/>
            <w:tcBorders>
              <w:top w:val="nil"/>
              <w:left w:val="nil"/>
              <w:bottom w:val="nil"/>
              <w:right w:val="nil"/>
            </w:tcBorders>
          </w:tcPr>
          <w:p w14:paraId="69460ED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FB36E3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I Lab</w:t>
            </w:r>
          </w:p>
        </w:tc>
        <w:tc>
          <w:tcPr>
            <w:tcW w:w="0" w:type="auto"/>
            <w:tcBorders>
              <w:top w:val="nil"/>
              <w:left w:val="nil"/>
              <w:bottom w:val="nil"/>
              <w:right w:val="nil"/>
            </w:tcBorders>
          </w:tcPr>
          <w:p w14:paraId="6197612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FA8CFFA" w14:textId="77777777" w:rsidTr="0095126F">
        <w:tc>
          <w:tcPr>
            <w:tcW w:w="0" w:type="auto"/>
            <w:tcBorders>
              <w:top w:val="nil"/>
              <w:left w:val="nil"/>
              <w:bottom w:val="nil"/>
              <w:right w:val="nil"/>
            </w:tcBorders>
          </w:tcPr>
          <w:p w14:paraId="28606CA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1635BD8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I</w:t>
            </w:r>
          </w:p>
        </w:tc>
        <w:tc>
          <w:tcPr>
            <w:tcW w:w="0" w:type="auto"/>
            <w:tcBorders>
              <w:top w:val="nil"/>
              <w:left w:val="nil"/>
              <w:bottom w:val="nil"/>
              <w:right w:val="nil"/>
            </w:tcBorders>
          </w:tcPr>
          <w:p w14:paraId="26B4C2F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w:t>
            </w:r>
          </w:p>
        </w:tc>
      </w:tr>
      <w:tr w:rsidR="00266978" w:rsidRPr="005365F1" w14:paraId="092DE6C3" w14:textId="77777777" w:rsidTr="0095126F">
        <w:tc>
          <w:tcPr>
            <w:tcW w:w="0" w:type="auto"/>
            <w:tcBorders>
              <w:top w:val="nil"/>
              <w:left w:val="nil"/>
              <w:bottom w:val="nil"/>
              <w:right w:val="nil"/>
            </w:tcBorders>
          </w:tcPr>
          <w:p w14:paraId="0A3F9DE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4598CEE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Laboratory II</w:t>
            </w:r>
          </w:p>
        </w:tc>
        <w:tc>
          <w:tcPr>
            <w:tcW w:w="0" w:type="auto"/>
            <w:tcBorders>
              <w:top w:val="nil"/>
              <w:left w:val="nil"/>
              <w:bottom w:val="nil"/>
              <w:right w:val="nil"/>
            </w:tcBorders>
          </w:tcPr>
          <w:p w14:paraId="1245572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ACA4C82" w14:textId="77777777" w:rsidTr="0095126F">
        <w:tc>
          <w:tcPr>
            <w:tcW w:w="0" w:type="auto"/>
            <w:tcBorders>
              <w:top w:val="nil"/>
              <w:left w:val="nil"/>
              <w:bottom w:val="nil"/>
              <w:right w:val="nil"/>
            </w:tcBorders>
          </w:tcPr>
          <w:p w14:paraId="40FA8E0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6727451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II</w:t>
            </w:r>
          </w:p>
        </w:tc>
        <w:tc>
          <w:tcPr>
            <w:tcW w:w="0" w:type="auto"/>
            <w:tcBorders>
              <w:top w:val="nil"/>
              <w:left w:val="nil"/>
              <w:bottom w:val="nil"/>
              <w:right w:val="nil"/>
            </w:tcBorders>
          </w:tcPr>
          <w:p w14:paraId="68922CB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8D5DBD4" w14:textId="77777777" w:rsidTr="0095126F">
        <w:tc>
          <w:tcPr>
            <w:tcW w:w="0" w:type="auto"/>
            <w:tcBorders>
              <w:top w:val="nil"/>
              <w:left w:val="nil"/>
              <w:bottom w:val="nil"/>
              <w:right w:val="nil"/>
            </w:tcBorders>
          </w:tcPr>
          <w:p w14:paraId="4DE603D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C2F6A64"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Psychology</w:t>
            </w:r>
          </w:p>
        </w:tc>
        <w:tc>
          <w:tcPr>
            <w:tcW w:w="0" w:type="auto"/>
            <w:tcBorders>
              <w:top w:val="nil"/>
              <w:left w:val="nil"/>
              <w:bottom w:val="nil"/>
              <w:right w:val="nil"/>
            </w:tcBorders>
          </w:tcPr>
          <w:p w14:paraId="121132C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D129E73" w14:textId="77777777" w:rsidTr="0095126F">
        <w:tc>
          <w:tcPr>
            <w:tcW w:w="0" w:type="auto"/>
            <w:tcBorders>
              <w:top w:val="nil"/>
              <w:left w:val="nil"/>
              <w:bottom w:val="nil"/>
              <w:right w:val="nil"/>
            </w:tcBorders>
          </w:tcPr>
          <w:p w14:paraId="7F5F1E3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7F16374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urvey of Christian Traditions</w:t>
            </w:r>
          </w:p>
        </w:tc>
        <w:tc>
          <w:tcPr>
            <w:tcW w:w="0" w:type="auto"/>
            <w:tcBorders>
              <w:top w:val="nil"/>
              <w:left w:val="nil"/>
              <w:bottom w:val="nil"/>
              <w:right w:val="nil"/>
            </w:tcBorders>
          </w:tcPr>
          <w:p w14:paraId="1252C9C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3A072B8" w14:textId="77777777" w:rsidTr="0095126F">
        <w:tc>
          <w:tcPr>
            <w:tcW w:w="0" w:type="auto"/>
            <w:tcBorders>
              <w:top w:val="nil"/>
              <w:left w:val="nil"/>
              <w:bottom w:val="nil"/>
              <w:right w:val="nil"/>
            </w:tcBorders>
          </w:tcPr>
          <w:p w14:paraId="1E55512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4A16576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icrobiology I</w:t>
            </w:r>
          </w:p>
        </w:tc>
        <w:tc>
          <w:tcPr>
            <w:tcW w:w="0" w:type="auto"/>
            <w:tcBorders>
              <w:top w:val="nil"/>
              <w:left w:val="nil"/>
              <w:bottom w:val="nil"/>
              <w:right w:val="nil"/>
            </w:tcBorders>
          </w:tcPr>
          <w:p w14:paraId="5623B9E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156113F9" w14:textId="77777777" w:rsidTr="0095126F">
        <w:tc>
          <w:tcPr>
            <w:tcW w:w="0" w:type="auto"/>
            <w:tcBorders>
              <w:top w:val="nil"/>
              <w:left w:val="nil"/>
              <w:bottom w:val="nil"/>
              <w:right w:val="nil"/>
            </w:tcBorders>
          </w:tcPr>
          <w:p w14:paraId="2D5DCA7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22D3E5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Laboratory I</w:t>
            </w:r>
          </w:p>
        </w:tc>
        <w:tc>
          <w:tcPr>
            <w:tcW w:w="0" w:type="auto"/>
            <w:tcBorders>
              <w:top w:val="nil"/>
              <w:left w:val="nil"/>
              <w:bottom w:val="nil"/>
              <w:right w:val="nil"/>
            </w:tcBorders>
          </w:tcPr>
          <w:p w14:paraId="1CBCE31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FEBDE8C" w14:textId="77777777" w:rsidTr="0095126F">
        <w:tc>
          <w:tcPr>
            <w:tcW w:w="0" w:type="auto"/>
            <w:tcBorders>
              <w:top w:val="nil"/>
              <w:left w:val="nil"/>
              <w:bottom w:val="nil"/>
              <w:right w:val="nil"/>
            </w:tcBorders>
          </w:tcPr>
          <w:p w14:paraId="4847F26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B2C179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I</w:t>
            </w:r>
          </w:p>
        </w:tc>
        <w:tc>
          <w:tcPr>
            <w:tcW w:w="0" w:type="auto"/>
            <w:tcBorders>
              <w:top w:val="nil"/>
              <w:left w:val="nil"/>
              <w:bottom w:val="nil"/>
              <w:right w:val="nil"/>
            </w:tcBorders>
          </w:tcPr>
          <w:p w14:paraId="3590D2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9F5C053" w14:textId="77777777" w:rsidTr="0095126F">
        <w:tc>
          <w:tcPr>
            <w:tcW w:w="0" w:type="auto"/>
            <w:tcBorders>
              <w:top w:val="nil"/>
              <w:left w:val="nil"/>
              <w:bottom w:val="nil"/>
              <w:right w:val="nil"/>
            </w:tcBorders>
          </w:tcPr>
          <w:p w14:paraId="66C565B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DDC1AE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nalytical Chemistry</w:t>
            </w:r>
          </w:p>
        </w:tc>
        <w:tc>
          <w:tcPr>
            <w:tcW w:w="0" w:type="auto"/>
            <w:tcBorders>
              <w:top w:val="nil"/>
              <w:left w:val="nil"/>
              <w:bottom w:val="nil"/>
              <w:right w:val="nil"/>
            </w:tcBorders>
          </w:tcPr>
          <w:p w14:paraId="4001390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245B589F" w14:textId="77777777" w:rsidTr="0095126F">
        <w:tc>
          <w:tcPr>
            <w:tcW w:w="0" w:type="auto"/>
            <w:tcBorders>
              <w:top w:val="nil"/>
              <w:left w:val="nil"/>
              <w:bottom w:val="nil"/>
              <w:right w:val="nil"/>
            </w:tcBorders>
          </w:tcPr>
          <w:p w14:paraId="33DFF08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11AD2E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merican Literature Survey</w:t>
            </w:r>
          </w:p>
        </w:tc>
        <w:tc>
          <w:tcPr>
            <w:tcW w:w="0" w:type="auto"/>
            <w:tcBorders>
              <w:top w:val="nil"/>
              <w:left w:val="nil"/>
              <w:bottom w:val="nil"/>
              <w:right w:val="nil"/>
            </w:tcBorders>
          </w:tcPr>
          <w:p w14:paraId="6D1A48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A94B763" w14:textId="77777777" w:rsidTr="0095126F">
        <w:tc>
          <w:tcPr>
            <w:tcW w:w="0" w:type="auto"/>
            <w:tcBorders>
              <w:top w:val="nil"/>
              <w:left w:val="nil"/>
              <w:bottom w:val="nil"/>
              <w:right w:val="nil"/>
            </w:tcBorders>
          </w:tcPr>
          <w:p w14:paraId="5F639F9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0BEEE0F7"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tics</w:t>
            </w:r>
          </w:p>
        </w:tc>
        <w:tc>
          <w:tcPr>
            <w:tcW w:w="0" w:type="auto"/>
            <w:tcBorders>
              <w:top w:val="nil"/>
              <w:left w:val="nil"/>
              <w:bottom w:val="nil"/>
              <w:right w:val="nil"/>
            </w:tcBorders>
          </w:tcPr>
          <w:p w14:paraId="66392D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F56FEEE" w14:textId="77777777" w:rsidTr="0095126F">
        <w:tc>
          <w:tcPr>
            <w:tcW w:w="0" w:type="auto"/>
            <w:tcBorders>
              <w:top w:val="nil"/>
              <w:left w:val="nil"/>
              <w:bottom w:val="nil"/>
              <w:right w:val="nil"/>
            </w:tcBorders>
          </w:tcPr>
          <w:p w14:paraId="764C29E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2F0740F"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3DA1481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EBEF6CC" w14:textId="77777777" w:rsidTr="0095126F">
        <w:tc>
          <w:tcPr>
            <w:tcW w:w="0" w:type="auto"/>
            <w:tcBorders>
              <w:top w:val="nil"/>
              <w:left w:val="nil"/>
              <w:bottom w:val="nil"/>
              <w:right w:val="nil"/>
            </w:tcBorders>
          </w:tcPr>
          <w:p w14:paraId="777EDE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59205B5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Laboratory II</w:t>
            </w:r>
          </w:p>
        </w:tc>
        <w:tc>
          <w:tcPr>
            <w:tcW w:w="0" w:type="auto"/>
            <w:tcBorders>
              <w:top w:val="nil"/>
              <w:left w:val="nil"/>
              <w:bottom w:val="nil"/>
              <w:right w:val="nil"/>
            </w:tcBorders>
          </w:tcPr>
          <w:p w14:paraId="495C233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734FA35E" w14:textId="77777777" w:rsidTr="0095126F">
        <w:tc>
          <w:tcPr>
            <w:tcW w:w="0" w:type="auto"/>
            <w:tcBorders>
              <w:top w:val="nil"/>
              <w:left w:val="nil"/>
              <w:bottom w:val="nil"/>
              <w:right w:val="nil"/>
            </w:tcBorders>
          </w:tcPr>
          <w:p w14:paraId="2F0EF4C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BD2770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w:t>
            </w:r>
          </w:p>
        </w:tc>
        <w:tc>
          <w:tcPr>
            <w:tcW w:w="0" w:type="auto"/>
            <w:tcBorders>
              <w:top w:val="nil"/>
              <w:left w:val="nil"/>
              <w:bottom w:val="nil"/>
              <w:right w:val="nil"/>
            </w:tcBorders>
          </w:tcPr>
          <w:p w14:paraId="042DFD0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6E25E07" w14:textId="77777777" w:rsidTr="0095126F">
        <w:tc>
          <w:tcPr>
            <w:tcW w:w="0" w:type="auto"/>
            <w:tcBorders>
              <w:top w:val="nil"/>
              <w:left w:val="nil"/>
              <w:bottom w:val="nil"/>
              <w:right w:val="nil"/>
            </w:tcBorders>
          </w:tcPr>
          <w:p w14:paraId="513B3A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83088C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itness and Wellness</w:t>
            </w:r>
          </w:p>
        </w:tc>
        <w:tc>
          <w:tcPr>
            <w:tcW w:w="0" w:type="auto"/>
            <w:tcBorders>
              <w:top w:val="nil"/>
              <w:left w:val="nil"/>
              <w:bottom w:val="nil"/>
              <w:right w:val="nil"/>
            </w:tcBorders>
          </w:tcPr>
          <w:p w14:paraId="28FB2C6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1C12BC" w14:textId="77777777" w:rsidTr="0095126F">
        <w:tc>
          <w:tcPr>
            <w:tcW w:w="0" w:type="auto"/>
            <w:tcBorders>
              <w:top w:val="nil"/>
              <w:left w:val="nil"/>
              <w:bottom w:val="nil"/>
              <w:right w:val="nil"/>
            </w:tcBorders>
          </w:tcPr>
          <w:p w14:paraId="753E15B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9D52D1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323054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3599A09" w14:textId="77777777" w:rsidTr="0095126F">
        <w:tc>
          <w:tcPr>
            <w:tcW w:w="0" w:type="auto"/>
            <w:tcBorders>
              <w:top w:val="nil"/>
              <w:left w:val="nil"/>
              <w:bottom w:val="nil"/>
              <w:right w:val="nil"/>
            </w:tcBorders>
          </w:tcPr>
          <w:p w14:paraId="67076BB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22BC5F3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tatistics in the Behavioral Sciences</w:t>
            </w:r>
          </w:p>
        </w:tc>
        <w:tc>
          <w:tcPr>
            <w:tcW w:w="0" w:type="auto"/>
            <w:tcBorders>
              <w:top w:val="nil"/>
              <w:left w:val="nil"/>
              <w:bottom w:val="nil"/>
              <w:right w:val="nil"/>
            </w:tcBorders>
          </w:tcPr>
          <w:p w14:paraId="2F9E9F7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269C0EE" w14:textId="77777777" w:rsidTr="0095126F">
        <w:tc>
          <w:tcPr>
            <w:tcW w:w="0" w:type="auto"/>
            <w:tcBorders>
              <w:top w:val="nil"/>
              <w:left w:val="nil"/>
              <w:bottom w:val="nil"/>
              <w:right w:val="nil"/>
            </w:tcBorders>
          </w:tcPr>
          <w:p w14:paraId="4F772F6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2A61432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Natural Science Junior Seminar</w:t>
            </w:r>
          </w:p>
        </w:tc>
        <w:tc>
          <w:tcPr>
            <w:tcW w:w="0" w:type="auto"/>
            <w:tcBorders>
              <w:top w:val="nil"/>
              <w:left w:val="nil"/>
              <w:bottom w:val="nil"/>
              <w:right w:val="nil"/>
            </w:tcBorders>
          </w:tcPr>
          <w:p w14:paraId="705906E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BD9B75F" w14:textId="77777777" w:rsidTr="0095126F">
        <w:tc>
          <w:tcPr>
            <w:tcW w:w="0" w:type="auto"/>
            <w:tcBorders>
              <w:top w:val="nil"/>
              <w:left w:val="nil"/>
              <w:bottom w:val="nil"/>
              <w:right w:val="nil"/>
            </w:tcBorders>
          </w:tcPr>
          <w:p w14:paraId="4E1B202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01AE8DF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rinciples of Sociology</w:t>
            </w:r>
          </w:p>
        </w:tc>
        <w:tc>
          <w:tcPr>
            <w:tcW w:w="0" w:type="auto"/>
            <w:tcBorders>
              <w:top w:val="nil"/>
              <w:left w:val="nil"/>
              <w:bottom w:val="nil"/>
              <w:right w:val="nil"/>
            </w:tcBorders>
          </w:tcPr>
          <w:p w14:paraId="2089A7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8C12409" w14:textId="77777777" w:rsidTr="0095126F">
        <w:tc>
          <w:tcPr>
            <w:tcW w:w="0" w:type="auto"/>
            <w:tcBorders>
              <w:top w:val="nil"/>
              <w:left w:val="nil"/>
              <w:bottom w:val="nil"/>
              <w:right w:val="nil"/>
            </w:tcBorders>
          </w:tcPr>
          <w:p w14:paraId="4A5CA3B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5F013BA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Physics</w:t>
            </w:r>
          </w:p>
        </w:tc>
        <w:tc>
          <w:tcPr>
            <w:tcW w:w="0" w:type="auto"/>
            <w:tcBorders>
              <w:top w:val="nil"/>
              <w:left w:val="nil"/>
              <w:bottom w:val="nil"/>
              <w:right w:val="nil"/>
            </w:tcBorders>
          </w:tcPr>
          <w:p w14:paraId="4D5B75C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71635DF2" w14:textId="77777777" w:rsidTr="0095126F">
        <w:tc>
          <w:tcPr>
            <w:tcW w:w="0" w:type="auto"/>
            <w:tcBorders>
              <w:top w:val="nil"/>
              <w:left w:val="nil"/>
              <w:bottom w:val="nil"/>
              <w:right w:val="nil"/>
            </w:tcBorders>
          </w:tcPr>
          <w:p w14:paraId="34904C9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lastRenderedPageBreak/>
              <w:t>2020</w:t>
            </w:r>
          </w:p>
        </w:tc>
        <w:tc>
          <w:tcPr>
            <w:tcW w:w="0" w:type="auto"/>
            <w:tcBorders>
              <w:top w:val="nil"/>
              <w:left w:val="nil"/>
              <w:bottom w:val="nil"/>
              <w:right w:val="nil"/>
            </w:tcBorders>
          </w:tcPr>
          <w:p w14:paraId="1ED6A56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ollege Physics Laboratory</w:t>
            </w:r>
          </w:p>
        </w:tc>
        <w:tc>
          <w:tcPr>
            <w:tcW w:w="0" w:type="auto"/>
            <w:tcBorders>
              <w:top w:val="nil"/>
              <w:left w:val="nil"/>
              <w:bottom w:val="nil"/>
              <w:right w:val="nil"/>
            </w:tcBorders>
          </w:tcPr>
          <w:p w14:paraId="2B943FE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212FF617" w14:textId="77777777" w:rsidTr="0095126F">
        <w:tc>
          <w:tcPr>
            <w:tcW w:w="0" w:type="auto"/>
            <w:tcBorders>
              <w:top w:val="nil"/>
              <w:left w:val="nil"/>
              <w:bottom w:val="nil"/>
              <w:right w:val="nil"/>
            </w:tcBorders>
          </w:tcPr>
          <w:p w14:paraId="0C180A7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11576E1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ellular/Molecular Biology</w:t>
            </w:r>
          </w:p>
        </w:tc>
        <w:tc>
          <w:tcPr>
            <w:tcW w:w="0" w:type="auto"/>
            <w:tcBorders>
              <w:top w:val="nil"/>
              <w:left w:val="nil"/>
              <w:bottom w:val="nil"/>
              <w:right w:val="nil"/>
            </w:tcBorders>
          </w:tcPr>
          <w:p w14:paraId="6227854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5DD0DE8F" w14:textId="77777777" w:rsidTr="0095126F">
        <w:trPr>
          <w:trHeight w:val="52"/>
        </w:trPr>
        <w:tc>
          <w:tcPr>
            <w:tcW w:w="0" w:type="auto"/>
            <w:tcBorders>
              <w:top w:val="nil"/>
              <w:left w:val="nil"/>
              <w:bottom w:val="nil"/>
              <w:right w:val="nil"/>
            </w:tcBorders>
          </w:tcPr>
          <w:p w14:paraId="4800A4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BAAFC0D"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49946A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7AD3495" w14:textId="77777777" w:rsidTr="0095126F">
        <w:tc>
          <w:tcPr>
            <w:tcW w:w="0" w:type="auto"/>
            <w:tcBorders>
              <w:top w:val="nil"/>
              <w:left w:val="nil"/>
              <w:bottom w:val="nil"/>
              <w:right w:val="nil"/>
            </w:tcBorders>
          </w:tcPr>
          <w:p w14:paraId="30F6E95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B6397B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mmunology</w:t>
            </w:r>
          </w:p>
        </w:tc>
        <w:tc>
          <w:tcPr>
            <w:tcW w:w="0" w:type="auto"/>
            <w:tcBorders>
              <w:top w:val="nil"/>
              <w:left w:val="nil"/>
              <w:bottom w:val="nil"/>
              <w:right w:val="nil"/>
            </w:tcBorders>
          </w:tcPr>
          <w:p w14:paraId="06BEFAE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F90A63" w14:textId="77777777" w:rsidTr="0095126F">
        <w:tc>
          <w:tcPr>
            <w:tcW w:w="0" w:type="auto"/>
            <w:tcBorders>
              <w:top w:val="nil"/>
              <w:left w:val="nil"/>
              <w:bottom w:val="nil"/>
              <w:right w:val="nil"/>
            </w:tcBorders>
          </w:tcPr>
          <w:p w14:paraId="7AC713D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4251058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organic Chemistry</w:t>
            </w:r>
          </w:p>
        </w:tc>
        <w:tc>
          <w:tcPr>
            <w:tcW w:w="0" w:type="auto"/>
            <w:tcBorders>
              <w:top w:val="nil"/>
              <w:left w:val="nil"/>
              <w:bottom w:val="nil"/>
              <w:right w:val="nil"/>
            </w:tcBorders>
          </w:tcPr>
          <w:p w14:paraId="394E17E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BBE54CF" w14:textId="77777777" w:rsidTr="0095126F">
        <w:tc>
          <w:tcPr>
            <w:tcW w:w="0" w:type="auto"/>
            <w:tcBorders>
              <w:top w:val="nil"/>
              <w:left w:val="nil"/>
              <w:bottom w:val="nil"/>
              <w:right w:val="nil"/>
            </w:tcBorders>
          </w:tcPr>
          <w:p w14:paraId="0410344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7CB2907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chemistry</w:t>
            </w:r>
          </w:p>
        </w:tc>
        <w:tc>
          <w:tcPr>
            <w:tcW w:w="0" w:type="auto"/>
            <w:tcBorders>
              <w:top w:val="nil"/>
              <w:left w:val="nil"/>
              <w:bottom w:val="nil"/>
              <w:right w:val="nil"/>
            </w:tcBorders>
          </w:tcPr>
          <w:p w14:paraId="695CE4B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E0628F9" w14:textId="77777777" w:rsidTr="0095126F">
        <w:tc>
          <w:tcPr>
            <w:tcW w:w="0" w:type="auto"/>
            <w:tcBorders>
              <w:top w:val="nil"/>
              <w:left w:val="nil"/>
              <w:bottom w:val="nil"/>
              <w:right w:val="nil"/>
            </w:tcBorders>
          </w:tcPr>
          <w:p w14:paraId="3FC862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572697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ory General Physics II</w:t>
            </w:r>
          </w:p>
        </w:tc>
        <w:tc>
          <w:tcPr>
            <w:tcW w:w="0" w:type="auto"/>
            <w:tcBorders>
              <w:top w:val="nil"/>
              <w:left w:val="nil"/>
              <w:bottom w:val="nil"/>
              <w:right w:val="nil"/>
            </w:tcBorders>
          </w:tcPr>
          <w:p w14:paraId="1144F8B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7662EC9" w14:textId="77777777" w:rsidTr="0095126F">
        <w:tc>
          <w:tcPr>
            <w:tcW w:w="0" w:type="auto"/>
            <w:tcBorders>
              <w:top w:val="nil"/>
              <w:left w:val="nil"/>
              <w:bottom w:val="nil"/>
              <w:right w:val="nil"/>
            </w:tcBorders>
          </w:tcPr>
          <w:p w14:paraId="6D5E9D8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1CEA31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ory General Physics II Laboratory</w:t>
            </w:r>
          </w:p>
        </w:tc>
        <w:tc>
          <w:tcPr>
            <w:tcW w:w="0" w:type="auto"/>
            <w:tcBorders>
              <w:top w:val="nil"/>
              <w:left w:val="nil"/>
              <w:bottom w:val="nil"/>
              <w:right w:val="nil"/>
            </w:tcBorders>
          </w:tcPr>
          <w:p w14:paraId="4F5412E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E2A68D8" w14:textId="77777777" w:rsidTr="0095126F">
        <w:tc>
          <w:tcPr>
            <w:tcW w:w="0" w:type="auto"/>
            <w:tcBorders>
              <w:top w:val="nil"/>
              <w:left w:val="nil"/>
              <w:bottom w:val="nil"/>
              <w:right w:val="nil"/>
            </w:tcBorders>
          </w:tcPr>
          <w:p w14:paraId="561DD36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144C07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logy of the Mind</w:t>
            </w:r>
          </w:p>
        </w:tc>
        <w:tc>
          <w:tcPr>
            <w:tcW w:w="0" w:type="auto"/>
            <w:tcBorders>
              <w:top w:val="nil"/>
              <w:left w:val="nil"/>
              <w:bottom w:val="nil"/>
              <w:right w:val="nil"/>
            </w:tcBorders>
          </w:tcPr>
          <w:p w14:paraId="55991E4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418055B0" w14:textId="77777777" w:rsidTr="0095126F">
        <w:tc>
          <w:tcPr>
            <w:tcW w:w="0" w:type="auto"/>
            <w:tcBorders>
              <w:top w:val="nil"/>
              <w:left w:val="nil"/>
              <w:bottom w:val="nil"/>
              <w:right w:val="nil"/>
            </w:tcBorders>
          </w:tcPr>
          <w:p w14:paraId="6C05206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1BB7F11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7AA9070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840132E" w14:textId="77777777" w:rsidTr="0095126F">
        <w:tc>
          <w:tcPr>
            <w:tcW w:w="0" w:type="auto"/>
            <w:tcBorders>
              <w:top w:val="nil"/>
              <w:left w:val="nil"/>
              <w:bottom w:val="nil"/>
              <w:right w:val="nil"/>
            </w:tcBorders>
          </w:tcPr>
          <w:p w14:paraId="736424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3D4056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nior Seminar</w:t>
            </w:r>
          </w:p>
        </w:tc>
        <w:tc>
          <w:tcPr>
            <w:tcW w:w="0" w:type="auto"/>
            <w:tcBorders>
              <w:top w:val="nil"/>
              <w:left w:val="nil"/>
              <w:bottom w:val="nil"/>
              <w:right w:val="nil"/>
            </w:tcBorders>
          </w:tcPr>
          <w:p w14:paraId="57E070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08CC4B4" w14:textId="77777777" w:rsidTr="0095126F">
        <w:tc>
          <w:tcPr>
            <w:tcW w:w="0" w:type="auto"/>
            <w:tcBorders>
              <w:top w:val="nil"/>
              <w:left w:val="nil"/>
              <w:bottom w:val="nil"/>
              <w:right w:val="nil"/>
            </w:tcBorders>
          </w:tcPr>
          <w:p w14:paraId="2D2CBF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28AEF7A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Integrated Lab I</w:t>
            </w:r>
          </w:p>
        </w:tc>
        <w:tc>
          <w:tcPr>
            <w:tcW w:w="0" w:type="auto"/>
            <w:tcBorders>
              <w:top w:val="nil"/>
              <w:left w:val="nil"/>
              <w:bottom w:val="nil"/>
              <w:right w:val="nil"/>
            </w:tcBorders>
          </w:tcPr>
          <w:p w14:paraId="5B60183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82148AC" w14:textId="77777777" w:rsidTr="0095126F">
        <w:tc>
          <w:tcPr>
            <w:tcW w:w="0" w:type="auto"/>
            <w:tcBorders>
              <w:top w:val="nil"/>
              <w:left w:val="nil"/>
              <w:bottom w:val="nil"/>
              <w:right w:val="nil"/>
            </w:tcBorders>
          </w:tcPr>
          <w:p w14:paraId="0362EA0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4B8268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omputer Literacy</w:t>
            </w:r>
          </w:p>
        </w:tc>
        <w:tc>
          <w:tcPr>
            <w:tcW w:w="0" w:type="auto"/>
            <w:tcBorders>
              <w:top w:val="nil"/>
              <w:left w:val="nil"/>
              <w:bottom w:val="nil"/>
              <w:right w:val="nil"/>
            </w:tcBorders>
          </w:tcPr>
          <w:p w14:paraId="27AB77D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52FF420" w14:textId="77777777" w:rsidTr="0095126F">
        <w:tc>
          <w:tcPr>
            <w:tcW w:w="0" w:type="auto"/>
            <w:tcBorders>
              <w:top w:val="nil"/>
              <w:left w:val="nil"/>
              <w:bottom w:val="nil"/>
              <w:right w:val="nil"/>
            </w:tcBorders>
          </w:tcPr>
          <w:p w14:paraId="2FEDD8F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2A90D3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Human Geography</w:t>
            </w:r>
          </w:p>
        </w:tc>
        <w:tc>
          <w:tcPr>
            <w:tcW w:w="0" w:type="auto"/>
            <w:tcBorders>
              <w:top w:val="nil"/>
              <w:left w:val="nil"/>
              <w:bottom w:val="nil"/>
              <w:right w:val="nil"/>
            </w:tcBorders>
          </w:tcPr>
          <w:p w14:paraId="3A6BD0A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06FEE4D" w14:textId="77777777" w:rsidTr="0095126F">
        <w:tc>
          <w:tcPr>
            <w:tcW w:w="0" w:type="auto"/>
            <w:tcBorders>
              <w:top w:val="nil"/>
              <w:left w:val="nil"/>
              <w:bottom w:val="nil"/>
              <w:right w:val="nil"/>
            </w:tcBorders>
          </w:tcPr>
          <w:p w14:paraId="2BB5539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6543A7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urvey of American History I</w:t>
            </w:r>
          </w:p>
        </w:tc>
        <w:tc>
          <w:tcPr>
            <w:tcW w:w="0" w:type="auto"/>
            <w:tcBorders>
              <w:top w:val="nil"/>
              <w:left w:val="nil"/>
              <w:bottom w:val="nil"/>
              <w:right w:val="nil"/>
            </w:tcBorders>
          </w:tcPr>
          <w:p w14:paraId="4852ED8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13F1DC9" w14:textId="77777777" w:rsidTr="0095126F">
        <w:tc>
          <w:tcPr>
            <w:tcW w:w="0" w:type="auto"/>
            <w:tcBorders>
              <w:top w:val="nil"/>
              <w:left w:val="nil"/>
              <w:bottom w:val="nil"/>
              <w:right w:val="nil"/>
            </w:tcBorders>
          </w:tcPr>
          <w:p w14:paraId="5115BCA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49F3A48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volution</w:t>
            </w:r>
          </w:p>
        </w:tc>
        <w:tc>
          <w:tcPr>
            <w:tcW w:w="0" w:type="auto"/>
            <w:tcBorders>
              <w:top w:val="nil"/>
              <w:left w:val="nil"/>
              <w:bottom w:val="nil"/>
              <w:right w:val="nil"/>
            </w:tcBorders>
          </w:tcPr>
          <w:p w14:paraId="22FC39B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8207861" w14:textId="77777777" w:rsidTr="0095126F">
        <w:tc>
          <w:tcPr>
            <w:tcW w:w="0" w:type="auto"/>
            <w:tcBorders>
              <w:top w:val="nil"/>
              <w:left w:val="nil"/>
              <w:bottom w:val="nil"/>
              <w:right w:val="nil"/>
            </w:tcBorders>
          </w:tcPr>
          <w:p w14:paraId="2D668EF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5287AFF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hysiological Psychology</w:t>
            </w:r>
          </w:p>
        </w:tc>
        <w:tc>
          <w:tcPr>
            <w:tcW w:w="0" w:type="auto"/>
            <w:tcBorders>
              <w:top w:val="nil"/>
              <w:left w:val="nil"/>
              <w:bottom w:val="nil"/>
              <w:right w:val="nil"/>
            </w:tcBorders>
          </w:tcPr>
          <w:p w14:paraId="3A7651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F22EDFF" w14:textId="77777777" w:rsidTr="0095126F">
        <w:tc>
          <w:tcPr>
            <w:tcW w:w="0" w:type="auto"/>
            <w:tcBorders>
              <w:top w:val="nil"/>
              <w:left w:val="nil"/>
              <w:bottom w:val="nil"/>
              <w:right w:val="nil"/>
            </w:tcBorders>
          </w:tcPr>
          <w:p w14:paraId="40B710E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4A0F7A4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4ED3D1C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13F82AC" w14:textId="77777777" w:rsidTr="0095126F">
        <w:tc>
          <w:tcPr>
            <w:tcW w:w="0" w:type="auto"/>
            <w:tcBorders>
              <w:top w:val="nil"/>
              <w:left w:val="nil"/>
              <w:bottom w:val="nil"/>
              <w:right w:val="nil"/>
            </w:tcBorders>
          </w:tcPr>
          <w:p w14:paraId="6A11266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2EFB244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vestigations in Molecular Cell Biology</w:t>
            </w:r>
          </w:p>
        </w:tc>
        <w:tc>
          <w:tcPr>
            <w:tcW w:w="0" w:type="auto"/>
            <w:tcBorders>
              <w:top w:val="nil"/>
              <w:left w:val="nil"/>
              <w:bottom w:val="nil"/>
              <w:right w:val="nil"/>
            </w:tcBorders>
          </w:tcPr>
          <w:p w14:paraId="73AC3A2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F49883" w14:textId="77777777" w:rsidTr="0095126F">
        <w:tc>
          <w:tcPr>
            <w:tcW w:w="0" w:type="auto"/>
            <w:tcBorders>
              <w:top w:val="nil"/>
              <w:left w:val="nil"/>
              <w:bottom w:val="nil"/>
              <w:right w:val="nil"/>
            </w:tcBorders>
          </w:tcPr>
          <w:p w14:paraId="6C84C33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3C431BA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cology</w:t>
            </w:r>
          </w:p>
        </w:tc>
        <w:tc>
          <w:tcPr>
            <w:tcW w:w="0" w:type="auto"/>
            <w:tcBorders>
              <w:top w:val="nil"/>
              <w:left w:val="nil"/>
              <w:bottom w:val="nil"/>
              <w:right w:val="nil"/>
            </w:tcBorders>
          </w:tcPr>
          <w:p w14:paraId="7588D8D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D3ECD1D" w14:textId="77777777" w:rsidTr="0095126F">
        <w:tc>
          <w:tcPr>
            <w:tcW w:w="0" w:type="auto"/>
            <w:tcBorders>
              <w:top w:val="nil"/>
              <w:left w:val="nil"/>
              <w:bottom w:val="nil"/>
              <w:right w:val="nil"/>
            </w:tcBorders>
          </w:tcPr>
          <w:p w14:paraId="4B8BA7B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47AEE8CF"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strumental Techniques of Biochemistry</w:t>
            </w:r>
          </w:p>
        </w:tc>
        <w:tc>
          <w:tcPr>
            <w:tcW w:w="0" w:type="auto"/>
            <w:tcBorders>
              <w:top w:val="nil"/>
              <w:left w:val="nil"/>
              <w:bottom w:val="nil"/>
              <w:right w:val="nil"/>
            </w:tcBorders>
          </w:tcPr>
          <w:p w14:paraId="1C261D4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2E80C130" w14:textId="77777777" w:rsidTr="0095126F">
        <w:tc>
          <w:tcPr>
            <w:tcW w:w="0" w:type="auto"/>
            <w:tcBorders>
              <w:top w:val="nil"/>
              <w:left w:val="nil"/>
              <w:bottom w:val="single" w:sz="4" w:space="0" w:color="auto"/>
              <w:right w:val="nil"/>
            </w:tcBorders>
          </w:tcPr>
          <w:p w14:paraId="6D4FCFF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single" w:sz="4" w:space="0" w:color="auto"/>
              <w:right w:val="nil"/>
            </w:tcBorders>
          </w:tcPr>
          <w:p w14:paraId="29E9148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Integrated Lab II</w:t>
            </w:r>
          </w:p>
        </w:tc>
        <w:tc>
          <w:tcPr>
            <w:tcW w:w="0" w:type="auto"/>
            <w:tcBorders>
              <w:top w:val="nil"/>
              <w:left w:val="nil"/>
              <w:bottom w:val="single" w:sz="4" w:space="0" w:color="auto"/>
              <w:right w:val="nil"/>
            </w:tcBorders>
          </w:tcPr>
          <w:p w14:paraId="6DC4B5D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751224C" w14:textId="77777777" w:rsidTr="0095126F">
        <w:tc>
          <w:tcPr>
            <w:tcW w:w="0" w:type="auto"/>
            <w:tcBorders>
              <w:top w:val="single" w:sz="4" w:space="0" w:color="auto"/>
              <w:left w:val="nil"/>
              <w:bottom w:val="nil"/>
              <w:right w:val="nil"/>
            </w:tcBorders>
          </w:tcPr>
          <w:p w14:paraId="1C801E6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c>
          <w:tcPr>
            <w:tcW w:w="0" w:type="auto"/>
            <w:tcBorders>
              <w:top w:val="single" w:sz="4" w:space="0" w:color="auto"/>
              <w:left w:val="nil"/>
              <w:bottom w:val="nil"/>
              <w:right w:val="nil"/>
            </w:tcBorders>
          </w:tcPr>
          <w:p w14:paraId="7A1A8E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UNIVERSITY OF KENTUCKY</w:t>
            </w:r>
          </w:p>
        </w:tc>
        <w:tc>
          <w:tcPr>
            <w:tcW w:w="0" w:type="auto"/>
            <w:tcBorders>
              <w:top w:val="single" w:sz="4" w:space="0" w:color="auto"/>
              <w:left w:val="nil"/>
              <w:bottom w:val="nil"/>
              <w:right w:val="nil"/>
            </w:tcBorders>
          </w:tcPr>
          <w:p w14:paraId="67DAFE0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r>
      <w:tr w:rsidR="00266978" w:rsidRPr="005365F1" w14:paraId="11ED11C1" w14:textId="77777777" w:rsidTr="0095126F">
        <w:tc>
          <w:tcPr>
            <w:tcW w:w="0" w:type="auto"/>
            <w:tcBorders>
              <w:top w:val="nil"/>
              <w:left w:val="nil"/>
              <w:bottom w:val="nil"/>
              <w:right w:val="nil"/>
            </w:tcBorders>
          </w:tcPr>
          <w:p w14:paraId="5E9D94D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5E634CF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molecules and Metabolism</w:t>
            </w:r>
          </w:p>
        </w:tc>
        <w:tc>
          <w:tcPr>
            <w:tcW w:w="0" w:type="auto"/>
            <w:tcBorders>
              <w:top w:val="nil"/>
              <w:left w:val="nil"/>
              <w:bottom w:val="nil"/>
              <w:right w:val="nil"/>
            </w:tcBorders>
          </w:tcPr>
          <w:p w14:paraId="228CE2F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1FF572AF" w14:textId="77777777" w:rsidTr="0095126F">
        <w:tc>
          <w:tcPr>
            <w:tcW w:w="0" w:type="auto"/>
            <w:tcBorders>
              <w:top w:val="nil"/>
              <w:left w:val="nil"/>
              <w:bottom w:val="nil"/>
              <w:right w:val="nil"/>
            </w:tcBorders>
          </w:tcPr>
          <w:p w14:paraId="4ECEC6A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6DA878B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olecular Biology and Genetics</w:t>
            </w:r>
          </w:p>
        </w:tc>
        <w:tc>
          <w:tcPr>
            <w:tcW w:w="0" w:type="auto"/>
            <w:tcBorders>
              <w:top w:val="nil"/>
              <w:left w:val="nil"/>
              <w:bottom w:val="nil"/>
              <w:right w:val="nil"/>
            </w:tcBorders>
          </w:tcPr>
          <w:p w14:paraId="732CFD1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034130D0" w14:textId="77777777" w:rsidTr="0095126F">
        <w:tc>
          <w:tcPr>
            <w:tcW w:w="0" w:type="auto"/>
            <w:tcBorders>
              <w:top w:val="nil"/>
              <w:left w:val="nil"/>
              <w:bottom w:val="nil"/>
              <w:right w:val="nil"/>
            </w:tcBorders>
          </w:tcPr>
          <w:p w14:paraId="263D60A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1BB14ED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minar in Integrated Biomedical Sciences</w:t>
            </w:r>
          </w:p>
        </w:tc>
        <w:tc>
          <w:tcPr>
            <w:tcW w:w="0" w:type="auto"/>
            <w:tcBorders>
              <w:top w:val="nil"/>
              <w:left w:val="nil"/>
              <w:bottom w:val="nil"/>
              <w:right w:val="nil"/>
            </w:tcBorders>
          </w:tcPr>
          <w:p w14:paraId="7C2A711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S</w:t>
            </w:r>
          </w:p>
        </w:tc>
      </w:tr>
      <w:tr w:rsidR="00266978" w:rsidRPr="005365F1" w14:paraId="11A122E0" w14:textId="77777777" w:rsidTr="0095126F">
        <w:tc>
          <w:tcPr>
            <w:tcW w:w="0" w:type="auto"/>
            <w:tcBorders>
              <w:top w:val="nil"/>
              <w:left w:val="nil"/>
              <w:bottom w:val="nil"/>
              <w:right w:val="nil"/>
            </w:tcBorders>
          </w:tcPr>
          <w:p w14:paraId="76FA4A8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7B0A8C1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Integrated Biomedical Sciences</w:t>
            </w:r>
          </w:p>
        </w:tc>
        <w:tc>
          <w:tcPr>
            <w:tcW w:w="0" w:type="auto"/>
            <w:tcBorders>
              <w:top w:val="nil"/>
              <w:left w:val="nil"/>
              <w:bottom w:val="nil"/>
              <w:right w:val="nil"/>
            </w:tcBorders>
          </w:tcPr>
          <w:p w14:paraId="5EAC43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DC6E44" w14:textId="77777777" w:rsidTr="0095126F">
        <w:tc>
          <w:tcPr>
            <w:tcW w:w="0" w:type="auto"/>
            <w:tcBorders>
              <w:top w:val="nil"/>
              <w:left w:val="nil"/>
              <w:bottom w:val="nil"/>
              <w:right w:val="nil"/>
            </w:tcBorders>
          </w:tcPr>
          <w:p w14:paraId="6DC3A7E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060DB33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ritical Scientific Readings</w:t>
            </w:r>
          </w:p>
        </w:tc>
        <w:tc>
          <w:tcPr>
            <w:tcW w:w="0" w:type="auto"/>
            <w:tcBorders>
              <w:top w:val="nil"/>
              <w:left w:val="nil"/>
              <w:bottom w:val="nil"/>
              <w:right w:val="nil"/>
            </w:tcBorders>
          </w:tcPr>
          <w:p w14:paraId="56A144E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2D079E4" w14:textId="77777777" w:rsidTr="0095126F">
        <w:tc>
          <w:tcPr>
            <w:tcW w:w="0" w:type="auto"/>
            <w:tcBorders>
              <w:top w:val="nil"/>
              <w:left w:val="nil"/>
              <w:bottom w:val="nil"/>
              <w:right w:val="nil"/>
            </w:tcBorders>
          </w:tcPr>
          <w:p w14:paraId="3A7EEA3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31EC0CB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ractical Statistics</w:t>
            </w:r>
          </w:p>
        </w:tc>
        <w:tc>
          <w:tcPr>
            <w:tcW w:w="0" w:type="auto"/>
            <w:tcBorders>
              <w:top w:val="nil"/>
              <w:left w:val="nil"/>
              <w:bottom w:val="nil"/>
              <w:right w:val="nil"/>
            </w:tcBorders>
          </w:tcPr>
          <w:p w14:paraId="47B055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FC6D2B8" w14:textId="77777777" w:rsidTr="0095126F">
        <w:tc>
          <w:tcPr>
            <w:tcW w:w="0" w:type="auto"/>
            <w:tcBorders>
              <w:top w:val="nil"/>
              <w:left w:val="nil"/>
              <w:bottom w:val="nil"/>
              <w:right w:val="nil"/>
            </w:tcBorders>
          </w:tcPr>
          <w:p w14:paraId="22E0F93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BC5A79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thics in Scientific Research</w:t>
            </w:r>
          </w:p>
        </w:tc>
        <w:tc>
          <w:tcPr>
            <w:tcW w:w="0" w:type="auto"/>
            <w:tcBorders>
              <w:top w:val="nil"/>
              <w:left w:val="nil"/>
              <w:bottom w:val="nil"/>
              <w:right w:val="nil"/>
            </w:tcBorders>
          </w:tcPr>
          <w:p w14:paraId="58BA57C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7D8C9CA" w14:textId="77777777" w:rsidTr="0095126F">
        <w:tc>
          <w:tcPr>
            <w:tcW w:w="0" w:type="auto"/>
            <w:tcBorders>
              <w:top w:val="nil"/>
              <w:left w:val="nil"/>
              <w:bottom w:val="nil"/>
              <w:right w:val="nil"/>
            </w:tcBorders>
          </w:tcPr>
          <w:p w14:paraId="098EE4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49D11AF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ell Biology and Signaling</w:t>
            </w:r>
          </w:p>
        </w:tc>
        <w:tc>
          <w:tcPr>
            <w:tcW w:w="0" w:type="auto"/>
            <w:tcBorders>
              <w:top w:val="nil"/>
              <w:left w:val="nil"/>
              <w:bottom w:val="nil"/>
              <w:right w:val="nil"/>
            </w:tcBorders>
          </w:tcPr>
          <w:p w14:paraId="7603B8E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9019285" w14:textId="77777777" w:rsidTr="0095126F">
        <w:tc>
          <w:tcPr>
            <w:tcW w:w="0" w:type="auto"/>
            <w:tcBorders>
              <w:top w:val="nil"/>
              <w:left w:val="nil"/>
              <w:bottom w:val="nil"/>
              <w:right w:val="nil"/>
            </w:tcBorders>
          </w:tcPr>
          <w:p w14:paraId="22C1FE7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074BB19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hysiological Communication</w:t>
            </w:r>
          </w:p>
        </w:tc>
        <w:tc>
          <w:tcPr>
            <w:tcW w:w="0" w:type="auto"/>
            <w:tcBorders>
              <w:top w:val="nil"/>
              <w:left w:val="nil"/>
              <w:bottom w:val="nil"/>
              <w:right w:val="nil"/>
            </w:tcBorders>
          </w:tcPr>
          <w:p w14:paraId="7DE799B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3AE4BD7" w14:textId="77777777" w:rsidTr="0095126F">
        <w:tc>
          <w:tcPr>
            <w:tcW w:w="0" w:type="auto"/>
            <w:tcBorders>
              <w:top w:val="nil"/>
              <w:left w:val="nil"/>
              <w:bottom w:val="nil"/>
              <w:right w:val="nil"/>
            </w:tcBorders>
          </w:tcPr>
          <w:p w14:paraId="0C5ECE4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C1BA0E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minar in Integrated Biomedical Sciences</w:t>
            </w:r>
          </w:p>
        </w:tc>
        <w:tc>
          <w:tcPr>
            <w:tcW w:w="0" w:type="auto"/>
            <w:tcBorders>
              <w:top w:val="nil"/>
              <w:left w:val="nil"/>
              <w:bottom w:val="nil"/>
              <w:right w:val="nil"/>
            </w:tcBorders>
          </w:tcPr>
          <w:p w14:paraId="3AF993F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S</w:t>
            </w:r>
          </w:p>
        </w:tc>
      </w:tr>
      <w:tr w:rsidR="00266978" w:rsidRPr="005365F1" w14:paraId="5D62A2AF" w14:textId="77777777" w:rsidTr="0095126F">
        <w:tc>
          <w:tcPr>
            <w:tcW w:w="0" w:type="auto"/>
            <w:tcBorders>
              <w:top w:val="nil"/>
              <w:left w:val="nil"/>
              <w:bottom w:val="nil"/>
              <w:right w:val="nil"/>
            </w:tcBorders>
          </w:tcPr>
          <w:p w14:paraId="20A03A2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3DE44CE7"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Integrated Biomedical Sciences</w:t>
            </w:r>
          </w:p>
        </w:tc>
        <w:tc>
          <w:tcPr>
            <w:tcW w:w="0" w:type="auto"/>
            <w:tcBorders>
              <w:top w:val="nil"/>
              <w:left w:val="nil"/>
              <w:bottom w:val="nil"/>
              <w:right w:val="nil"/>
            </w:tcBorders>
          </w:tcPr>
          <w:p w14:paraId="7A67061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87426A3" w14:textId="77777777" w:rsidTr="0095126F">
        <w:tc>
          <w:tcPr>
            <w:tcW w:w="0" w:type="auto"/>
            <w:tcBorders>
              <w:top w:val="nil"/>
              <w:left w:val="nil"/>
              <w:bottom w:val="nil"/>
              <w:right w:val="nil"/>
            </w:tcBorders>
          </w:tcPr>
          <w:p w14:paraId="2C0802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4A45297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omics &amp; Bioinformatics Tools</w:t>
            </w:r>
          </w:p>
        </w:tc>
        <w:tc>
          <w:tcPr>
            <w:tcW w:w="0" w:type="auto"/>
            <w:tcBorders>
              <w:top w:val="nil"/>
              <w:left w:val="nil"/>
              <w:bottom w:val="nil"/>
              <w:right w:val="nil"/>
            </w:tcBorders>
          </w:tcPr>
          <w:p w14:paraId="5A5560E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958BA51" w14:textId="77777777" w:rsidTr="0095126F">
        <w:tc>
          <w:tcPr>
            <w:tcW w:w="0" w:type="auto"/>
            <w:gridSpan w:val="3"/>
            <w:tcBorders>
              <w:top w:val="nil"/>
              <w:left w:val="nil"/>
              <w:bottom w:val="nil"/>
              <w:right w:val="nil"/>
            </w:tcBorders>
          </w:tcPr>
          <w:p w14:paraId="3AFAFA1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Joined the Campbell Muscle Lab---</w:t>
            </w:r>
          </w:p>
        </w:tc>
      </w:tr>
      <w:tr w:rsidR="00266978" w:rsidRPr="005365F1" w14:paraId="68FAA4A5" w14:textId="77777777" w:rsidTr="0095126F">
        <w:tc>
          <w:tcPr>
            <w:tcW w:w="0" w:type="auto"/>
            <w:tcBorders>
              <w:top w:val="nil"/>
              <w:left w:val="nil"/>
              <w:bottom w:val="nil"/>
              <w:right w:val="nil"/>
            </w:tcBorders>
          </w:tcPr>
          <w:p w14:paraId="6BF082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04C0CBE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ystems, Cellular &amp; Molecular Physiology</w:t>
            </w:r>
          </w:p>
        </w:tc>
        <w:tc>
          <w:tcPr>
            <w:tcW w:w="0" w:type="auto"/>
            <w:tcBorders>
              <w:top w:val="nil"/>
              <w:left w:val="nil"/>
              <w:bottom w:val="nil"/>
              <w:right w:val="nil"/>
            </w:tcBorders>
          </w:tcPr>
          <w:p w14:paraId="735A444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8D8C182" w14:textId="77777777" w:rsidTr="0095126F">
        <w:tc>
          <w:tcPr>
            <w:tcW w:w="0" w:type="auto"/>
            <w:tcBorders>
              <w:top w:val="nil"/>
              <w:left w:val="nil"/>
              <w:bottom w:val="nil"/>
              <w:right w:val="nil"/>
            </w:tcBorders>
          </w:tcPr>
          <w:p w14:paraId="728B3F2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6302CCF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raduate Seminar in Physiology</w:t>
            </w:r>
          </w:p>
        </w:tc>
        <w:tc>
          <w:tcPr>
            <w:tcW w:w="0" w:type="auto"/>
            <w:tcBorders>
              <w:top w:val="nil"/>
              <w:left w:val="nil"/>
              <w:bottom w:val="nil"/>
              <w:right w:val="nil"/>
            </w:tcBorders>
          </w:tcPr>
          <w:p w14:paraId="7D7E7EF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6778EF" w14:textId="77777777" w:rsidTr="0095126F">
        <w:tc>
          <w:tcPr>
            <w:tcW w:w="0" w:type="auto"/>
            <w:tcBorders>
              <w:top w:val="nil"/>
              <w:left w:val="nil"/>
              <w:bottom w:val="nil"/>
              <w:right w:val="nil"/>
            </w:tcBorders>
          </w:tcPr>
          <w:p w14:paraId="2E84900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E96943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adings in Systems, Cellular and Molecular Physiology</w:t>
            </w:r>
          </w:p>
        </w:tc>
        <w:tc>
          <w:tcPr>
            <w:tcW w:w="0" w:type="auto"/>
            <w:tcBorders>
              <w:top w:val="nil"/>
              <w:left w:val="nil"/>
              <w:bottom w:val="nil"/>
              <w:right w:val="nil"/>
            </w:tcBorders>
          </w:tcPr>
          <w:p w14:paraId="61BFFD5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F13B933" w14:textId="77777777" w:rsidTr="0095126F">
        <w:tc>
          <w:tcPr>
            <w:tcW w:w="0" w:type="auto"/>
            <w:tcBorders>
              <w:top w:val="nil"/>
              <w:left w:val="nil"/>
              <w:bottom w:val="nil"/>
              <w:right w:val="nil"/>
            </w:tcBorders>
          </w:tcPr>
          <w:p w14:paraId="2597196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30B56CB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ellowship Grant Writing Workshop</w:t>
            </w:r>
          </w:p>
        </w:tc>
        <w:tc>
          <w:tcPr>
            <w:tcW w:w="0" w:type="auto"/>
            <w:tcBorders>
              <w:top w:val="nil"/>
              <w:left w:val="nil"/>
              <w:bottom w:val="nil"/>
              <w:right w:val="nil"/>
            </w:tcBorders>
          </w:tcPr>
          <w:p w14:paraId="3B177C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2E01BA" w14:textId="77777777" w:rsidTr="0095126F">
        <w:tc>
          <w:tcPr>
            <w:tcW w:w="0" w:type="auto"/>
            <w:tcBorders>
              <w:top w:val="nil"/>
              <w:left w:val="nil"/>
              <w:bottom w:val="nil"/>
              <w:right w:val="nil"/>
            </w:tcBorders>
          </w:tcPr>
          <w:p w14:paraId="02B495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64CB82F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Topics in Physiology</w:t>
            </w:r>
          </w:p>
        </w:tc>
        <w:tc>
          <w:tcPr>
            <w:tcW w:w="0" w:type="auto"/>
            <w:tcBorders>
              <w:top w:val="nil"/>
              <w:left w:val="nil"/>
              <w:bottom w:val="nil"/>
              <w:right w:val="nil"/>
            </w:tcBorders>
          </w:tcPr>
          <w:p w14:paraId="6E6B15B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C51F463" w14:textId="77777777" w:rsidTr="0095126F">
        <w:tc>
          <w:tcPr>
            <w:tcW w:w="0" w:type="auto"/>
            <w:tcBorders>
              <w:top w:val="nil"/>
              <w:left w:val="nil"/>
              <w:bottom w:val="nil"/>
              <w:right w:val="nil"/>
            </w:tcBorders>
          </w:tcPr>
          <w:p w14:paraId="0904FF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1FB8B42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Physiology</w:t>
            </w:r>
          </w:p>
        </w:tc>
        <w:tc>
          <w:tcPr>
            <w:tcW w:w="0" w:type="auto"/>
            <w:tcBorders>
              <w:top w:val="nil"/>
              <w:left w:val="nil"/>
              <w:bottom w:val="nil"/>
              <w:right w:val="nil"/>
            </w:tcBorders>
          </w:tcPr>
          <w:p w14:paraId="0BE49C6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3AAAB03" w14:textId="77777777" w:rsidTr="0095126F">
        <w:tc>
          <w:tcPr>
            <w:tcW w:w="0" w:type="auto"/>
            <w:tcBorders>
              <w:top w:val="nil"/>
              <w:left w:val="nil"/>
              <w:bottom w:val="nil"/>
              <w:right w:val="nil"/>
            </w:tcBorders>
          </w:tcPr>
          <w:p w14:paraId="4F195E4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2024</w:t>
            </w:r>
          </w:p>
        </w:tc>
        <w:tc>
          <w:tcPr>
            <w:tcW w:w="0" w:type="auto"/>
            <w:tcBorders>
              <w:top w:val="nil"/>
              <w:left w:val="nil"/>
              <w:bottom w:val="nil"/>
              <w:right w:val="nil"/>
            </w:tcBorders>
          </w:tcPr>
          <w:p w14:paraId="1B43456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Pr>
                <w:rFonts w:eastAsia="Times New Roman" w:cs="Arial"/>
                <w:kern w:val="0"/>
                <w:szCs w:val="22"/>
                <w14:ligatures w14:val="none"/>
              </w:rPr>
              <w:t>Graduate Seminar in Physiology</w:t>
            </w:r>
          </w:p>
        </w:tc>
        <w:tc>
          <w:tcPr>
            <w:tcW w:w="0" w:type="auto"/>
            <w:tcBorders>
              <w:top w:val="nil"/>
              <w:left w:val="nil"/>
              <w:bottom w:val="nil"/>
              <w:right w:val="nil"/>
            </w:tcBorders>
          </w:tcPr>
          <w:p w14:paraId="7ECA584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A</w:t>
            </w:r>
          </w:p>
        </w:tc>
      </w:tr>
      <w:tr w:rsidR="00266978" w:rsidRPr="005365F1" w14:paraId="1973308B" w14:textId="77777777" w:rsidTr="0095126F">
        <w:tc>
          <w:tcPr>
            <w:tcW w:w="0" w:type="auto"/>
            <w:tcBorders>
              <w:top w:val="nil"/>
              <w:left w:val="nil"/>
              <w:bottom w:val="nil"/>
              <w:right w:val="nil"/>
            </w:tcBorders>
          </w:tcPr>
          <w:p w14:paraId="356F638A" w14:textId="77777777" w:rsidR="00266978"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2024</w:t>
            </w:r>
          </w:p>
        </w:tc>
        <w:tc>
          <w:tcPr>
            <w:tcW w:w="0" w:type="auto"/>
            <w:tcBorders>
              <w:top w:val="nil"/>
              <w:left w:val="nil"/>
              <w:bottom w:val="nil"/>
              <w:right w:val="nil"/>
            </w:tcBorders>
          </w:tcPr>
          <w:p w14:paraId="0D4A699F" w14:textId="77777777" w:rsidR="00266978" w:rsidRDefault="00266978" w:rsidP="000119DF">
            <w:pPr>
              <w:autoSpaceDE w:val="0"/>
              <w:autoSpaceDN w:val="0"/>
              <w:spacing w:after="0" w:line="240" w:lineRule="auto"/>
              <w:rPr>
                <w:rFonts w:eastAsia="Times New Roman" w:cs="Arial"/>
                <w:kern w:val="0"/>
                <w:szCs w:val="22"/>
                <w14:ligatures w14:val="none"/>
              </w:rPr>
            </w:pPr>
            <w:r>
              <w:rPr>
                <w:rFonts w:eastAsia="Times New Roman" w:cs="Arial"/>
                <w:kern w:val="0"/>
                <w:szCs w:val="22"/>
                <w14:ligatures w14:val="none"/>
              </w:rPr>
              <w:t>Qualifying Exam Residency Credit</w:t>
            </w:r>
          </w:p>
        </w:tc>
        <w:tc>
          <w:tcPr>
            <w:tcW w:w="0" w:type="auto"/>
            <w:tcBorders>
              <w:top w:val="nil"/>
              <w:left w:val="nil"/>
              <w:bottom w:val="nil"/>
              <w:right w:val="nil"/>
            </w:tcBorders>
          </w:tcPr>
          <w:p w14:paraId="7AC2ACFC" w14:textId="77777777" w:rsidR="00266978"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P</w:t>
            </w:r>
          </w:p>
        </w:tc>
      </w:tr>
    </w:tbl>
    <w:p w14:paraId="7319F4AC" w14:textId="77777777" w:rsidR="00266978" w:rsidRPr="005365F1" w:rsidRDefault="00266978" w:rsidP="0095126F">
      <w:pPr>
        <w:autoSpaceDE w:val="0"/>
        <w:autoSpaceDN w:val="0"/>
        <w:spacing w:before="120" w:after="0" w:line="240" w:lineRule="auto"/>
        <w:jc w:val="both"/>
        <w:rPr>
          <w:rFonts w:eastAsia="Times New Roman" w:cs="Arial"/>
          <w:bCs/>
          <w:kern w:val="0"/>
          <w:szCs w:val="22"/>
          <w14:ligatures w14:val="none"/>
        </w:rPr>
      </w:pPr>
      <w:r w:rsidRPr="005365F1">
        <w:rPr>
          <w:rFonts w:eastAsia="Times New Roman" w:cs="Arial"/>
          <w:bCs/>
          <w:kern w:val="0"/>
          <w:szCs w:val="22"/>
          <w14:ligatures w14:val="none"/>
        </w:rPr>
        <w:t>*</w:t>
      </w:r>
      <w:r w:rsidRPr="005365F1">
        <w:rPr>
          <w:rFonts w:eastAsia="Times New Roman" w:cs="Arial"/>
          <w:bCs/>
          <w:kern w:val="0"/>
          <w:szCs w:val="22"/>
          <w:u w:val="single"/>
          <w14:ligatures w14:val="none"/>
        </w:rPr>
        <w:t>Kentucky Wesleyan College Grading System</w:t>
      </w:r>
      <w:r w:rsidRPr="005365F1">
        <w:rPr>
          <w:rFonts w:eastAsia="Times New Roman" w:cs="Arial"/>
          <w:bCs/>
          <w:kern w:val="0"/>
          <w:szCs w:val="22"/>
          <w14:ligatures w14:val="none"/>
        </w:rPr>
        <w:t>: Pass (</w:t>
      </w:r>
      <w:r w:rsidRPr="005365F1">
        <w:rPr>
          <w:rFonts w:ascii="Symbol" w:eastAsia="Symbol" w:hAnsi="Symbol" w:cs="Symbol"/>
          <w:kern w:val="0"/>
          <w:szCs w:val="22"/>
          <w14:ligatures w14:val="none"/>
        </w:rPr>
        <w:sym w:font="Symbol" w:char="F0B3"/>
      </w:r>
      <w:r w:rsidRPr="005365F1">
        <w:rPr>
          <w:rFonts w:eastAsia="Times New Roman" w:cs="Arial"/>
          <w:bCs/>
          <w:kern w:val="0"/>
          <w:szCs w:val="22"/>
          <w14:ligatures w14:val="none"/>
        </w:rPr>
        <w:t>70%), Fail (&lt;70%); A (100-93%), A- (93-90%), B+ (89-87%), B (86-83%), B- (82-80%), C+ (79-77%), C (76-73%), C- (72-70%), D+ (69-67%), D (66-63%), D- (62-60%), F (&lt;60%)</w:t>
      </w:r>
    </w:p>
    <w:p w14:paraId="658C2072" w14:textId="17D4BF88" w:rsidR="00266978" w:rsidRDefault="00266978" w:rsidP="0095126F">
      <w:pPr>
        <w:jc w:val="both"/>
        <w:rPr>
          <w:rFonts w:eastAsia="Times New Roman" w:cs="Arial"/>
          <w:bCs/>
          <w:kern w:val="0"/>
          <w:szCs w:val="22"/>
          <w14:ligatures w14:val="none"/>
        </w:rPr>
      </w:pPr>
      <w:r w:rsidRPr="005365F1">
        <w:rPr>
          <w:rFonts w:eastAsia="Times New Roman" w:cs="Arial"/>
          <w:bCs/>
          <w:kern w:val="0"/>
          <w:szCs w:val="22"/>
          <w14:ligatures w14:val="none"/>
        </w:rPr>
        <w:t>**</w:t>
      </w:r>
      <w:r w:rsidRPr="005365F1">
        <w:rPr>
          <w:rFonts w:eastAsia="Times New Roman" w:cs="Arial"/>
          <w:bCs/>
          <w:kern w:val="0"/>
          <w:szCs w:val="22"/>
          <w:u w:val="single"/>
          <w14:ligatures w14:val="none"/>
        </w:rPr>
        <w:t>University of Kentucky Grading System</w:t>
      </w:r>
      <w:r w:rsidRPr="005365F1">
        <w:rPr>
          <w:rFonts w:eastAsia="Times New Roman" w:cs="Arial"/>
          <w:bCs/>
          <w:kern w:val="0"/>
          <w:szCs w:val="22"/>
          <w14:ligatures w14:val="none"/>
        </w:rPr>
        <w:t xml:space="preserve">: Satisfactory (S; </w:t>
      </w:r>
      <w:r w:rsidRPr="005365F1">
        <w:rPr>
          <w:rFonts w:ascii="Symbol" w:eastAsia="Symbol" w:hAnsi="Symbol" w:cs="Symbol"/>
          <w:kern w:val="0"/>
          <w:szCs w:val="22"/>
          <w14:ligatures w14:val="none"/>
        </w:rPr>
        <w:sym w:font="Symbol" w:char="F0B3"/>
      </w:r>
      <w:r w:rsidRPr="005365F1">
        <w:rPr>
          <w:rFonts w:eastAsia="Times New Roman" w:cs="Arial"/>
          <w:bCs/>
          <w:kern w:val="0"/>
          <w:szCs w:val="22"/>
          <w14:ligatures w14:val="none"/>
        </w:rPr>
        <w:t>70%), Non-Satisfactory (NS: &lt;70%); A (100-90%), B (89-80%), C (79-70%), D (69-60%), F (&lt;60%)</w:t>
      </w:r>
    </w:p>
    <w:p w14:paraId="6696EE0C" w14:textId="77777777" w:rsidR="007B0FB4" w:rsidRDefault="007B0FB4">
      <w:pPr>
        <w:rPr>
          <w:rFonts w:eastAsia="Times New Roman" w:cs="Times New Roman"/>
          <w:kern w:val="0"/>
          <w:sz w:val="16"/>
          <w14:ligatures w14:val="none"/>
        </w:rPr>
      </w:pPr>
      <w:r>
        <w:br w:type="page"/>
      </w:r>
    </w:p>
    <w:p w14:paraId="5E622747" w14:textId="1059F84A" w:rsidR="00266978" w:rsidRDefault="00266978" w:rsidP="00266978">
      <w:pPr>
        <w:pStyle w:val="OMBInfo"/>
      </w:pPr>
      <w:r>
        <w:lastRenderedPageBreak/>
        <w:t>OMB No. 0925-0001 and 0925-0002 (Rev. 10/2021</w:t>
      </w:r>
      <w:r w:rsidRPr="007E6E1E">
        <w:t xml:space="preserve"> </w:t>
      </w:r>
      <w:r>
        <w:t>Approved Through 01/31/2026)</w:t>
      </w:r>
    </w:p>
    <w:p w14:paraId="7689C421" w14:textId="77777777" w:rsidR="00266978" w:rsidRPr="001B4DFF" w:rsidRDefault="00266978" w:rsidP="00266978">
      <w:pPr>
        <w:pStyle w:val="Title"/>
        <w:pBdr>
          <w:top w:val="single" w:sz="4" w:space="1" w:color="auto"/>
        </w:pBdr>
        <w:spacing w:after="0"/>
        <w:jc w:val="center"/>
        <w:rPr>
          <w:rFonts w:ascii="Arial" w:hAnsi="Arial" w:cs="Arial"/>
          <w:b/>
          <w:bCs/>
          <w:sz w:val="22"/>
          <w:szCs w:val="22"/>
        </w:rPr>
      </w:pPr>
      <w:r w:rsidRPr="001B4DFF">
        <w:rPr>
          <w:rFonts w:ascii="Arial" w:hAnsi="Arial" w:cs="Arial"/>
          <w:b/>
          <w:bCs/>
          <w:sz w:val="22"/>
          <w:szCs w:val="22"/>
        </w:rPr>
        <w:t>BIOGRAPHICAL</w:t>
      </w:r>
      <w:bookmarkStart w:id="8" w:name="biosketch_campbell"/>
      <w:bookmarkEnd w:id="8"/>
      <w:r w:rsidRPr="001B4DFF">
        <w:rPr>
          <w:rFonts w:ascii="Arial" w:hAnsi="Arial" w:cs="Arial"/>
          <w:b/>
          <w:bCs/>
          <w:sz w:val="22"/>
          <w:szCs w:val="22"/>
        </w:rPr>
        <w:t xml:space="preserve"> SKETCH</w:t>
      </w:r>
    </w:p>
    <w:p w14:paraId="1E361110" w14:textId="77777777" w:rsidR="00266978" w:rsidRPr="00F7284D" w:rsidRDefault="00266978" w:rsidP="00266978">
      <w:pPr>
        <w:pStyle w:val="HeadingNote"/>
        <w:spacing w:before="0"/>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1B395C05" w14:textId="77777777" w:rsidR="00266978" w:rsidRPr="00D3779E" w:rsidRDefault="00266978" w:rsidP="00266978">
      <w:pPr>
        <w:pStyle w:val="FormFieldCaption1"/>
        <w:pBdr>
          <w:between w:val="single" w:sz="4" w:space="1" w:color="auto"/>
        </w:pBdr>
        <w:rPr>
          <w:sz w:val="32"/>
        </w:rPr>
      </w:pPr>
      <w:r w:rsidRPr="00D3779E">
        <w:rPr>
          <w:sz w:val="22"/>
        </w:rPr>
        <w:t>NAME:</w:t>
      </w:r>
      <w:r>
        <w:rPr>
          <w:sz w:val="22"/>
        </w:rPr>
        <w:t xml:space="preserve"> Kenneth S. Campbell</w:t>
      </w:r>
    </w:p>
    <w:p w14:paraId="028BF10E" w14:textId="77777777" w:rsidR="00266978" w:rsidRPr="00D3779E" w:rsidRDefault="00266978" w:rsidP="00266978">
      <w:pPr>
        <w:pStyle w:val="FormFieldCaption1"/>
        <w:pBdr>
          <w:between w:val="single" w:sz="4" w:space="1" w:color="auto"/>
        </w:pBdr>
        <w:rPr>
          <w:sz w:val="32"/>
        </w:rPr>
      </w:pPr>
      <w:proofErr w:type="spellStart"/>
      <w:r w:rsidRPr="00D3779E">
        <w:rPr>
          <w:sz w:val="22"/>
        </w:rPr>
        <w:t>eRA</w:t>
      </w:r>
      <w:proofErr w:type="spellEnd"/>
      <w:r w:rsidRPr="00D3779E">
        <w:rPr>
          <w:sz w:val="22"/>
        </w:rPr>
        <w:t xml:space="preserve"> COMMONS USER NAME (credential, e.g., agency login):</w:t>
      </w:r>
      <w:r>
        <w:rPr>
          <w:sz w:val="22"/>
        </w:rPr>
        <w:t xml:space="preserve"> </w:t>
      </w:r>
      <w:proofErr w:type="spellStart"/>
      <w:proofErr w:type="gramStart"/>
      <w:r>
        <w:rPr>
          <w:sz w:val="22"/>
        </w:rPr>
        <w:t>ken.campbell</w:t>
      </w:r>
      <w:proofErr w:type="spellEnd"/>
      <w:proofErr w:type="gramEnd"/>
    </w:p>
    <w:p w14:paraId="4DAB5344" w14:textId="77777777" w:rsidR="00266978" w:rsidRPr="00D3779E" w:rsidRDefault="00266978" w:rsidP="00266978">
      <w:pPr>
        <w:pStyle w:val="FormFieldCaption1"/>
        <w:pBdr>
          <w:between w:val="single" w:sz="4" w:space="1" w:color="auto"/>
        </w:pBdr>
        <w:rPr>
          <w:sz w:val="32"/>
        </w:rPr>
      </w:pPr>
      <w:r w:rsidRPr="00D3779E">
        <w:rPr>
          <w:sz w:val="22"/>
        </w:rPr>
        <w:t>POSITION TITLE:</w:t>
      </w:r>
      <w:r>
        <w:rPr>
          <w:sz w:val="22"/>
        </w:rPr>
        <w:t xml:space="preserve"> Professor and Director of Translational Research for Cardiovascular Medicine</w:t>
      </w:r>
    </w:p>
    <w:p w14:paraId="40A645DA" w14:textId="77777777" w:rsidR="00266978" w:rsidRPr="00D3779E" w:rsidRDefault="00266978" w:rsidP="00266978">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 Add/delete rows as necessary.)</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266978" w:rsidRPr="00D3779E" w14:paraId="694DFC76" w14:textId="77777777" w:rsidTr="000119DF">
        <w:trPr>
          <w:cantSplit/>
          <w:tblHeader/>
        </w:trPr>
        <w:tc>
          <w:tcPr>
            <w:tcW w:w="5220" w:type="dxa"/>
            <w:tcBorders>
              <w:top w:val="single" w:sz="4" w:space="0" w:color="auto"/>
              <w:bottom w:val="single" w:sz="4" w:space="0" w:color="auto"/>
            </w:tcBorders>
            <w:vAlign w:val="center"/>
          </w:tcPr>
          <w:p w14:paraId="45D28720" w14:textId="77777777" w:rsidR="00266978" w:rsidRPr="00D3779E" w:rsidRDefault="00266978" w:rsidP="000119DF">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896A2AE" w14:textId="77777777" w:rsidR="00266978" w:rsidRPr="00D3779E" w:rsidRDefault="00266978" w:rsidP="000119DF">
            <w:pPr>
              <w:pStyle w:val="FormFieldCaption"/>
              <w:jc w:val="center"/>
              <w:rPr>
                <w:sz w:val="22"/>
              </w:rPr>
            </w:pPr>
            <w:r w:rsidRPr="00D3779E">
              <w:rPr>
                <w:sz w:val="22"/>
              </w:rPr>
              <w:t>DEGREE</w:t>
            </w:r>
          </w:p>
          <w:p w14:paraId="05EBAEB4" w14:textId="77777777" w:rsidR="00266978" w:rsidRPr="00D3779E" w:rsidRDefault="00266978" w:rsidP="000119DF">
            <w:pPr>
              <w:pStyle w:val="FormFieldCaption"/>
              <w:jc w:val="center"/>
              <w:rPr>
                <w:rStyle w:val="Emphasis"/>
                <w:sz w:val="22"/>
              </w:rPr>
            </w:pPr>
            <w:r w:rsidRPr="00D3779E">
              <w:rPr>
                <w:rStyle w:val="Emphasis"/>
                <w:sz w:val="22"/>
              </w:rPr>
              <w:t>(</w:t>
            </w:r>
            <w:proofErr w:type="gramStart"/>
            <w:r w:rsidRPr="00D3779E">
              <w:rPr>
                <w:rStyle w:val="Emphasis"/>
                <w:sz w:val="22"/>
              </w:rPr>
              <w:t>if</w:t>
            </w:r>
            <w:proofErr w:type="gramEnd"/>
            <w:r w:rsidRPr="00D3779E">
              <w:rPr>
                <w:rStyle w:val="Emphasis"/>
                <w:sz w:val="22"/>
              </w:rPr>
              <w:t xml:space="preserve"> applicable)</w:t>
            </w:r>
          </w:p>
          <w:p w14:paraId="3D99D96D" w14:textId="77777777" w:rsidR="00266978" w:rsidRPr="00D3779E" w:rsidRDefault="00266978" w:rsidP="000119DF">
            <w:pPr>
              <w:pStyle w:val="FormFieldCaption"/>
              <w:rPr>
                <w:sz w:val="22"/>
              </w:rPr>
            </w:pPr>
          </w:p>
        </w:tc>
        <w:tc>
          <w:tcPr>
            <w:tcW w:w="1584" w:type="dxa"/>
            <w:tcBorders>
              <w:top w:val="single" w:sz="4" w:space="0" w:color="auto"/>
              <w:bottom w:val="single" w:sz="4" w:space="0" w:color="auto"/>
            </w:tcBorders>
            <w:vAlign w:val="center"/>
          </w:tcPr>
          <w:p w14:paraId="5237009D" w14:textId="77777777" w:rsidR="00266978" w:rsidRPr="00D3779E" w:rsidRDefault="00266978" w:rsidP="000119DF">
            <w:pPr>
              <w:pStyle w:val="FormFieldCaption"/>
              <w:jc w:val="center"/>
              <w:rPr>
                <w:sz w:val="22"/>
              </w:rPr>
            </w:pPr>
            <w:r w:rsidRPr="00D3779E">
              <w:rPr>
                <w:sz w:val="22"/>
              </w:rPr>
              <w:t>Completion Date</w:t>
            </w:r>
          </w:p>
          <w:p w14:paraId="231F74F5" w14:textId="77777777" w:rsidR="00266978" w:rsidRPr="00D3779E" w:rsidRDefault="00266978" w:rsidP="000119DF">
            <w:pPr>
              <w:pStyle w:val="FormFieldCaption"/>
              <w:jc w:val="center"/>
              <w:rPr>
                <w:sz w:val="22"/>
              </w:rPr>
            </w:pPr>
            <w:r w:rsidRPr="00D3779E">
              <w:rPr>
                <w:sz w:val="22"/>
              </w:rPr>
              <w:t>MM/YYYY</w:t>
            </w:r>
          </w:p>
          <w:p w14:paraId="08D6A064" w14:textId="77777777" w:rsidR="00266978" w:rsidRPr="00D3779E" w:rsidRDefault="00266978" w:rsidP="000119DF">
            <w:pPr>
              <w:pStyle w:val="FormFieldCaption"/>
              <w:rPr>
                <w:sz w:val="22"/>
              </w:rPr>
            </w:pPr>
          </w:p>
        </w:tc>
        <w:tc>
          <w:tcPr>
            <w:tcW w:w="2592" w:type="dxa"/>
            <w:tcBorders>
              <w:top w:val="single" w:sz="4" w:space="0" w:color="auto"/>
              <w:bottom w:val="single" w:sz="4" w:space="0" w:color="auto"/>
            </w:tcBorders>
            <w:vAlign w:val="center"/>
          </w:tcPr>
          <w:p w14:paraId="2CD3D773" w14:textId="77777777" w:rsidR="00266978" w:rsidRPr="00D3779E" w:rsidRDefault="00266978" w:rsidP="000119DF">
            <w:pPr>
              <w:pStyle w:val="FormFieldCaption"/>
              <w:jc w:val="center"/>
              <w:rPr>
                <w:sz w:val="22"/>
              </w:rPr>
            </w:pPr>
            <w:r w:rsidRPr="00D3779E">
              <w:rPr>
                <w:sz w:val="22"/>
              </w:rPr>
              <w:t>FIELD OF STUDY</w:t>
            </w:r>
          </w:p>
          <w:p w14:paraId="55FD1651" w14:textId="77777777" w:rsidR="00266978" w:rsidRPr="00D3779E" w:rsidRDefault="00266978" w:rsidP="000119DF">
            <w:pPr>
              <w:pStyle w:val="FormFieldCaption"/>
              <w:rPr>
                <w:sz w:val="22"/>
              </w:rPr>
            </w:pPr>
          </w:p>
        </w:tc>
      </w:tr>
      <w:tr w:rsidR="00266978" w:rsidRPr="00D3779E" w14:paraId="1FF61B5B" w14:textId="77777777" w:rsidTr="000119DF">
        <w:trPr>
          <w:cantSplit/>
          <w:trHeight w:val="395"/>
        </w:trPr>
        <w:tc>
          <w:tcPr>
            <w:tcW w:w="5220" w:type="dxa"/>
            <w:tcBorders>
              <w:top w:val="single" w:sz="4" w:space="0" w:color="auto"/>
            </w:tcBorders>
          </w:tcPr>
          <w:p w14:paraId="6FDB2F4E" w14:textId="77777777" w:rsidR="00266978" w:rsidRPr="00977FA5" w:rsidRDefault="00266978" w:rsidP="000119DF">
            <w:pPr>
              <w:pStyle w:val="FormFieldCaption"/>
              <w:spacing w:before="20" w:after="20"/>
              <w:rPr>
                <w:sz w:val="22"/>
                <w:szCs w:val="22"/>
              </w:rPr>
            </w:pPr>
            <w:r>
              <w:rPr>
                <w:sz w:val="22"/>
                <w:szCs w:val="22"/>
              </w:rPr>
              <w:t>University of Oxford, Oxford, UK</w:t>
            </w:r>
          </w:p>
        </w:tc>
        <w:tc>
          <w:tcPr>
            <w:tcW w:w="1440" w:type="dxa"/>
            <w:tcBorders>
              <w:top w:val="single" w:sz="4" w:space="0" w:color="auto"/>
            </w:tcBorders>
          </w:tcPr>
          <w:p w14:paraId="46B2A784" w14:textId="77777777" w:rsidR="00266978" w:rsidRPr="00977FA5" w:rsidRDefault="00266978" w:rsidP="000119DF">
            <w:pPr>
              <w:pStyle w:val="FormFieldCaption"/>
              <w:spacing w:before="20" w:after="20"/>
              <w:jc w:val="center"/>
              <w:rPr>
                <w:sz w:val="22"/>
                <w:szCs w:val="22"/>
              </w:rPr>
            </w:pPr>
            <w:r>
              <w:rPr>
                <w:sz w:val="22"/>
                <w:szCs w:val="22"/>
              </w:rPr>
              <w:t>BA (Hons)</w:t>
            </w:r>
          </w:p>
        </w:tc>
        <w:tc>
          <w:tcPr>
            <w:tcW w:w="1584" w:type="dxa"/>
            <w:tcBorders>
              <w:top w:val="single" w:sz="4" w:space="0" w:color="auto"/>
            </w:tcBorders>
          </w:tcPr>
          <w:p w14:paraId="4ED1473F" w14:textId="77777777" w:rsidR="00266978" w:rsidRPr="00977FA5" w:rsidRDefault="00266978" w:rsidP="000119DF">
            <w:pPr>
              <w:pStyle w:val="FormFieldCaption"/>
              <w:spacing w:before="20" w:after="20"/>
              <w:jc w:val="center"/>
              <w:rPr>
                <w:sz w:val="22"/>
                <w:szCs w:val="22"/>
              </w:rPr>
            </w:pPr>
            <w:r>
              <w:rPr>
                <w:sz w:val="22"/>
                <w:szCs w:val="22"/>
              </w:rPr>
              <w:t>09/90 – 06/93</w:t>
            </w:r>
          </w:p>
        </w:tc>
        <w:tc>
          <w:tcPr>
            <w:tcW w:w="2592" w:type="dxa"/>
            <w:tcBorders>
              <w:top w:val="single" w:sz="4" w:space="0" w:color="auto"/>
            </w:tcBorders>
          </w:tcPr>
          <w:p w14:paraId="4DA722FD" w14:textId="77777777" w:rsidR="00266978" w:rsidRPr="00977FA5" w:rsidRDefault="00266978" w:rsidP="000119DF">
            <w:pPr>
              <w:pStyle w:val="FormFieldCaption"/>
              <w:spacing w:before="20" w:after="20"/>
              <w:rPr>
                <w:sz w:val="22"/>
                <w:szCs w:val="22"/>
              </w:rPr>
            </w:pPr>
            <w:r>
              <w:rPr>
                <w:sz w:val="22"/>
                <w:szCs w:val="22"/>
              </w:rPr>
              <w:t>Physics</w:t>
            </w:r>
          </w:p>
        </w:tc>
      </w:tr>
      <w:tr w:rsidR="00266978" w:rsidRPr="00D3779E" w14:paraId="1DC622C0" w14:textId="77777777" w:rsidTr="000119DF">
        <w:trPr>
          <w:cantSplit/>
          <w:trHeight w:val="395"/>
        </w:trPr>
        <w:tc>
          <w:tcPr>
            <w:tcW w:w="5220" w:type="dxa"/>
            <w:tcBorders>
              <w:bottom w:val="nil"/>
            </w:tcBorders>
          </w:tcPr>
          <w:p w14:paraId="3F842490" w14:textId="77777777" w:rsidR="00266978" w:rsidRPr="00977FA5" w:rsidRDefault="00266978" w:rsidP="000119DF">
            <w:pPr>
              <w:pStyle w:val="FormFieldCaption"/>
              <w:spacing w:before="20" w:after="20"/>
              <w:rPr>
                <w:sz w:val="22"/>
                <w:szCs w:val="22"/>
              </w:rPr>
            </w:pPr>
            <w:r>
              <w:rPr>
                <w:sz w:val="22"/>
                <w:szCs w:val="22"/>
              </w:rPr>
              <w:t>University of Birmingham, Birmingham, UK</w:t>
            </w:r>
          </w:p>
        </w:tc>
        <w:tc>
          <w:tcPr>
            <w:tcW w:w="1440" w:type="dxa"/>
            <w:tcBorders>
              <w:bottom w:val="nil"/>
            </w:tcBorders>
          </w:tcPr>
          <w:p w14:paraId="4B7B6C1F" w14:textId="77777777" w:rsidR="00266978" w:rsidRPr="00977FA5" w:rsidRDefault="00266978" w:rsidP="000119DF">
            <w:pPr>
              <w:pStyle w:val="FormFieldCaption"/>
              <w:spacing w:before="20" w:after="20"/>
              <w:jc w:val="center"/>
              <w:rPr>
                <w:sz w:val="22"/>
                <w:szCs w:val="22"/>
              </w:rPr>
            </w:pPr>
            <w:r>
              <w:rPr>
                <w:sz w:val="22"/>
                <w:szCs w:val="22"/>
              </w:rPr>
              <w:t>PhD</w:t>
            </w:r>
          </w:p>
        </w:tc>
        <w:tc>
          <w:tcPr>
            <w:tcW w:w="1584" w:type="dxa"/>
            <w:tcBorders>
              <w:bottom w:val="nil"/>
            </w:tcBorders>
          </w:tcPr>
          <w:p w14:paraId="58EFC9DC" w14:textId="77777777" w:rsidR="00266978" w:rsidRPr="00977FA5" w:rsidRDefault="00266978" w:rsidP="000119DF">
            <w:pPr>
              <w:pStyle w:val="FormFieldCaption"/>
              <w:spacing w:before="20" w:after="20"/>
              <w:jc w:val="center"/>
              <w:rPr>
                <w:sz w:val="22"/>
                <w:szCs w:val="22"/>
              </w:rPr>
            </w:pPr>
            <w:r>
              <w:rPr>
                <w:sz w:val="22"/>
                <w:szCs w:val="22"/>
              </w:rPr>
              <w:t>09/93 – 04/98</w:t>
            </w:r>
          </w:p>
        </w:tc>
        <w:tc>
          <w:tcPr>
            <w:tcW w:w="2592" w:type="dxa"/>
            <w:tcBorders>
              <w:bottom w:val="nil"/>
            </w:tcBorders>
          </w:tcPr>
          <w:p w14:paraId="021FECA5" w14:textId="77777777" w:rsidR="00266978" w:rsidRPr="00977FA5" w:rsidRDefault="00266978" w:rsidP="000119DF">
            <w:pPr>
              <w:pStyle w:val="FormFieldCaption"/>
              <w:spacing w:before="20" w:after="20"/>
              <w:rPr>
                <w:sz w:val="22"/>
                <w:szCs w:val="22"/>
              </w:rPr>
            </w:pPr>
            <w:r>
              <w:rPr>
                <w:sz w:val="22"/>
                <w:szCs w:val="22"/>
              </w:rPr>
              <w:t>Muscle physiology</w:t>
            </w:r>
          </w:p>
        </w:tc>
      </w:tr>
      <w:tr w:rsidR="00266978" w:rsidRPr="00D3779E" w14:paraId="0EEBCCA5" w14:textId="77777777" w:rsidTr="000119DF">
        <w:trPr>
          <w:cantSplit/>
          <w:trHeight w:val="395"/>
        </w:trPr>
        <w:tc>
          <w:tcPr>
            <w:tcW w:w="5220" w:type="dxa"/>
            <w:tcBorders>
              <w:top w:val="nil"/>
              <w:bottom w:val="single" w:sz="4" w:space="0" w:color="auto"/>
            </w:tcBorders>
          </w:tcPr>
          <w:p w14:paraId="552FEB0E" w14:textId="77777777" w:rsidR="00266978" w:rsidRPr="00977FA5" w:rsidRDefault="00266978" w:rsidP="000119DF">
            <w:pPr>
              <w:pStyle w:val="FormFieldCaption"/>
              <w:spacing w:before="20" w:after="20"/>
              <w:rPr>
                <w:sz w:val="22"/>
                <w:szCs w:val="22"/>
              </w:rPr>
            </w:pPr>
            <w:r>
              <w:rPr>
                <w:sz w:val="22"/>
                <w:szCs w:val="22"/>
              </w:rPr>
              <w:t>University of Wisconsin-Madison, WI, USA</w:t>
            </w:r>
          </w:p>
        </w:tc>
        <w:tc>
          <w:tcPr>
            <w:tcW w:w="1440" w:type="dxa"/>
            <w:tcBorders>
              <w:top w:val="nil"/>
              <w:bottom w:val="single" w:sz="4" w:space="0" w:color="auto"/>
            </w:tcBorders>
          </w:tcPr>
          <w:p w14:paraId="2A59579F" w14:textId="77777777" w:rsidR="00266978" w:rsidRPr="00977FA5" w:rsidRDefault="00266978" w:rsidP="000119DF">
            <w:pPr>
              <w:pStyle w:val="FormFieldCaption"/>
              <w:spacing w:before="20" w:after="20"/>
              <w:jc w:val="center"/>
              <w:rPr>
                <w:sz w:val="22"/>
                <w:szCs w:val="22"/>
              </w:rPr>
            </w:pPr>
            <w:r>
              <w:rPr>
                <w:sz w:val="22"/>
                <w:szCs w:val="22"/>
              </w:rPr>
              <w:t>Postdoc</w:t>
            </w:r>
          </w:p>
        </w:tc>
        <w:tc>
          <w:tcPr>
            <w:tcW w:w="1584" w:type="dxa"/>
            <w:tcBorders>
              <w:top w:val="nil"/>
              <w:bottom w:val="single" w:sz="4" w:space="0" w:color="auto"/>
            </w:tcBorders>
          </w:tcPr>
          <w:p w14:paraId="408338F1" w14:textId="77777777" w:rsidR="00266978" w:rsidRPr="00977FA5" w:rsidRDefault="00266978" w:rsidP="000119DF">
            <w:pPr>
              <w:pStyle w:val="FormFieldCaption"/>
              <w:spacing w:before="20" w:after="20"/>
              <w:jc w:val="center"/>
              <w:rPr>
                <w:sz w:val="22"/>
                <w:szCs w:val="22"/>
              </w:rPr>
            </w:pPr>
            <w:r>
              <w:rPr>
                <w:sz w:val="22"/>
                <w:szCs w:val="22"/>
              </w:rPr>
              <w:t>04/98 – 01/03</w:t>
            </w:r>
          </w:p>
        </w:tc>
        <w:tc>
          <w:tcPr>
            <w:tcW w:w="2592" w:type="dxa"/>
            <w:tcBorders>
              <w:top w:val="nil"/>
              <w:bottom w:val="single" w:sz="4" w:space="0" w:color="auto"/>
            </w:tcBorders>
          </w:tcPr>
          <w:p w14:paraId="052C48A6" w14:textId="77777777" w:rsidR="00266978" w:rsidRPr="00977FA5" w:rsidRDefault="00266978" w:rsidP="000119DF">
            <w:pPr>
              <w:pStyle w:val="FormFieldCaption"/>
              <w:spacing w:before="20" w:after="20"/>
              <w:rPr>
                <w:sz w:val="22"/>
                <w:szCs w:val="22"/>
              </w:rPr>
            </w:pPr>
            <w:r>
              <w:rPr>
                <w:sz w:val="22"/>
                <w:szCs w:val="22"/>
              </w:rPr>
              <w:t>Muscle physiology</w:t>
            </w:r>
          </w:p>
        </w:tc>
      </w:tr>
    </w:tbl>
    <w:p w14:paraId="07167C3C" w14:textId="77777777" w:rsidR="00266978" w:rsidRDefault="00266978" w:rsidP="00266978">
      <w:pPr>
        <w:pStyle w:val="DataField11pt-Single"/>
      </w:pPr>
      <w:r>
        <w:t>No variances from ordinary career progression</w:t>
      </w:r>
    </w:p>
    <w:p w14:paraId="04A8B64F" w14:textId="77777777" w:rsidR="00266978" w:rsidRPr="0033564A" w:rsidRDefault="00266978" w:rsidP="00266978">
      <w:pPr>
        <w:pStyle w:val="DataField11pt-Single"/>
        <w:rPr>
          <w:rStyle w:val="Strong"/>
          <w:rFonts w:eastAsiaTheme="majorEastAsia"/>
          <w:sz w:val="12"/>
          <w:szCs w:val="10"/>
        </w:rPr>
      </w:pPr>
    </w:p>
    <w:p w14:paraId="5766A421" w14:textId="77777777" w:rsidR="00266978" w:rsidRPr="00661478" w:rsidRDefault="00266978" w:rsidP="00266978">
      <w:pPr>
        <w:pStyle w:val="DataField11pt-Single"/>
        <w:numPr>
          <w:ilvl w:val="0"/>
          <w:numId w:val="7"/>
        </w:numPr>
        <w:ind w:left="0" w:firstLine="0"/>
        <w:rPr>
          <w:rStyle w:val="Strong"/>
          <w:rFonts w:eastAsiaTheme="majorEastAsia"/>
          <w:sz w:val="10"/>
        </w:rPr>
      </w:pPr>
      <w:r w:rsidRPr="00A128A0">
        <w:rPr>
          <w:rStyle w:val="Strong"/>
          <w:rFonts w:eastAsiaTheme="majorEastAsia"/>
        </w:rPr>
        <w:t>Personal Statement</w:t>
      </w:r>
      <w:r>
        <w:rPr>
          <w:rStyle w:val="Strong"/>
          <w:rFonts w:eastAsiaTheme="majorEastAsia"/>
        </w:rPr>
        <w:br/>
      </w:r>
    </w:p>
    <w:p w14:paraId="17B35F02" w14:textId="77777777" w:rsidR="00266978" w:rsidRPr="00E418D4" w:rsidRDefault="00266978" w:rsidP="00266978">
      <w:pPr>
        <w:pStyle w:val="DataField11pt"/>
        <w:spacing w:after="80" w:line="240" w:lineRule="auto"/>
        <w:jc w:val="both"/>
        <w:rPr>
          <w:sz w:val="22"/>
          <w:szCs w:val="22"/>
        </w:rPr>
      </w:pPr>
      <w:r w:rsidRPr="00E418D4">
        <w:rPr>
          <w:sz w:val="22"/>
          <w:szCs w:val="22"/>
        </w:rPr>
        <w:t xml:space="preserve">My goal as the inaugural Director of Translational Research for Cardiovascular Medicine at the University of Kentucky is to accelerate research that has the potential to improve care for patients with cardiovascular disease. This includes </w:t>
      </w:r>
      <w:r>
        <w:rPr>
          <w:sz w:val="22"/>
          <w:szCs w:val="22"/>
        </w:rPr>
        <w:t xml:space="preserve">(a) </w:t>
      </w:r>
      <w:r w:rsidRPr="00E418D4">
        <w:rPr>
          <w:sz w:val="22"/>
          <w:szCs w:val="22"/>
        </w:rPr>
        <w:t xml:space="preserve">helping clinicians to develop research projects, </w:t>
      </w:r>
      <w:r>
        <w:rPr>
          <w:sz w:val="22"/>
          <w:szCs w:val="22"/>
        </w:rPr>
        <w:t xml:space="preserve">(b) </w:t>
      </w:r>
      <w:r w:rsidRPr="00E418D4">
        <w:rPr>
          <w:sz w:val="22"/>
          <w:szCs w:val="22"/>
        </w:rPr>
        <w:t xml:space="preserve">enrolling patients in trials, and </w:t>
      </w:r>
      <w:r>
        <w:rPr>
          <w:sz w:val="22"/>
          <w:szCs w:val="22"/>
        </w:rPr>
        <w:t xml:space="preserve">(c) </w:t>
      </w:r>
      <w:r w:rsidRPr="00E418D4">
        <w:rPr>
          <w:sz w:val="22"/>
          <w:szCs w:val="22"/>
        </w:rPr>
        <w:t>creating registries and biobanks. I try to lower the energy barriers that can prevent busy clinicians from performing meaningful research.</w:t>
      </w:r>
    </w:p>
    <w:p w14:paraId="57507B1C" w14:textId="77777777" w:rsidR="00266978" w:rsidRPr="00E418D4" w:rsidRDefault="00266978" w:rsidP="00266978">
      <w:pPr>
        <w:pStyle w:val="DataField11pt"/>
        <w:spacing w:after="80" w:line="240" w:lineRule="auto"/>
        <w:jc w:val="both"/>
        <w:rPr>
          <w:sz w:val="22"/>
          <w:szCs w:val="22"/>
        </w:rPr>
      </w:pPr>
      <w:r w:rsidRPr="00E418D4">
        <w:rPr>
          <w:sz w:val="22"/>
          <w:szCs w:val="22"/>
        </w:rPr>
        <w:t>My own lab’s research integrates biophysical, biochemical, and computational techniques to develop better therapies for heart failure. Much of our work</w:t>
      </w:r>
      <w:r>
        <w:rPr>
          <w:sz w:val="22"/>
          <w:szCs w:val="22"/>
        </w:rPr>
        <w:t>, including that described in Austin Minton’s proposal,</w:t>
      </w:r>
      <w:r w:rsidRPr="00E418D4">
        <w:rPr>
          <w:sz w:val="22"/>
          <w:szCs w:val="22"/>
        </w:rPr>
        <w:t xml:space="preserve"> uses samples of human myocardium that we have been collecting from organ donors and patients with advanced heart failure since 2008. Our cardiac biobank has procured a total of </w:t>
      </w:r>
      <w:r>
        <w:rPr>
          <w:sz w:val="22"/>
          <w:szCs w:val="22"/>
        </w:rPr>
        <w:t>20</w:t>
      </w:r>
      <w:r w:rsidRPr="00E418D4">
        <w:rPr>
          <w:sz w:val="22"/>
          <w:szCs w:val="22"/>
        </w:rPr>
        <w:t>,000 samples and distributed ~</w:t>
      </w:r>
      <w:r>
        <w:rPr>
          <w:sz w:val="22"/>
          <w:szCs w:val="22"/>
        </w:rPr>
        <w:t>5</w:t>
      </w:r>
      <w:r w:rsidRPr="00E418D4">
        <w:rPr>
          <w:sz w:val="22"/>
          <w:szCs w:val="22"/>
        </w:rPr>
        <w:t xml:space="preserve">,000 samples to </w:t>
      </w:r>
      <w:r>
        <w:rPr>
          <w:sz w:val="22"/>
          <w:szCs w:val="22"/>
        </w:rPr>
        <w:t>4</w:t>
      </w:r>
      <w:r w:rsidRPr="00E418D4">
        <w:rPr>
          <w:sz w:val="22"/>
          <w:szCs w:val="22"/>
        </w:rPr>
        <w:t>0 groups around the world in the last 5 years.</w:t>
      </w:r>
    </w:p>
    <w:p w14:paraId="458FC188" w14:textId="77777777" w:rsidR="00266978" w:rsidRPr="00966C17" w:rsidRDefault="00266978" w:rsidP="00266978">
      <w:pPr>
        <w:pStyle w:val="paragraph"/>
        <w:spacing w:before="0" w:beforeAutospacing="0" w:after="60" w:afterAutospacing="0"/>
        <w:jc w:val="both"/>
        <w:textAlignment w:val="baseline"/>
        <w:rPr>
          <w:rFonts w:ascii="Arial" w:hAnsi="Arial" w:cs="Arial"/>
          <w:sz w:val="22"/>
          <w:szCs w:val="22"/>
        </w:rPr>
      </w:pPr>
      <w:r w:rsidRPr="00966C17">
        <w:rPr>
          <w:rStyle w:val="normaltextrun"/>
          <w:rFonts w:ascii="Arial" w:eastAsiaTheme="majorEastAsia" w:hAnsi="Arial" w:cs="Arial"/>
          <w:sz w:val="22"/>
          <w:szCs w:val="22"/>
        </w:rPr>
        <w:t>Since joining the University of Kentucky in 2004, I have mentored ~</w:t>
      </w:r>
      <w:r>
        <w:rPr>
          <w:rStyle w:val="normaltextrun"/>
          <w:rFonts w:ascii="Arial" w:eastAsiaTheme="majorEastAsia" w:hAnsi="Arial" w:cs="Arial"/>
          <w:sz w:val="22"/>
          <w:szCs w:val="22"/>
        </w:rPr>
        <w:t>6</w:t>
      </w:r>
      <w:r w:rsidRPr="00966C17">
        <w:rPr>
          <w:rStyle w:val="normaltextrun"/>
          <w:rFonts w:ascii="Arial" w:eastAsiaTheme="majorEastAsia" w:hAnsi="Arial" w:cs="Arial"/>
          <w:sz w:val="22"/>
          <w:szCs w:val="22"/>
        </w:rPr>
        <w:t xml:space="preserve">0 trainees (high school to postdoc) and five junior faculty. I am a member of the Center for Clinical and Translational Science’s clinician-scientist mentoring committee (TREE) and was </w:t>
      </w:r>
      <w:r>
        <w:rPr>
          <w:rStyle w:val="normaltextrun"/>
          <w:rFonts w:ascii="Arial" w:eastAsiaTheme="majorEastAsia" w:hAnsi="Arial" w:cs="Arial"/>
          <w:sz w:val="22"/>
          <w:szCs w:val="22"/>
        </w:rPr>
        <w:t xml:space="preserve">recognized as the College of Medicine’s </w:t>
      </w:r>
      <w:r w:rsidRPr="00966C17">
        <w:rPr>
          <w:rStyle w:val="normaltextrun"/>
          <w:rFonts w:ascii="Arial" w:eastAsiaTheme="majorEastAsia" w:hAnsi="Arial" w:cs="Arial"/>
          <w:sz w:val="22"/>
          <w:szCs w:val="22"/>
        </w:rPr>
        <w:t xml:space="preserve">Mentor of the Year </w:t>
      </w:r>
      <w:r>
        <w:rPr>
          <w:rStyle w:val="normaltextrun"/>
          <w:rFonts w:ascii="Arial" w:eastAsiaTheme="majorEastAsia" w:hAnsi="Arial" w:cs="Arial"/>
          <w:sz w:val="22"/>
          <w:szCs w:val="22"/>
        </w:rPr>
        <w:t>as an Associate Professor</w:t>
      </w:r>
      <w:r w:rsidRPr="00966C17">
        <w:rPr>
          <w:rStyle w:val="normaltextrun"/>
          <w:rFonts w:ascii="Arial" w:eastAsiaTheme="majorEastAsia" w:hAnsi="Arial" w:cs="Arial"/>
          <w:sz w:val="22"/>
          <w:szCs w:val="22"/>
        </w:rPr>
        <w:t xml:space="preserve">. Roughly 20 undergraduates have performed research in </w:t>
      </w:r>
      <w:r>
        <w:rPr>
          <w:rStyle w:val="normaltextrun"/>
          <w:rFonts w:ascii="Arial" w:eastAsiaTheme="majorEastAsia" w:hAnsi="Arial" w:cs="Arial"/>
          <w:sz w:val="22"/>
          <w:szCs w:val="22"/>
        </w:rPr>
        <w:t>our</w:t>
      </w:r>
      <w:r w:rsidRPr="00966C17">
        <w:rPr>
          <w:rStyle w:val="normaltextrun"/>
          <w:rFonts w:ascii="Arial" w:eastAsiaTheme="majorEastAsia" w:hAnsi="Arial" w:cs="Arial"/>
          <w:sz w:val="22"/>
          <w:szCs w:val="22"/>
        </w:rPr>
        <w:t xml:space="preserve"> lab and applied to medical school. All have been accepted. Four of our six postdoc alumni are in faculty positions; three have tenure and two are R01-funded. Our lab currently comprises 3 PhD students</w:t>
      </w:r>
      <w:r>
        <w:rPr>
          <w:rStyle w:val="normaltextrun"/>
          <w:rFonts w:ascii="Arial" w:eastAsiaTheme="majorEastAsia" w:hAnsi="Arial" w:cs="Arial"/>
          <w:sz w:val="22"/>
          <w:szCs w:val="22"/>
        </w:rPr>
        <w:t xml:space="preserve"> (Austin is one)</w:t>
      </w:r>
      <w:r w:rsidRPr="00966C17">
        <w:rPr>
          <w:rStyle w:val="normaltextrun"/>
          <w:rFonts w:ascii="Arial" w:eastAsiaTheme="majorEastAsia" w:hAnsi="Arial" w:cs="Arial"/>
          <w:sz w:val="22"/>
          <w:szCs w:val="22"/>
        </w:rPr>
        <w:t xml:space="preserve">, 1 MD/PhD student, </w:t>
      </w:r>
      <w:r>
        <w:rPr>
          <w:rStyle w:val="normaltextrun"/>
          <w:rFonts w:ascii="Arial" w:eastAsiaTheme="majorEastAsia" w:hAnsi="Arial" w:cs="Arial"/>
          <w:sz w:val="22"/>
          <w:szCs w:val="22"/>
        </w:rPr>
        <w:t>3</w:t>
      </w:r>
      <w:r w:rsidRPr="00966C17">
        <w:rPr>
          <w:rStyle w:val="normaltextrun"/>
          <w:rFonts w:ascii="Arial" w:eastAsiaTheme="majorEastAsia" w:hAnsi="Arial" w:cs="Arial"/>
          <w:sz w:val="22"/>
          <w:szCs w:val="22"/>
        </w:rPr>
        <w:t xml:space="preserve"> postdocs, 2 research coordinators</w:t>
      </w:r>
      <w:r>
        <w:rPr>
          <w:rStyle w:val="normaltextrun"/>
          <w:rFonts w:ascii="Arial" w:eastAsiaTheme="majorEastAsia" w:hAnsi="Arial" w:cs="Arial"/>
          <w:sz w:val="22"/>
          <w:szCs w:val="22"/>
        </w:rPr>
        <w:t xml:space="preserve">, 1 </w:t>
      </w:r>
      <w:r w:rsidRPr="00966C17">
        <w:rPr>
          <w:rStyle w:val="normaltextrun"/>
          <w:rFonts w:ascii="Arial" w:eastAsiaTheme="majorEastAsia" w:hAnsi="Arial" w:cs="Arial"/>
          <w:sz w:val="22"/>
          <w:szCs w:val="22"/>
        </w:rPr>
        <w:t>technician</w:t>
      </w:r>
      <w:r>
        <w:rPr>
          <w:rStyle w:val="normaltextrun"/>
          <w:rFonts w:ascii="Arial" w:eastAsiaTheme="majorEastAsia" w:hAnsi="Arial" w:cs="Arial"/>
          <w:sz w:val="22"/>
          <w:szCs w:val="22"/>
        </w:rPr>
        <w:t>, and 10 undergraduates</w:t>
      </w:r>
      <w:r w:rsidRPr="00966C17">
        <w:rPr>
          <w:rStyle w:val="normaltextrun"/>
          <w:rFonts w:ascii="Arial" w:eastAsiaTheme="majorEastAsia" w:hAnsi="Arial" w:cs="Arial"/>
          <w:sz w:val="22"/>
          <w:szCs w:val="22"/>
        </w:rPr>
        <w:t xml:space="preserve">. </w:t>
      </w:r>
      <w:r>
        <w:rPr>
          <w:rStyle w:val="normaltextrun"/>
          <w:rFonts w:ascii="Arial" w:eastAsiaTheme="majorEastAsia" w:hAnsi="Arial" w:cs="Arial"/>
          <w:sz w:val="22"/>
          <w:szCs w:val="22"/>
        </w:rPr>
        <w:t xml:space="preserve">17 of these 20 individuals are women. </w:t>
      </w:r>
      <w:r w:rsidRPr="00966C17">
        <w:rPr>
          <w:rStyle w:val="normaltextrun"/>
          <w:rFonts w:ascii="Arial" w:eastAsiaTheme="majorEastAsia" w:hAnsi="Arial" w:cs="Arial"/>
          <w:sz w:val="22"/>
          <w:szCs w:val="22"/>
        </w:rPr>
        <w:t xml:space="preserve">All </w:t>
      </w:r>
      <w:r>
        <w:rPr>
          <w:rStyle w:val="normaltextrun"/>
          <w:rFonts w:ascii="Arial" w:eastAsiaTheme="majorEastAsia" w:hAnsi="Arial" w:cs="Arial"/>
          <w:sz w:val="22"/>
          <w:szCs w:val="22"/>
        </w:rPr>
        <w:t>train</w:t>
      </w:r>
      <w:r w:rsidRPr="00966C17">
        <w:rPr>
          <w:rStyle w:val="normaltextrun"/>
          <w:rFonts w:ascii="Arial" w:eastAsiaTheme="majorEastAsia" w:hAnsi="Arial" w:cs="Arial"/>
          <w:sz w:val="22"/>
          <w:szCs w:val="22"/>
        </w:rPr>
        <w:t>ees are making excellent progress.</w:t>
      </w:r>
    </w:p>
    <w:p w14:paraId="37004883" w14:textId="77777777" w:rsidR="00266978" w:rsidRDefault="00266978" w:rsidP="00266978">
      <w:pPr>
        <w:pStyle w:val="paragraph"/>
        <w:spacing w:before="0" w:beforeAutospacing="0" w:after="60" w:afterAutospacing="0"/>
        <w:jc w:val="both"/>
        <w:textAlignment w:val="baseline"/>
        <w:rPr>
          <w:rStyle w:val="normaltextrun"/>
          <w:rFonts w:ascii="Arial" w:eastAsiaTheme="majorEastAsia" w:hAnsi="Arial" w:cs="Arial"/>
          <w:sz w:val="22"/>
          <w:szCs w:val="22"/>
        </w:rPr>
      </w:pPr>
      <w:r>
        <w:rPr>
          <w:rStyle w:val="normaltextrun"/>
          <w:rFonts w:ascii="Arial" w:eastAsiaTheme="majorEastAsia" w:hAnsi="Arial" w:cs="Arial"/>
          <w:sz w:val="22"/>
          <w:szCs w:val="22"/>
        </w:rPr>
        <w:t xml:space="preserve">I served as PI of T32 GM118292 after the original PI left our institution. </w:t>
      </w:r>
      <w:r w:rsidRPr="00966C17">
        <w:rPr>
          <w:rStyle w:val="normaltextrun"/>
          <w:rFonts w:ascii="Arial" w:eastAsiaTheme="majorEastAsia" w:hAnsi="Arial" w:cs="Arial"/>
          <w:sz w:val="22"/>
          <w:szCs w:val="22"/>
        </w:rPr>
        <w:t xml:space="preserve">I </w:t>
      </w:r>
      <w:r>
        <w:rPr>
          <w:rStyle w:val="normaltextrun"/>
          <w:rFonts w:ascii="Arial" w:eastAsiaTheme="majorEastAsia" w:hAnsi="Arial" w:cs="Arial"/>
          <w:sz w:val="22"/>
          <w:szCs w:val="22"/>
        </w:rPr>
        <w:t xml:space="preserve">also </w:t>
      </w:r>
      <w:r w:rsidRPr="00966C17">
        <w:rPr>
          <w:rStyle w:val="normaltextrun"/>
          <w:rFonts w:ascii="Arial" w:eastAsiaTheme="majorEastAsia" w:hAnsi="Arial" w:cs="Arial"/>
          <w:sz w:val="22"/>
          <w:szCs w:val="22"/>
        </w:rPr>
        <w:t xml:space="preserve">completed the 12 hour “Entering Mentoring” </w:t>
      </w:r>
      <w:r>
        <w:rPr>
          <w:rStyle w:val="normaltextrun"/>
          <w:rFonts w:ascii="Arial" w:eastAsiaTheme="majorEastAsia" w:hAnsi="Arial" w:cs="Arial"/>
          <w:sz w:val="22"/>
          <w:szCs w:val="22"/>
        </w:rPr>
        <w:t>c</w:t>
      </w:r>
      <w:r w:rsidRPr="00966C17">
        <w:rPr>
          <w:rStyle w:val="normaltextrun"/>
          <w:rFonts w:ascii="Arial" w:eastAsiaTheme="majorEastAsia" w:hAnsi="Arial" w:cs="Arial"/>
          <w:sz w:val="22"/>
          <w:szCs w:val="22"/>
        </w:rPr>
        <w:t xml:space="preserve">urriculum developed by the National Research Mentoring Network (NRMN) in </w:t>
      </w:r>
      <w:r>
        <w:rPr>
          <w:rStyle w:val="normaltextrun"/>
          <w:rFonts w:ascii="Arial" w:eastAsiaTheme="majorEastAsia" w:hAnsi="Arial" w:cs="Arial"/>
          <w:sz w:val="22"/>
          <w:szCs w:val="22"/>
        </w:rPr>
        <w:t xml:space="preserve">2020. Following that, I led </w:t>
      </w:r>
      <w:r w:rsidRPr="00966C17">
        <w:rPr>
          <w:rStyle w:val="normaltextrun"/>
          <w:rFonts w:ascii="Arial" w:eastAsiaTheme="majorEastAsia" w:hAnsi="Arial" w:cs="Arial"/>
          <w:sz w:val="22"/>
          <w:szCs w:val="22"/>
        </w:rPr>
        <w:t>a session titled “Assessing Knowledge” for the College of Medicine’s mentor training program</w:t>
      </w:r>
      <w:r>
        <w:rPr>
          <w:rStyle w:val="normaltextrun"/>
          <w:rFonts w:ascii="Arial" w:eastAsiaTheme="majorEastAsia" w:hAnsi="Arial" w:cs="Arial"/>
          <w:sz w:val="22"/>
          <w:szCs w:val="22"/>
        </w:rPr>
        <w:t xml:space="preserve"> for 3 years.</w:t>
      </w:r>
    </w:p>
    <w:p w14:paraId="20EA95B8" w14:textId="77777777" w:rsidR="00266978" w:rsidRDefault="00266978" w:rsidP="00266978">
      <w:pPr>
        <w:pStyle w:val="paragraph"/>
        <w:spacing w:before="0" w:beforeAutospacing="0" w:after="60" w:afterAutospacing="0"/>
        <w:jc w:val="both"/>
        <w:textAlignment w:val="baseline"/>
        <w:rPr>
          <w:rStyle w:val="normaltextrun"/>
          <w:rFonts w:ascii="Arial" w:eastAsiaTheme="majorEastAsia" w:hAnsi="Arial" w:cs="Arial"/>
          <w:sz w:val="22"/>
          <w:szCs w:val="22"/>
        </w:rPr>
      </w:pPr>
      <w:r>
        <w:rPr>
          <w:rStyle w:val="normaltextrun"/>
          <w:rFonts w:ascii="Arial" w:eastAsiaTheme="majorEastAsia" w:hAnsi="Arial" w:cs="Arial"/>
          <w:sz w:val="22"/>
          <w:szCs w:val="22"/>
        </w:rPr>
        <w:t xml:space="preserve">As the Director of Translational Research for Cardiovascular Medicine, I am responsible for training ~80 faculty, clinical fellows, and other trainees in the responsible conduct of research. This includes, but is not limited to, ensuring the safety of all individuals in the research environment. My lab also tries to set positive examples in rigorous and unbiased experimental design as well as the analysis, interpretation, and reporting of data. We document all data in </w:t>
      </w:r>
      <w:proofErr w:type="spellStart"/>
      <w:r>
        <w:rPr>
          <w:rStyle w:val="normaltextrun"/>
          <w:rFonts w:ascii="Arial" w:eastAsiaTheme="majorEastAsia" w:hAnsi="Arial" w:cs="Arial"/>
          <w:sz w:val="22"/>
          <w:szCs w:val="22"/>
        </w:rPr>
        <w:t>LabArchives</w:t>
      </w:r>
      <w:proofErr w:type="spellEnd"/>
      <w:r>
        <w:rPr>
          <w:rStyle w:val="normaltextrun"/>
          <w:rFonts w:ascii="Arial" w:eastAsiaTheme="majorEastAsia" w:hAnsi="Arial" w:cs="Arial"/>
          <w:sz w:val="22"/>
          <w:szCs w:val="22"/>
        </w:rPr>
        <w:t xml:space="preserve"> (an electronic lab management system) and version-control all computer code using GitHub. Last year, we published open-source software (</w:t>
      </w:r>
      <w:proofErr w:type="spellStart"/>
      <w:r>
        <w:rPr>
          <w:rStyle w:val="normaltextrun"/>
          <w:rFonts w:ascii="Arial" w:eastAsiaTheme="majorEastAsia" w:hAnsi="Arial" w:cs="Arial"/>
          <w:sz w:val="22"/>
          <w:szCs w:val="22"/>
        </w:rPr>
        <w:t>GelBox</w:t>
      </w:r>
      <w:proofErr w:type="spellEnd"/>
      <w:r>
        <w:rPr>
          <w:rStyle w:val="normaltextrun"/>
          <w:rFonts w:ascii="Arial" w:eastAsiaTheme="majorEastAsia" w:hAnsi="Arial" w:cs="Arial"/>
          <w:sz w:val="22"/>
          <w:szCs w:val="22"/>
        </w:rPr>
        <w:t>) to improve rigor and reproducibility when analyzing gels and immunoblots.</w:t>
      </w:r>
      <w:r>
        <w:rPr>
          <w:rStyle w:val="normaltextrun"/>
          <w:rFonts w:ascii="Arial" w:eastAsiaTheme="majorEastAsia" w:hAnsi="Arial" w:cs="Arial"/>
          <w:sz w:val="22"/>
          <w:szCs w:val="22"/>
        </w:rPr>
        <w:br w:type="page"/>
      </w:r>
    </w:p>
    <w:p w14:paraId="627E7C4C" w14:textId="77777777" w:rsidR="00266978" w:rsidRPr="00966C17" w:rsidRDefault="00266978" w:rsidP="00266978">
      <w:pPr>
        <w:pStyle w:val="paragraph"/>
        <w:spacing w:before="0" w:beforeAutospacing="0" w:after="0" w:afterAutospacing="0"/>
        <w:jc w:val="both"/>
        <w:textAlignment w:val="baseline"/>
        <w:rPr>
          <w:rFonts w:ascii="Arial" w:hAnsi="Arial" w:cs="Arial"/>
          <w:sz w:val="22"/>
          <w:szCs w:val="22"/>
        </w:rPr>
      </w:pPr>
      <w:r w:rsidRPr="00966C17">
        <w:rPr>
          <w:rStyle w:val="normaltextrun"/>
          <w:rFonts w:ascii="Arial" w:eastAsiaTheme="majorEastAsia" w:hAnsi="Arial" w:cs="Arial"/>
          <w:sz w:val="22"/>
          <w:szCs w:val="22"/>
        </w:rPr>
        <w:lastRenderedPageBreak/>
        <w:t>Our team is fortunate to be supported by multiple NIH grants including:</w:t>
      </w:r>
      <w:r w:rsidRPr="00966C17">
        <w:rPr>
          <w:rStyle w:val="eop"/>
          <w:rFonts w:ascii="Arial" w:eastAsiaTheme="majorEastAsia" w:hAnsi="Arial" w:cs="Arial"/>
          <w:sz w:val="22"/>
          <w:szCs w:val="22"/>
        </w:rPr>
        <w:t> </w:t>
      </w:r>
    </w:p>
    <w:p w14:paraId="29736240" w14:textId="77777777" w:rsidR="00266978" w:rsidRPr="00966C17" w:rsidRDefault="00266978" w:rsidP="00266978">
      <w:pPr>
        <w:pStyle w:val="paragraph"/>
        <w:numPr>
          <w:ilvl w:val="0"/>
          <w:numId w:val="8"/>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63977 (Corresponding MPI to 2026)</w:t>
      </w:r>
    </w:p>
    <w:p w14:paraId="4A8D07A4" w14:textId="77777777" w:rsidR="00266978" w:rsidRPr="00966C17" w:rsidRDefault="00266978" w:rsidP="00266978">
      <w:pPr>
        <w:pStyle w:val="paragraph"/>
        <w:numPr>
          <w:ilvl w:val="0"/>
          <w:numId w:val="9"/>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46676 (MPI to 2028)</w:t>
      </w:r>
    </w:p>
    <w:p w14:paraId="1F6B08FB" w14:textId="77777777" w:rsidR="00266978" w:rsidRPr="00966C17" w:rsidRDefault="00266978" w:rsidP="00266978">
      <w:pPr>
        <w:pStyle w:val="paragraph"/>
        <w:numPr>
          <w:ilvl w:val="0"/>
          <w:numId w:val="10"/>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D 090642 (Co-I to 2026)</w:t>
      </w:r>
    </w:p>
    <w:p w14:paraId="684435F6" w14:textId="77777777" w:rsidR="00266978" w:rsidRPr="00966C17" w:rsidRDefault="00266978" w:rsidP="00266978">
      <w:pPr>
        <w:pStyle w:val="paragraph"/>
        <w:numPr>
          <w:ilvl w:val="0"/>
          <w:numId w:val="11"/>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 163585 (Co-I to 2026)</w:t>
      </w:r>
    </w:p>
    <w:p w14:paraId="1BD701BA" w14:textId="77777777" w:rsidR="00266978" w:rsidRPr="00966C17" w:rsidRDefault="00266978" w:rsidP="00266978">
      <w:pPr>
        <w:pStyle w:val="paragraph"/>
        <w:numPr>
          <w:ilvl w:val="0"/>
          <w:numId w:val="12"/>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73989 (MPI to 2028</w:t>
      </w:r>
      <w:r>
        <w:rPr>
          <w:rStyle w:val="normaltextrun"/>
          <w:rFonts w:ascii="Arial" w:eastAsiaTheme="majorEastAsia" w:hAnsi="Arial" w:cs="Arial"/>
          <w:sz w:val="22"/>
          <w:szCs w:val="22"/>
        </w:rPr>
        <w:t>)</w:t>
      </w:r>
    </w:p>
    <w:p w14:paraId="2269EA81" w14:textId="77777777" w:rsidR="00266978" w:rsidRPr="00961837" w:rsidRDefault="00266978" w:rsidP="00266978">
      <w:pPr>
        <w:pStyle w:val="AHANormal"/>
        <w:rPr>
          <w:rFonts w:cs="Arial"/>
          <w:sz w:val="22"/>
          <w:szCs w:val="22"/>
        </w:rPr>
      </w:pPr>
    </w:p>
    <w:p w14:paraId="5456179A" w14:textId="77777777" w:rsidR="00266978" w:rsidRPr="00961837" w:rsidRDefault="00266978" w:rsidP="00266978">
      <w:pPr>
        <w:pStyle w:val="AHANormal"/>
        <w:rPr>
          <w:rFonts w:cs="Arial"/>
          <w:sz w:val="22"/>
          <w:szCs w:val="22"/>
        </w:rPr>
      </w:pPr>
      <w:r w:rsidRPr="00961837">
        <w:rPr>
          <w:rFonts w:cs="Arial"/>
          <w:sz w:val="22"/>
          <w:szCs w:val="22"/>
        </w:rPr>
        <w:t>Manuscripts (from a total of ~130, h-index=42) that are representative of my work include:</w:t>
      </w:r>
    </w:p>
    <w:p w14:paraId="05D44664"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b/>
          <w:bCs/>
          <w:szCs w:val="22"/>
        </w:rPr>
        <w:t>CAMPBELL, K. S.</w:t>
      </w:r>
      <w:r w:rsidRPr="000119DF">
        <w:rPr>
          <w:rFonts w:cs="Arial"/>
          <w:szCs w:val="22"/>
        </w:rPr>
        <w:t xml:space="preserve">, Yengo, C. M., Lee, L. C., Kotter, J., Sorrell, V. L., Guglin, M. &amp; Wenk, J. F. (2019). Closing the therapeutic loop. </w:t>
      </w:r>
      <w:r w:rsidRPr="000119DF">
        <w:rPr>
          <w:rFonts w:cs="Arial"/>
          <w:i/>
          <w:iCs/>
          <w:szCs w:val="22"/>
        </w:rPr>
        <w:t xml:space="preserve">Arch </w:t>
      </w:r>
      <w:proofErr w:type="spellStart"/>
      <w:r w:rsidRPr="000119DF">
        <w:rPr>
          <w:rFonts w:cs="Arial"/>
          <w:i/>
          <w:iCs/>
          <w:szCs w:val="22"/>
        </w:rPr>
        <w:t>Biochem</w:t>
      </w:r>
      <w:proofErr w:type="spellEnd"/>
      <w:r w:rsidRPr="000119DF">
        <w:rPr>
          <w:rFonts w:cs="Arial"/>
          <w:i/>
          <w:iCs/>
          <w:szCs w:val="22"/>
        </w:rPr>
        <w:t xml:space="preserve"> </w:t>
      </w:r>
      <w:proofErr w:type="spellStart"/>
      <w:r w:rsidRPr="000119DF">
        <w:rPr>
          <w:rFonts w:cs="Arial"/>
          <w:i/>
          <w:iCs/>
          <w:szCs w:val="22"/>
        </w:rPr>
        <w:t>Biophys</w:t>
      </w:r>
      <w:proofErr w:type="spellEnd"/>
      <w:r w:rsidRPr="000119DF">
        <w:rPr>
          <w:rFonts w:cs="Arial"/>
          <w:i/>
          <w:iCs/>
          <w:szCs w:val="22"/>
        </w:rPr>
        <w:t>.</w:t>
      </w:r>
      <w:r w:rsidRPr="000119DF">
        <w:rPr>
          <w:rFonts w:cs="Arial"/>
          <w:szCs w:val="22"/>
        </w:rPr>
        <w:t xml:space="preserve"> 663, 129-131. PMC6377839.</w:t>
      </w:r>
    </w:p>
    <w:p w14:paraId="3B9D1CD5"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szCs w:val="22"/>
        </w:rPr>
        <w:t xml:space="preserve">Blair, C. A., Brundage, E. A., Thompson, K. L., Stromberg, A., Guglin, M., Biesiadecki, B. J. &amp; </w:t>
      </w:r>
      <w:r w:rsidRPr="000119DF">
        <w:rPr>
          <w:rFonts w:cs="Arial"/>
          <w:b/>
          <w:bCs/>
          <w:szCs w:val="22"/>
        </w:rPr>
        <w:t>CAMPBELL, K. S.</w:t>
      </w:r>
      <w:r w:rsidRPr="000119DF">
        <w:rPr>
          <w:rFonts w:cs="Arial"/>
          <w:szCs w:val="22"/>
        </w:rPr>
        <w:t xml:space="preserve"> (2020). Heart Failure in Humans Reduces Contractile Force in Myocardium </w:t>
      </w:r>
      <w:proofErr w:type="gramStart"/>
      <w:r w:rsidRPr="000119DF">
        <w:rPr>
          <w:rFonts w:cs="Arial"/>
          <w:szCs w:val="22"/>
        </w:rPr>
        <w:t>From</w:t>
      </w:r>
      <w:proofErr w:type="gramEnd"/>
      <w:r w:rsidRPr="000119DF">
        <w:rPr>
          <w:rFonts w:cs="Arial"/>
          <w:szCs w:val="22"/>
        </w:rPr>
        <w:t xml:space="preserve"> Both Ventricles. </w:t>
      </w:r>
      <w:r w:rsidRPr="000119DF">
        <w:rPr>
          <w:rFonts w:cs="Arial"/>
          <w:i/>
          <w:iCs/>
          <w:szCs w:val="22"/>
        </w:rPr>
        <w:t xml:space="preserve">JACC Basic </w:t>
      </w:r>
      <w:proofErr w:type="spellStart"/>
      <w:r w:rsidRPr="000119DF">
        <w:rPr>
          <w:rFonts w:cs="Arial"/>
          <w:i/>
          <w:iCs/>
          <w:szCs w:val="22"/>
        </w:rPr>
        <w:t>Transl</w:t>
      </w:r>
      <w:proofErr w:type="spellEnd"/>
      <w:r w:rsidRPr="000119DF">
        <w:rPr>
          <w:rFonts w:cs="Arial"/>
          <w:i/>
          <w:iCs/>
          <w:szCs w:val="22"/>
        </w:rPr>
        <w:t xml:space="preserve"> Sci.</w:t>
      </w:r>
      <w:r w:rsidRPr="000119DF">
        <w:rPr>
          <w:rFonts w:cs="Arial"/>
          <w:szCs w:val="22"/>
        </w:rPr>
        <w:t xml:space="preserve"> 5, 786-798. PMC7452203.</w:t>
      </w:r>
    </w:p>
    <w:p w14:paraId="1567DB31"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b/>
          <w:bCs/>
          <w:szCs w:val="22"/>
        </w:rPr>
        <w:t>CAMPBELL, K. S.</w:t>
      </w:r>
      <w:r w:rsidRPr="000119DF">
        <w:rPr>
          <w:rFonts w:cs="Arial"/>
          <w:szCs w:val="22"/>
        </w:rPr>
        <w:t xml:space="preserve">, Chrisman, B. S. &amp; Campbell, S. G. (2020). Multiscale Modeling of Cardiovascular Function Predicts That the End-Systolic Pressure Volume Relationship Can Be Targeted via Multiple Therapeutic Strategies. </w:t>
      </w:r>
      <w:r w:rsidRPr="000119DF">
        <w:rPr>
          <w:rFonts w:cs="Arial"/>
          <w:i/>
          <w:iCs/>
          <w:szCs w:val="22"/>
        </w:rPr>
        <w:t>Front Physiol.</w:t>
      </w:r>
      <w:r w:rsidRPr="000119DF">
        <w:rPr>
          <w:rFonts w:cs="Arial"/>
          <w:szCs w:val="22"/>
        </w:rPr>
        <w:t xml:space="preserve"> 11, 1043. PMC7466769.</w:t>
      </w:r>
    </w:p>
    <w:p w14:paraId="4C50A909"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szCs w:val="22"/>
        </w:rPr>
        <w:t xml:space="preserve">Sharifi, H., Mann, C. K., Wenk, J. F. &amp; </w:t>
      </w:r>
      <w:r w:rsidRPr="000119DF">
        <w:rPr>
          <w:rFonts w:cs="Arial"/>
          <w:b/>
          <w:szCs w:val="22"/>
        </w:rPr>
        <w:t>CAMPBELL, K. S.</w:t>
      </w:r>
      <w:r w:rsidRPr="000119DF">
        <w:rPr>
          <w:rFonts w:cs="Arial"/>
          <w:szCs w:val="22"/>
        </w:rPr>
        <w:t xml:space="preserve"> (2022). A multiscale model of the cardiovascular system that regulates arterial pressure via closed loop baroreflex control of chronotropism, cell-level contractility, and vascular tone. </w:t>
      </w:r>
      <w:proofErr w:type="spellStart"/>
      <w:r w:rsidRPr="000119DF">
        <w:rPr>
          <w:rFonts w:cs="Arial"/>
          <w:i/>
          <w:iCs/>
          <w:szCs w:val="22"/>
        </w:rPr>
        <w:t>Biomech</w:t>
      </w:r>
      <w:proofErr w:type="spellEnd"/>
      <w:r w:rsidRPr="000119DF">
        <w:rPr>
          <w:rFonts w:cs="Arial"/>
          <w:i/>
          <w:iCs/>
          <w:szCs w:val="22"/>
        </w:rPr>
        <w:t xml:space="preserve"> Model </w:t>
      </w:r>
      <w:proofErr w:type="spellStart"/>
      <w:r w:rsidRPr="000119DF">
        <w:rPr>
          <w:rFonts w:cs="Arial"/>
          <w:i/>
          <w:iCs/>
          <w:szCs w:val="22"/>
        </w:rPr>
        <w:t>Mechanobiol</w:t>
      </w:r>
      <w:proofErr w:type="spellEnd"/>
      <w:r w:rsidRPr="000119DF">
        <w:rPr>
          <w:rFonts w:cs="Arial"/>
          <w:i/>
          <w:iCs/>
          <w:szCs w:val="22"/>
        </w:rPr>
        <w:t>.</w:t>
      </w:r>
      <w:r w:rsidRPr="000119DF">
        <w:rPr>
          <w:rFonts w:cs="Arial"/>
          <w:szCs w:val="22"/>
        </w:rPr>
        <w:t xml:space="preserve"> 21, 1903-1917. PMC10066042.</w:t>
      </w:r>
    </w:p>
    <w:p w14:paraId="4D71ADFD" w14:textId="77777777" w:rsidR="00266978" w:rsidRPr="000119DF" w:rsidRDefault="00266978" w:rsidP="00266978">
      <w:pPr>
        <w:widowControl w:val="0"/>
        <w:adjustRightInd w:val="0"/>
        <w:spacing w:after="60"/>
        <w:rPr>
          <w:rFonts w:cs="Arial"/>
          <w:szCs w:val="22"/>
        </w:rPr>
      </w:pPr>
    </w:p>
    <w:p w14:paraId="1D2C9615" w14:textId="77777777" w:rsidR="00266978" w:rsidRDefault="00266978" w:rsidP="00266978">
      <w:pPr>
        <w:pStyle w:val="DataField11pt-Single"/>
        <w:rPr>
          <w:rStyle w:val="Strong"/>
          <w:rFonts w:eastAsiaTheme="majorEastAsia"/>
          <w:szCs w:val="22"/>
        </w:rPr>
      </w:pPr>
      <w:r w:rsidRPr="003273D0">
        <w:rPr>
          <w:rStyle w:val="Strong"/>
          <w:rFonts w:eastAsiaTheme="majorEastAsia"/>
          <w:szCs w:val="22"/>
        </w:rPr>
        <w:t>B.</w:t>
      </w:r>
      <w:r w:rsidRPr="003273D0">
        <w:rPr>
          <w:rStyle w:val="Strong"/>
          <w:rFonts w:eastAsiaTheme="majorEastAsia"/>
          <w:szCs w:val="22"/>
        </w:rPr>
        <w:tab/>
        <w:t>Positions, Scientific Appointments, and Honors</w:t>
      </w:r>
    </w:p>
    <w:p w14:paraId="52866EEE" w14:textId="77777777" w:rsidR="00266978" w:rsidRPr="003273D0" w:rsidRDefault="00266978" w:rsidP="00266978">
      <w:pPr>
        <w:pStyle w:val="DataField11pt-Single"/>
        <w:rPr>
          <w:rStyle w:val="Strong"/>
          <w:rFonts w:eastAsiaTheme="majorEastAsia"/>
          <w:szCs w:val="22"/>
        </w:rPr>
      </w:pPr>
    </w:p>
    <w:p w14:paraId="0A5A8F5C" w14:textId="77777777" w:rsidR="00266978" w:rsidRPr="00961837" w:rsidRDefault="00266978" w:rsidP="00266978">
      <w:pPr>
        <w:pStyle w:val="DataField11pt-Single"/>
        <w:rPr>
          <w:rStyle w:val="Strong"/>
          <w:rFonts w:eastAsiaTheme="majorEastAsia"/>
          <w:szCs w:val="22"/>
          <w:u w:val="single"/>
        </w:rPr>
      </w:pPr>
      <w:r w:rsidRPr="00961837">
        <w:rPr>
          <w:rStyle w:val="Strong"/>
          <w:rFonts w:eastAsiaTheme="majorEastAsia"/>
          <w:szCs w:val="22"/>
          <w:u w:val="single"/>
        </w:rPr>
        <w:t>Positions and Scientific Appointments</w:t>
      </w:r>
    </w:p>
    <w:tbl>
      <w:tblPr>
        <w:tblW w:w="10800" w:type="dxa"/>
        <w:tblLayout w:type="fixed"/>
        <w:tblCellMar>
          <w:left w:w="0" w:type="dxa"/>
          <w:right w:w="0" w:type="dxa"/>
        </w:tblCellMar>
        <w:tblLook w:val="04A0" w:firstRow="1" w:lastRow="0" w:firstColumn="1" w:lastColumn="0" w:noHBand="0" w:noVBand="1"/>
      </w:tblPr>
      <w:tblGrid>
        <w:gridCol w:w="2070"/>
        <w:gridCol w:w="8730"/>
      </w:tblGrid>
      <w:tr w:rsidR="00266978" w:rsidRPr="00961837" w14:paraId="41B8D015" w14:textId="77777777" w:rsidTr="000119DF">
        <w:trPr>
          <w:trHeight w:val="20"/>
        </w:trPr>
        <w:tc>
          <w:tcPr>
            <w:tcW w:w="2070" w:type="dxa"/>
          </w:tcPr>
          <w:p w14:paraId="4F3A694E" w14:textId="77777777" w:rsidR="00266978" w:rsidRPr="00961837" w:rsidRDefault="00266978" w:rsidP="000119DF">
            <w:pPr>
              <w:pStyle w:val="smallheading"/>
              <w:spacing w:after="0" w:line="256" w:lineRule="auto"/>
              <w:rPr>
                <w:noProof w:val="0"/>
              </w:rPr>
            </w:pPr>
            <w:r w:rsidRPr="00961837">
              <w:rPr>
                <w:noProof w:val="0"/>
              </w:rPr>
              <w:t>2025 - present</w:t>
            </w:r>
          </w:p>
        </w:tc>
        <w:tc>
          <w:tcPr>
            <w:tcW w:w="8730" w:type="dxa"/>
          </w:tcPr>
          <w:p w14:paraId="0EE6A79C" w14:textId="77777777" w:rsidR="00266978" w:rsidRPr="00961837" w:rsidRDefault="00266978" w:rsidP="000119DF">
            <w:pPr>
              <w:pStyle w:val="DataField11pt"/>
              <w:spacing w:line="240" w:lineRule="auto"/>
              <w:rPr>
                <w:noProof w:val="0"/>
                <w:sz w:val="22"/>
                <w:szCs w:val="22"/>
              </w:rPr>
            </w:pPr>
            <w:r w:rsidRPr="00961837">
              <w:rPr>
                <w:noProof w:val="0"/>
                <w:sz w:val="22"/>
                <w:szCs w:val="22"/>
              </w:rPr>
              <w:t>Associate Vice-Chair for Translational Research, Department of Internal Medicine, University of Kentucky</w:t>
            </w:r>
          </w:p>
        </w:tc>
      </w:tr>
      <w:tr w:rsidR="00266978" w:rsidRPr="00961837" w14:paraId="31CF752B" w14:textId="77777777" w:rsidTr="000119DF">
        <w:trPr>
          <w:trHeight w:val="20"/>
        </w:trPr>
        <w:tc>
          <w:tcPr>
            <w:tcW w:w="2070" w:type="dxa"/>
          </w:tcPr>
          <w:p w14:paraId="6A13893F"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0A852B01"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Research Vision Committee</w:t>
            </w:r>
          </w:p>
        </w:tc>
      </w:tr>
      <w:tr w:rsidR="00266978" w:rsidRPr="00961837" w14:paraId="713C35DC" w14:textId="77777777" w:rsidTr="000119DF">
        <w:trPr>
          <w:trHeight w:val="20"/>
        </w:trPr>
        <w:tc>
          <w:tcPr>
            <w:tcW w:w="2070" w:type="dxa"/>
          </w:tcPr>
          <w:p w14:paraId="7ECEC81C"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5DDFE40A" w14:textId="77777777" w:rsidR="00266978" w:rsidRPr="00961837" w:rsidRDefault="00266978" w:rsidP="000119DF">
            <w:pPr>
              <w:pStyle w:val="DataField11pt"/>
              <w:spacing w:line="240" w:lineRule="auto"/>
              <w:rPr>
                <w:noProof w:val="0"/>
                <w:sz w:val="22"/>
                <w:szCs w:val="22"/>
              </w:rPr>
            </w:pPr>
            <w:r w:rsidRPr="00961837">
              <w:rPr>
                <w:noProof w:val="0"/>
                <w:sz w:val="22"/>
                <w:szCs w:val="22"/>
              </w:rPr>
              <w:t>Editorial board, Circulation: Heart Failure</w:t>
            </w:r>
          </w:p>
        </w:tc>
      </w:tr>
      <w:tr w:rsidR="00266978" w:rsidRPr="00961837" w14:paraId="28047D6B" w14:textId="77777777" w:rsidTr="000119DF">
        <w:trPr>
          <w:trHeight w:val="20"/>
        </w:trPr>
        <w:tc>
          <w:tcPr>
            <w:tcW w:w="2070" w:type="dxa"/>
          </w:tcPr>
          <w:p w14:paraId="2DEB3E25"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34BBE9C8"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Trainees in Research Advisory Committee</w:t>
            </w:r>
          </w:p>
        </w:tc>
      </w:tr>
      <w:tr w:rsidR="00266978" w:rsidRPr="00961837" w14:paraId="11D8891A" w14:textId="77777777" w:rsidTr="000119DF">
        <w:trPr>
          <w:trHeight w:val="20"/>
        </w:trPr>
        <w:tc>
          <w:tcPr>
            <w:tcW w:w="2070" w:type="dxa"/>
            <w:hideMark/>
          </w:tcPr>
          <w:p w14:paraId="4F4C2A97" w14:textId="77777777" w:rsidR="00266978" w:rsidRPr="00961837" w:rsidRDefault="00266978" w:rsidP="000119DF">
            <w:pPr>
              <w:pStyle w:val="smallheading"/>
              <w:spacing w:after="0" w:line="256" w:lineRule="auto"/>
              <w:rPr>
                <w:noProof w:val="0"/>
              </w:rPr>
            </w:pPr>
            <w:r w:rsidRPr="00961837">
              <w:rPr>
                <w:noProof w:val="0"/>
              </w:rPr>
              <w:t>2022 - present</w:t>
            </w:r>
          </w:p>
        </w:tc>
        <w:tc>
          <w:tcPr>
            <w:tcW w:w="8730" w:type="dxa"/>
            <w:hideMark/>
          </w:tcPr>
          <w:p w14:paraId="380ACFF4" w14:textId="77777777" w:rsidR="00266978" w:rsidRPr="00961837" w:rsidRDefault="00266978" w:rsidP="000119DF">
            <w:pPr>
              <w:pStyle w:val="DataField11pt"/>
              <w:spacing w:line="240" w:lineRule="auto"/>
              <w:rPr>
                <w:noProof w:val="0"/>
                <w:sz w:val="22"/>
                <w:szCs w:val="22"/>
              </w:rPr>
            </w:pPr>
            <w:r w:rsidRPr="00961837">
              <w:rPr>
                <w:noProof w:val="0"/>
                <w:sz w:val="22"/>
                <w:szCs w:val="22"/>
              </w:rPr>
              <w:t>Director of Translational Research for Cardiovascular Medicine, University of Kentucky</w:t>
            </w:r>
          </w:p>
        </w:tc>
      </w:tr>
      <w:tr w:rsidR="00266978" w:rsidRPr="00961837" w14:paraId="79BC2FD9" w14:textId="77777777" w:rsidTr="000119DF">
        <w:trPr>
          <w:trHeight w:val="20"/>
        </w:trPr>
        <w:tc>
          <w:tcPr>
            <w:tcW w:w="2070" w:type="dxa"/>
            <w:hideMark/>
          </w:tcPr>
          <w:p w14:paraId="3B106C88" w14:textId="77777777" w:rsidR="00266978" w:rsidRPr="00961837" w:rsidRDefault="00266978" w:rsidP="000119DF">
            <w:pPr>
              <w:pStyle w:val="smallheading"/>
              <w:spacing w:after="0" w:line="256" w:lineRule="auto"/>
              <w:rPr>
                <w:noProof w:val="0"/>
              </w:rPr>
            </w:pPr>
            <w:r w:rsidRPr="00961837">
              <w:rPr>
                <w:noProof w:val="0"/>
              </w:rPr>
              <w:t>2022</w:t>
            </w:r>
          </w:p>
        </w:tc>
        <w:tc>
          <w:tcPr>
            <w:tcW w:w="8730" w:type="dxa"/>
            <w:hideMark/>
          </w:tcPr>
          <w:p w14:paraId="00207F31"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Research Leadership Academy</w:t>
            </w:r>
          </w:p>
        </w:tc>
      </w:tr>
      <w:tr w:rsidR="00266978" w:rsidRPr="00961837" w14:paraId="7AF3F648" w14:textId="77777777" w:rsidTr="000119DF">
        <w:trPr>
          <w:trHeight w:val="20"/>
        </w:trPr>
        <w:tc>
          <w:tcPr>
            <w:tcW w:w="2070" w:type="dxa"/>
          </w:tcPr>
          <w:p w14:paraId="438488C0" w14:textId="77777777" w:rsidR="00266978" w:rsidRPr="00961837" w:rsidRDefault="00266978" w:rsidP="000119DF">
            <w:pPr>
              <w:pStyle w:val="smallheading"/>
              <w:spacing w:after="0" w:line="256" w:lineRule="auto"/>
              <w:rPr>
                <w:noProof w:val="0"/>
              </w:rPr>
            </w:pPr>
            <w:r w:rsidRPr="00961837">
              <w:rPr>
                <w:noProof w:val="0"/>
              </w:rPr>
              <w:t>2022 – present</w:t>
            </w:r>
          </w:p>
        </w:tc>
        <w:tc>
          <w:tcPr>
            <w:tcW w:w="8730" w:type="dxa"/>
          </w:tcPr>
          <w:p w14:paraId="4E7F0BC9" w14:textId="77777777" w:rsidR="00266978" w:rsidRPr="00961837" w:rsidRDefault="00266978" w:rsidP="000119DF">
            <w:pPr>
              <w:pStyle w:val="DataField11pt"/>
              <w:spacing w:line="240" w:lineRule="auto"/>
              <w:rPr>
                <w:noProof w:val="0"/>
                <w:sz w:val="22"/>
                <w:szCs w:val="22"/>
              </w:rPr>
            </w:pPr>
            <w:r w:rsidRPr="00961837">
              <w:rPr>
                <w:noProof w:val="0"/>
                <w:sz w:val="22"/>
                <w:szCs w:val="22"/>
              </w:rPr>
              <w:t>Scientific Review Board, Sydney Heart Bank, Australia</w:t>
            </w:r>
          </w:p>
        </w:tc>
      </w:tr>
      <w:tr w:rsidR="00266978" w:rsidRPr="00961837" w14:paraId="2BA93E96" w14:textId="77777777" w:rsidTr="000119DF">
        <w:trPr>
          <w:trHeight w:val="20"/>
        </w:trPr>
        <w:tc>
          <w:tcPr>
            <w:tcW w:w="2070" w:type="dxa"/>
            <w:hideMark/>
          </w:tcPr>
          <w:p w14:paraId="7C3C274E" w14:textId="77777777" w:rsidR="00266978" w:rsidRPr="00961837" w:rsidRDefault="00266978" w:rsidP="000119DF">
            <w:pPr>
              <w:pStyle w:val="smallheading"/>
              <w:spacing w:after="0" w:line="256" w:lineRule="auto"/>
              <w:rPr>
                <w:noProof w:val="0"/>
              </w:rPr>
            </w:pPr>
            <w:r w:rsidRPr="00961837">
              <w:rPr>
                <w:noProof w:val="0"/>
              </w:rPr>
              <w:t>2021</w:t>
            </w:r>
          </w:p>
        </w:tc>
        <w:tc>
          <w:tcPr>
            <w:tcW w:w="8730" w:type="dxa"/>
            <w:hideMark/>
          </w:tcPr>
          <w:p w14:paraId="2ABCE4FB"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Leadership Training</w:t>
            </w:r>
          </w:p>
        </w:tc>
      </w:tr>
      <w:tr w:rsidR="00266978" w:rsidRPr="00961837" w14:paraId="6D8E610E" w14:textId="77777777" w:rsidTr="000119DF">
        <w:trPr>
          <w:trHeight w:val="20"/>
        </w:trPr>
        <w:tc>
          <w:tcPr>
            <w:tcW w:w="2070" w:type="dxa"/>
            <w:hideMark/>
          </w:tcPr>
          <w:p w14:paraId="16D2CC53" w14:textId="77777777" w:rsidR="00266978" w:rsidRPr="00961837" w:rsidRDefault="00266978" w:rsidP="000119DF">
            <w:pPr>
              <w:pStyle w:val="smallheading"/>
              <w:spacing w:after="0" w:line="256" w:lineRule="auto"/>
              <w:rPr>
                <w:noProof w:val="0"/>
              </w:rPr>
            </w:pPr>
            <w:r w:rsidRPr="00961837">
              <w:rPr>
                <w:noProof w:val="0"/>
              </w:rPr>
              <w:t>2020 - present</w:t>
            </w:r>
          </w:p>
        </w:tc>
        <w:tc>
          <w:tcPr>
            <w:tcW w:w="8730" w:type="dxa"/>
            <w:hideMark/>
          </w:tcPr>
          <w:p w14:paraId="2FF538BC"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multiple NIH panels</w:t>
            </w:r>
          </w:p>
        </w:tc>
      </w:tr>
      <w:tr w:rsidR="00266978" w:rsidRPr="00961837" w14:paraId="6EFC820F" w14:textId="77777777" w:rsidTr="000119DF">
        <w:trPr>
          <w:trHeight w:val="20"/>
        </w:trPr>
        <w:tc>
          <w:tcPr>
            <w:tcW w:w="2070" w:type="dxa"/>
            <w:hideMark/>
          </w:tcPr>
          <w:p w14:paraId="0A2E5159" w14:textId="77777777" w:rsidR="00266978" w:rsidRPr="00961837" w:rsidRDefault="00266978" w:rsidP="000119DF">
            <w:pPr>
              <w:pStyle w:val="smallheading"/>
              <w:spacing w:after="0" w:line="256" w:lineRule="auto"/>
              <w:rPr>
                <w:noProof w:val="0"/>
              </w:rPr>
            </w:pPr>
            <w:r w:rsidRPr="00961837">
              <w:rPr>
                <w:noProof w:val="0"/>
              </w:rPr>
              <w:t>2020</w:t>
            </w:r>
          </w:p>
        </w:tc>
        <w:tc>
          <w:tcPr>
            <w:tcW w:w="8730" w:type="dxa"/>
            <w:hideMark/>
          </w:tcPr>
          <w:p w14:paraId="2DF36F2B" w14:textId="77777777" w:rsidR="00266978" w:rsidRPr="00961837" w:rsidRDefault="00266978" w:rsidP="000119DF">
            <w:pPr>
              <w:pStyle w:val="DataField11pt"/>
              <w:spacing w:line="240" w:lineRule="auto"/>
              <w:rPr>
                <w:noProof w:val="0"/>
                <w:sz w:val="22"/>
                <w:szCs w:val="22"/>
              </w:rPr>
            </w:pPr>
            <w:r w:rsidRPr="00961837">
              <w:rPr>
                <w:noProof w:val="0"/>
                <w:sz w:val="22"/>
                <w:szCs w:val="22"/>
              </w:rPr>
              <w:t>Biophysical Society, Motility Sub-group, Co-leader</w:t>
            </w:r>
          </w:p>
        </w:tc>
      </w:tr>
      <w:tr w:rsidR="00266978" w:rsidRPr="00961837" w14:paraId="1E32A6EE" w14:textId="77777777" w:rsidTr="000119DF">
        <w:trPr>
          <w:trHeight w:val="20"/>
        </w:trPr>
        <w:tc>
          <w:tcPr>
            <w:tcW w:w="2070" w:type="dxa"/>
            <w:hideMark/>
          </w:tcPr>
          <w:p w14:paraId="6816778D" w14:textId="77777777" w:rsidR="00266978" w:rsidRPr="00961837" w:rsidRDefault="00266978" w:rsidP="000119DF">
            <w:pPr>
              <w:pStyle w:val="smallheading"/>
              <w:spacing w:after="0" w:line="256" w:lineRule="auto"/>
              <w:rPr>
                <w:noProof w:val="0"/>
              </w:rPr>
            </w:pPr>
            <w:r w:rsidRPr="00961837">
              <w:rPr>
                <w:noProof w:val="0"/>
              </w:rPr>
              <w:t>2020 - present</w:t>
            </w:r>
          </w:p>
        </w:tc>
        <w:tc>
          <w:tcPr>
            <w:tcW w:w="8730" w:type="dxa"/>
            <w:hideMark/>
          </w:tcPr>
          <w:p w14:paraId="40F55109" w14:textId="77777777" w:rsidR="00266978" w:rsidRPr="00961837" w:rsidRDefault="00266978" w:rsidP="000119DF">
            <w:pPr>
              <w:pStyle w:val="DataField11pt"/>
              <w:spacing w:line="240" w:lineRule="auto"/>
              <w:rPr>
                <w:noProof w:val="0"/>
                <w:sz w:val="22"/>
                <w:szCs w:val="22"/>
              </w:rPr>
            </w:pPr>
            <w:r w:rsidRPr="00961837">
              <w:rPr>
                <w:noProof w:val="0"/>
                <w:sz w:val="22"/>
                <w:szCs w:val="22"/>
              </w:rPr>
              <w:t>Course Director, Medical School Cardiology (100 hours at 3 campuses)</w:t>
            </w:r>
          </w:p>
        </w:tc>
      </w:tr>
      <w:tr w:rsidR="00266978" w:rsidRPr="00961837" w14:paraId="6D74BE99" w14:textId="77777777" w:rsidTr="000119DF">
        <w:trPr>
          <w:trHeight w:val="20"/>
        </w:trPr>
        <w:tc>
          <w:tcPr>
            <w:tcW w:w="2070" w:type="dxa"/>
            <w:hideMark/>
          </w:tcPr>
          <w:p w14:paraId="183AB814" w14:textId="77777777" w:rsidR="00266978" w:rsidRPr="00961837" w:rsidRDefault="00266978" w:rsidP="000119DF">
            <w:pPr>
              <w:pStyle w:val="smallheading"/>
              <w:spacing w:after="0" w:line="256" w:lineRule="auto"/>
              <w:rPr>
                <w:b/>
                <w:noProof w:val="0"/>
              </w:rPr>
            </w:pPr>
            <w:r w:rsidRPr="00961837">
              <w:rPr>
                <w:noProof w:val="0"/>
              </w:rPr>
              <w:t>2020 - 2023</w:t>
            </w:r>
          </w:p>
        </w:tc>
        <w:tc>
          <w:tcPr>
            <w:tcW w:w="8730" w:type="dxa"/>
            <w:hideMark/>
          </w:tcPr>
          <w:p w14:paraId="1FB492E9" w14:textId="77777777" w:rsidR="00266978" w:rsidRPr="00961837" w:rsidRDefault="00266978" w:rsidP="000119DF">
            <w:pPr>
              <w:pStyle w:val="DataField11pt"/>
              <w:spacing w:line="240" w:lineRule="auto"/>
              <w:rPr>
                <w:noProof w:val="0"/>
                <w:sz w:val="22"/>
                <w:szCs w:val="22"/>
              </w:rPr>
            </w:pPr>
            <w:r w:rsidRPr="00961837">
              <w:rPr>
                <w:noProof w:val="0"/>
                <w:sz w:val="22"/>
                <w:szCs w:val="22"/>
              </w:rPr>
              <w:t>Director, COVID-19 Research Registry and Specimen Bank, University of Kentucky</w:t>
            </w:r>
          </w:p>
        </w:tc>
      </w:tr>
      <w:tr w:rsidR="00266978" w:rsidRPr="00961837" w14:paraId="7FCD78C6" w14:textId="77777777" w:rsidTr="000119DF">
        <w:tc>
          <w:tcPr>
            <w:tcW w:w="2070" w:type="dxa"/>
            <w:vAlign w:val="center"/>
            <w:hideMark/>
          </w:tcPr>
          <w:p w14:paraId="32C0D823" w14:textId="77777777" w:rsidR="00266978" w:rsidRPr="00961837" w:rsidRDefault="00266978" w:rsidP="000119DF">
            <w:pPr>
              <w:pStyle w:val="smallheading"/>
              <w:spacing w:after="0" w:line="256" w:lineRule="auto"/>
              <w:rPr>
                <w:noProof w:val="0"/>
              </w:rPr>
            </w:pPr>
            <w:r w:rsidRPr="00961837">
              <w:rPr>
                <w:noProof w:val="0"/>
              </w:rPr>
              <w:t>2019 – 2021</w:t>
            </w:r>
          </w:p>
        </w:tc>
        <w:tc>
          <w:tcPr>
            <w:tcW w:w="8730" w:type="dxa"/>
            <w:vAlign w:val="center"/>
          </w:tcPr>
          <w:p w14:paraId="2B308790" w14:textId="77777777" w:rsidR="00266978" w:rsidRPr="000119DF" w:rsidRDefault="00266978" w:rsidP="000119DF">
            <w:pPr>
              <w:tabs>
                <w:tab w:val="left" w:pos="144"/>
              </w:tabs>
              <w:spacing w:after="0"/>
              <w:rPr>
                <w:rFonts w:cs="Arial"/>
                <w:szCs w:val="22"/>
              </w:rPr>
            </w:pPr>
            <w:r w:rsidRPr="000119DF">
              <w:rPr>
                <w:rFonts w:cs="Arial"/>
                <w:szCs w:val="22"/>
              </w:rPr>
              <w:t>Guest Editor, Archives of Biochemistry and Biophysics: special issue on muscle modeling</w:t>
            </w:r>
          </w:p>
        </w:tc>
      </w:tr>
      <w:tr w:rsidR="00266978" w:rsidRPr="00961837" w14:paraId="7A816037" w14:textId="77777777" w:rsidTr="000119DF">
        <w:tc>
          <w:tcPr>
            <w:tcW w:w="2070" w:type="dxa"/>
            <w:vAlign w:val="center"/>
            <w:hideMark/>
          </w:tcPr>
          <w:p w14:paraId="089F3F7D" w14:textId="77777777" w:rsidR="00266978" w:rsidRPr="00961837" w:rsidRDefault="00266978" w:rsidP="000119DF">
            <w:pPr>
              <w:pStyle w:val="smallheading"/>
              <w:spacing w:after="0" w:line="256" w:lineRule="auto"/>
              <w:rPr>
                <w:noProof w:val="0"/>
              </w:rPr>
            </w:pPr>
            <w:r w:rsidRPr="00961837">
              <w:rPr>
                <w:noProof w:val="0"/>
              </w:rPr>
              <w:t>2019 - present</w:t>
            </w:r>
          </w:p>
        </w:tc>
        <w:tc>
          <w:tcPr>
            <w:tcW w:w="8730" w:type="dxa"/>
            <w:vAlign w:val="center"/>
            <w:hideMark/>
          </w:tcPr>
          <w:p w14:paraId="6053661D" w14:textId="77777777" w:rsidR="00266978" w:rsidRPr="000119DF" w:rsidRDefault="00266978" w:rsidP="000119DF">
            <w:pPr>
              <w:tabs>
                <w:tab w:val="left" w:pos="144"/>
              </w:tabs>
              <w:spacing w:after="0"/>
              <w:rPr>
                <w:rFonts w:cs="Arial"/>
                <w:szCs w:val="22"/>
              </w:rPr>
            </w:pPr>
            <w:r w:rsidRPr="000119DF">
              <w:rPr>
                <w:rFonts w:cs="Arial"/>
                <w:szCs w:val="22"/>
              </w:rPr>
              <w:t>Editorial Board, Scientific Reports</w:t>
            </w:r>
          </w:p>
        </w:tc>
      </w:tr>
      <w:tr w:rsidR="00266978" w:rsidRPr="00961837" w14:paraId="3DD28386" w14:textId="77777777" w:rsidTr="000119DF">
        <w:trPr>
          <w:trHeight w:val="162"/>
        </w:trPr>
        <w:tc>
          <w:tcPr>
            <w:tcW w:w="2070" w:type="dxa"/>
            <w:vAlign w:val="center"/>
            <w:hideMark/>
          </w:tcPr>
          <w:p w14:paraId="50551D95" w14:textId="77777777" w:rsidR="00266978" w:rsidRPr="00961837" w:rsidRDefault="00266978" w:rsidP="000119DF">
            <w:pPr>
              <w:pStyle w:val="smallheading"/>
              <w:spacing w:after="0" w:line="256" w:lineRule="auto"/>
              <w:rPr>
                <w:noProof w:val="0"/>
              </w:rPr>
            </w:pPr>
            <w:r w:rsidRPr="00961837">
              <w:rPr>
                <w:noProof w:val="0"/>
              </w:rPr>
              <w:t>2018 - 2019</w:t>
            </w:r>
          </w:p>
        </w:tc>
        <w:tc>
          <w:tcPr>
            <w:tcW w:w="8730" w:type="dxa"/>
            <w:vAlign w:val="center"/>
            <w:hideMark/>
          </w:tcPr>
          <w:p w14:paraId="6C5CC3DA" w14:textId="77777777" w:rsidR="00266978" w:rsidRPr="000119DF" w:rsidRDefault="00266978" w:rsidP="000119DF">
            <w:pPr>
              <w:tabs>
                <w:tab w:val="left" w:pos="144"/>
              </w:tabs>
              <w:spacing w:after="0"/>
              <w:rPr>
                <w:rFonts w:cs="Arial"/>
                <w:szCs w:val="22"/>
              </w:rPr>
            </w:pPr>
            <w:r w:rsidRPr="000119DF">
              <w:rPr>
                <w:rFonts w:cs="Arial"/>
                <w:szCs w:val="22"/>
              </w:rPr>
              <w:t>Guest Editor, Biophysical Journal: special issue on cardiac modeling</w:t>
            </w:r>
          </w:p>
        </w:tc>
      </w:tr>
      <w:tr w:rsidR="00266978" w:rsidRPr="00961837" w14:paraId="5140FE6A" w14:textId="77777777" w:rsidTr="000119DF">
        <w:tc>
          <w:tcPr>
            <w:tcW w:w="2070" w:type="dxa"/>
            <w:tcMar>
              <w:top w:w="0" w:type="dxa"/>
              <w:left w:w="0" w:type="dxa"/>
              <w:bottom w:w="0" w:type="dxa"/>
              <w:right w:w="115" w:type="dxa"/>
            </w:tcMar>
            <w:vAlign w:val="center"/>
            <w:hideMark/>
          </w:tcPr>
          <w:p w14:paraId="500C72F0" w14:textId="77777777" w:rsidR="00266978" w:rsidRPr="00961837" w:rsidRDefault="00266978" w:rsidP="000119DF">
            <w:pPr>
              <w:pStyle w:val="smallheading"/>
              <w:spacing w:after="0" w:line="256" w:lineRule="auto"/>
              <w:rPr>
                <w:noProof w:val="0"/>
              </w:rPr>
            </w:pPr>
            <w:r w:rsidRPr="00961837">
              <w:rPr>
                <w:noProof w:val="0"/>
              </w:rPr>
              <w:t>2018 - present</w:t>
            </w:r>
          </w:p>
        </w:tc>
        <w:tc>
          <w:tcPr>
            <w:tcW w:w="8730" w:type="dxa"/>
            <w:tcMar>
              <w:top w:w="0" w:type="dxa"/>
              <w:left w:w="0" w:type="dxa"/>
              <w:bottom w:w="0" w:type="dxa"/>
              <w:right w:w="115" w:type="dxa"/>
            </w:tcMar>
            <w:vAlign w:val="center"/>
            <w:hideMark/>
          </w:tcPr>
          <w:p w14:paraId="08A23111" w14:textId="77777777" w:rsidR="00266978" w:rsidRPr="00961837" w:rsidRDefault="00266978" w:rsidP="000119DF">
            <w:pPr>
              <w:pStyle w:val="smallheading"/>
              <w:spacing w:after="0" w:line="256" w:lineRule="auto"/>
              <w:rPr>
                <w:noProof w:val="0"/>
              </w:rPr>
            </w:pPr>
            <w:r w:rsidRPr="00961837">
              <w:rPr>
                <w:noProof w:val="0"/>
              </w:rPr>
              <w:t xml:space="preserve">Grant review, </w:t>
            </w:r>
            <w:proofErr w:type="spellStart"/>
            <w:r w:rsidRPr="00961837">
              <w:rPr>
                <w:noProof w:val="0"/>
              </w:rPr>
              <w:t>Wellcome</w:t>
            </w:r>
            <w:proofErr w:type="spellEnd"/>
            <w:r w:rsidRPr="00961837">
              <w:rPr>
                <w:noProof w:val="0"/>
              </w:rPr>
              <w:t xml:space="preserve"> Trust, United Kingdom</w:t>
            </w:r>
          </w:p>
        </w:tc>
      </w:tr>
      <w:tr w:rsidR="00266978" w:rsidRPr="00961837" w14:paraId="0D566C57" w14:textId="77777777" w:rsidTr="000119DF">
        <w:trPr>
          <w:trHeight w:val="20"/>
        </w:trPr>
        <w:tc>
          <w:tcPr>
            <w:tcW w:w="2070" w:type="dxa"/>
            <w:hideMark/>
          </w:tcPr>
          <w:p w14:paraId="456D0CE9" w14:textId="77777777" w:rsidR="00266978" w:rsidRPr="00961837" w:rsidRDefault="00266978" w:rsidP="000119DF">
            <w:pPr>
              <w:pStyle w:val="smallheading"/>
              <w:spacing w:after="0" w:line="256" w:lineRule="auto"/>
              <w:rPr>
                <w:noProof w:val="0"/>
              </w:rPr>
            </w:pPr>
            <w:r w:rsidRPr="00961837">
              <w:rPr>
                <w:noProof w:val="0"/>
              </w:rPr>
              <w:t>2018 - present</w:t>
            </w:r>
          </w:p>
        </w:tc>
        <w:tc>
          <w:tcPr>
            <w:tcW w:w="8730" w:type="dxa"/>
            <w:hideMark/>
          </w:tcPr>
          <w:p w14:paraId="03952FC6" w14:textId="77777777" w:rsidR="00266978" w:rsidRPr="00961837" w:rsidRDefault="00266978" w:rsidP="000119DF">
            <w:pPr>
              <w:pStyle w:val="smallheading"/>
              <w:spacing w:after="0" w:line="256" w:lineRule="auto"/>
              <w:rPr>
                <w:noProof w:val="0"/>
              </w:rPr>
            </w:pPr>
            <w:r w:rsidRPr="00961837">
              <w:rPr>
                <w:noProof w:val="0"/>
              </w:rPr>
              <w:t>Professor (Tenured), Department of Physiology and Division of Cardiovascular Medicine, University of Kentucky, Lexington, KY</w:t>
            </w:r>
          </w:p>
        </w:tc>
      </w:tr>
      <w:tr w:rsidR="00266978" w:rsidRPr="00961837" w14:paraId="42D15735" w14:textId="77777777" w:rsidTr="000119DF">
        <w:trPr>
          <w:trHeight w:val="20"/>
        </w:trPr>
        <w:tc>
          <w:tcPr>
            <w:tcW w:w="2070" w:type="dxa"/>
            <w:hideMark/>
          </w:tcPr>
          <w:p w14:paraId="4786FBEE" w14:textId="77777777" w:rsidR="00266978" w:rsidRPr="00961837" w:rsidRDefault="00266978" w:rsidP="000119DF">
            <w:pPr>
              <w:pStyle w:val="smallheading"/>
              <w:spacing w:after="0" w:line="256" w:lineRule="auto"/>
              <w:rPr>
                <w:noProof w:val="0"/>
              </w:rPr>
            </w:pPr>
            <w:r w:rsidRPr="00961837">
              <w:rPr>
                <w:noProof w:val="0"/>
              </w:rPr>
              <w:t>2017 - present</w:t>
            </w:r>
          </w:p>
        </w:tc>
        <w:tc>
          <w:tcPr>
            <w:tcW w:w="8730" w:type="dxa"/>
            <w:hideMark/>
          </w:tcPr>
          <w:p w14:paraId="207BA763" w14:textId="77777777" w:rsidR="00266978" w:rsidRPr="00961837" w:rsidRDefault="00266978" w:rsidP="000119DF">
            <w:pPr>
              <w:pStyle w:val="smallheading"/>
              <w:spacing w:after="0" w:line="256" w:lineRule="auto"/>
              <w:rPr>
                <w:noProof w:val="0"/>
              </w:rPr>
            </w:pPr>
            <w:r w:rsidRPr="00961837">
              <w:rPr>
                <w:noProof w:val="0"/>
              </w:rPr>
              <w:t>Principal Investigator, Gill Cardiovascular Biorepository, University of Kentucky</w:t>
            </w:r>
          </w:p>
        </w:tc>
      </w:tr>
      <w:tr w:rsidR="00266978" w:rsidRPr="00961837" w14:paraId="14AFE7F8" w14:textId="77777777" w:rsidTr="000119DF">
        <w:tc>
          <w:tcPr>
            <w:tcW w:w="2070" w:type="dxa"/>
            <w:vAlign w:val="center"/>
            <w:hideMark/>
          </w:tcPr>
          <w:p w14:paraId="740B68B6" w14:textId="77777777" w:rsidR="00266978" w:rsidRPr="00961837" w:rsidRDefault="00266978" w:rsidP="000119DF">
            <w:pPr>
              <w:pStyle w:val="smallheading"/>
              <w:spacing w:after="0" w:line="256" w:lineRule="auto"/>
              <w:rPr>
                <w:noProof w:val="0"/>
              </w:rPr>
            </w:pPr>
            <w:r w:rsidRPr="00961837">
              <w:rPr>
                <w:noProof w:val="0"/>
              </w:rPr>
              <w:t>2017 - 2023</w:t>
            </w:r>
          </w:p>
        </w:tc>
        <w:tc>
          <w:tcPr>
            <w:tcW w:w="8730" w:type="dxa"/>
            <w:vAlign w:val="center"/>
            <w:hideMark/>
          </w:tcPr>
          <w:p w14:paraId="74BD13DC" w14:textId="77777777" w:rsidR="00266978" w:rsidRPr="000119DF" w:rsidRDefault="00266978" w:rsidP="000119DF">
            <w:pPr>
              <w:tabs>
                <w:tab w:val="left" w:pos="144"/>
              </w:tabs>
              <w:spacing w:after="0"/>
              <w:rPr>
                <w:rFonts w:cs="Arial"/>
                <w:szCs w:val="22"/>
              </w:rPr>
            </w:pPr>
            <w:r w:rsidRPr="000119DF">
              <w:rPr>
                <w:rFonts w:cs="Arial"/>
                <w:szCs w:val="22"/>
              </w:rPr>
              <w:t>Editorial Board, Life Sciences</w:t>
            </w:r>
          </w:p>
        </w:tc>
      </w:tr>
      <w:tr w:rsidR="00266978" w:rsidRPr="00961837" w14:paraId="7EC0F90A" w14:textId="77777777" w:rsidTr="000119DF">
        <w:trPr>
          <w:trHeight w:val="20"/>
        </w:trPr>
        <w:tc>
          <w:tcPr>
            <w:tcW w:w="2070" w:type="dxa"/>
            <w:hideMark/>
          </w:tcPr>
          <w:p w14:paraId="3B62D11D" w14:textId="77777777" w:rsidR="00266978" w:rsidRPr="00961837" w:rsidRDefault="00266978" w:rsidP="000119DF">
            <w:pPr>
              <w:pStyle w:val="smallheading"/>
              <w:spacing w:after="0" w:line="256" w:lineRule="auto"/>
              <w:rPr>
                <w:noProof w:val="0"/>
              </w:rPr>
            </w:pPr>
            <w:r w:rsidRPr="00961837">
              <w:rPr>
                <w:noProof w:val="0"/>
              </w:rPr>
              <w:t>2016 - 2022</w:t>
            </w:r>
          </w:p>
        </w:tc>
        <w:tc>
          <w:tcPr>
            <w:tcW w:w="8730" w:type="dxa"/>
            <w:hideMark/>
          </w:tcPr>
          <w:p w14:paraId="58FD0BF7" w14:textId="77777777" w:rsidR="00266978" w:rsidRPr="00961837" w:rsidRDefault="00266978" w:rsidP="000119DF">
            <w:pPr>
              <w:pStyle w:val="smallheading"/>
              <w:spacing w:after="0" w:line="256" w:lineRule="auto"/>
              <w:rPr>
                <w:noProof w:val="0"/>
              </w:rPr>
            </w:pPr>
            <w:r w:rsidRPr="00961837">
              <w:rPr>
                <w:noProof w:val="0"/>
              </w:rPr>
              <w:t>Director of Graduate Studies, Department of Physiology, University of Kentucky</w:t>
            </w:r>
          </w:p>
        </w:tc>
      </w:tr>
      <w:tr w:rsidR="00266978" w:rsidRPr="00961837" w14:paraId="05E66740" w14:textId="77777777" w:rsidTr="000119DF">
        <w:tc>
          <w:tcPr>
            <w:tcW w:w="2070" w:type="dxa"/>
            <w:tcMar>
              <w:top w:w="0" w:type="dxa"/>
              <w:left w:w="0" w:type="dxa"/>
              <w:bottom w:w="0" w:type="dxa"/>
              <w:right w:w="115" w:type="dxa"/>
            </w:tcMar>
            <w:vAlign w:val="center"/>
            <w:hideMark/>
          </w:tcPr>
          <w:p w14:paraId="4C1EED91" w14:textId="77777777" w:rsidR="00266978" w:rsidRPr="00961837" w:rsidRDefault="00266978" w:rsidP="000119DF">
            <w:pPr>
              <w:pStyle w:val="smallheading"/>
              <w:spacing w:after="0" w:line="256" w:lineRule="auto"/>
              <w:rPr>
                <w:noProof w:val="0"/>
              </w:rPr>
            </w:pPr>
            <w:r w:rsidRPr="00961837">
              <w:rPr>
                <w:noProof w:val="0"/>
              </w:rPr>
              <w:t>2015</w:t>
            </w:r>
          </w:p>
        </w:tc>
        <w:tc>
          <w:tcPr>
            <w:tcW w:w="8730" w:type="dxa"/>
            <w:tcMar>
              <w:top w:w="0" w:type="dxa"/>
              <w:left w:w="0" w:type="dxa"/>
              <w:bottom w:w="0" w:type="dxa"/>
              <w:right w:w="115" w:type="dxa"/>
            </w:tcMar>
            <w:vAlign w:val="center"/>
            <w:hideMark/>
          </w:tcPr>
          <w:p w14:paraId="598CB41B" w14:textId="77777777" w:rsidR="00266978" w:rsidRPr="00961837" w:rsidRDefault="00266978" w:rsidP="000119DF">
            <w:pPr>
              <w:pStyle w:val="smallheading"/>
              <w:spacing w:after="0" w:line="256" w:lineRule="auto"/>
              <w:rPr>
                <w:noProof w:val="0"/>
              </w:rPr>
            </w:pPr>
            <w:r w:rsidRPr="00961837">
              <w:rPr>
                <w:noProof w:val="0"/>
              </w:rPr>
              <w:t>Grant review, American Heart Association Established Investigator Award</w:t>
            </w:r>
          </w:p>
        </w:tc>
      </w:tr>
      <w:tr w:rsidR="00266978" w:rsidRPr="00961837" w14:paraId="6FC81BEF" w14:textId="77777777" w:rsidTr="000119DF">
        <w:trPr>
          <w:trHeight w:val="20"/>
        </w:trPr>
        <w:tc>
          <w:tcPr>
            <w:tcW w:w="2070" w:type="dxa"/>
            <w:hideMark/>
          </w:tcPr>
          <w:p w14:paraId="7313A3E4" w14:textId="77777777" w:rsidR="00266978" w:rsidRPr="00961837" w:rsidRDefault="00266978" w:rsidP="000119DF">
            <w:pPr>
              <w:pStyle w:val="smallheading"/>
              <w:spacing w:after="0" w:line="256" w:lineRule="auto"/>
              <w:rPr>
                <w:noProof w:val="0"/>
              </w:rPr>
            </w:pPr>
            <w:r w:rsidRPr="00961837">
              <w:rPr>
                <w:noProof w:val="0"/>
              </w:rPr>
              <w:t>2015 - 2018</w:t>
            </w:r>
          </w:p>
        </w:tc>
        <w:tc>
          <w:tcPr>
            <w:tcW w:w="8730" w:type="dxa"/>
            <w:hideMark/>
          </w:tcPr>
          <w:p w14:paraId="53835105" w14:textId="77777777" w:rsidR="00266978" w:rsidRPr="00961837" w:rsidRDefault="00266978" w:rsidP="000119DF">
            <w:pPr>
              <w:pStyle w:val="smallheading"/>
              <w:spacing w:after="0" w:line="256" w:lineRule="auto"/>
              <w:rPr>
                <w:noProof w:val="0"/>
              </w:rPr>
            </w:pPr>
            <w:r w:rsidRPr="00961837">
              <w:rPr>
                <w:noProof w:val="0"/>
              </w:rPr>
              <w:t xml:space="preserve">Co-founder and Chief Technology Officer, </w:t>
            </w:r>
            <w:proofErr w:type="spellStart"/>
            <w:r w:rsidRPr="00961837">
              <w:rPr>
                <w:noProof w:val="0"/>
              </w:rPr>
              <w:t>MyoAnalytics</w:t>
            </w:r>
            <w:proofErr w:type="spellEnd"/>
            <w:r w:rsidRPr="00961837">
              <w:rPr>
                <w:noProof w:val="0"/>
              </w:rPr>
              <w:t>, LLC</w:t>
            </w:r>
          </w:p>
        </w:tc>
      </w:tr>
      <w:tr w:rsidR="00266978" w:rsidRPr="00961837" w14:paraId="7D4DF64C" w14:textId="77777777" w:rsidTr="000119DF">
        <w:trPr>
          <w:trHeight w:val="20"/>
        </w:trPr>
        <w:tc>
          <w:tcPr>
            <w:tcW w:w="2070" w:type="dxa"/>
            <w:hideMark/>
          </w:tcPr>
          <w:p w14:paraId="6AE487F9" w14:textId="77777777" w:rsidR="00266978" w:rsidRPr="00961837" w:rsidRDefault="00266978" w:rsidP="000119DF">
            <w:pPr>
              <w:pStyle w:val="smallheading"/>
              <w:spacing w:after="0" w:line="256" w:lineRule="auto"/>
              <w:rPr>
                <w:noProof w:val="0"/>
              </w:rPr>
            </w:pPr>
            <w:r w:rsidRPr="00961837">
              <w:rPr>
                <w:noProof w:val="0"/>
              </w:rPr>
              <w:t>2015 - 2018</w:t>
            </w:r>
          </w:p>
        </w:tc>
        <w:tc>
          <w:tcPr>
            <w:tcW w:w="8730" w:type="dxa"/>
            <w:hideMark/>
          </w:tcPr>
          <w:p w14:paraId="5C4147E0" w14:textId="77777777" w:rsidR="00266978" w:rsidRPr="00961837" w:rsidRDefault="00266978" w:rsidP="000119DF">
            <w:pPr>
              <w:pStyle w:val="smallheading"/>
              <w:spacing w:after="0" w:line="256" w:lineRule="auto"/>
              <w:rPr>
                <w:noProof w:val="0"/>
              </w:rPr>
            </w:pPr>
            <w:r w:rsidRPr="00961837">
              <w:rPr>
                <w:noProof w:val="0"/>
              </w:rPr>
              <w:t>Associate Professor (Joint Appointment), Division of Cardiovascular Medicine,</w:t>
            </w:r>
          </w:p>
          <w:p w14:paraId="4F6F5648" w14:textId="77777777" w:rsidR="00266978" w:rsidRPr="00961837" w:rsidRDefault="00266978" w:rsidP="000119DF">
            <w:pPr>
              <w:pStyle w:val="smallheading"/>
              <w:spacing w:after="0" w:line="256" w:lineRule="auto"/>
              <w:rPr>
                <w:noProof w:val="0"/>
              </w:rPr>
            </w:pPr>
            <w:r w:rsidRPr="00961837">
              <w:rPr>
                <w:noProof w:val="0"/>
              </w:rPr>
              <w:t>University of Kentucky, Lexington, KY</w:t>
            </w:r>
          </w:p>
        </w:tc>
      </w:tr>
      <w:tr w:rsidR="00266978" w:rsidRPr="00961837" w14:paraId="583AA466" w14:textId="77777777" w:rsidTr="000119DF">
        <w:tc>
          <w:tcPr>
            <w:tcW w:w="2070" w:type="dxa"/>
            <w:hideMark/>
          </w:tcPr>
          <w:p w14:paraId="32EEC243" w14:textId="77777777" w:rsidR="00266978" w:rsidRPr="00961837" w:rsidRDefault="00266978" w:rsidP="000119DF">
            <w:pPr>
              <w:pStyle w:val="smallheading"/>
              <w:spacing w:after="0" w:line="256" w:lineRule="auto"/>
              <w:rPr>
                <w:noProof w:val="0"/>
              </w:rPr>
            </w:pPr>
            <w:r w:rsidRPr="00961837">
              <w:rPr>
                <w:noProof w:val="0"/>
              </w:rPr>
              <w:t>2014</w:t>
            </w:r>
          </w:p>
        </w:tc>
        <w:tc>
          <w:tcPr>
            <w:tcW w:w="8730" w:type="dxa"/>
            <w:hideMark/>
          </w:tcPr>
          <w:p w14:paraId="0C9F5989" w14:textId="77777777" w:rsidR="00266978" w:rsidRPr="00961837" w:rsidRDefault="00266978" w:rsidP="000119DF">
            <w:pPr>
              <w:pStyle w:val="smallheading"/>
              <w:spacing w:after="0" w:line="256" w:lineRule="auto"/>
              <w:rPr>
                <w:noProof w:val="0"/>
              </w:rPr>
            </w:pPr>
            <w:r w:rsidRPr="00961837">
              <w:rPr>
                <w:noProof w:val="0"/>
              </w:rPr>
              <w:t>Symposium Speaker, Biophysical Society Annual Meeting</w:t>
            </w:r>
          </w:p>
        </w:tc>
      </w:tr>
      <w:tr w:rsidR="00266978" w:rsidRPr="00961837" w14:paraId="1F208B61" w14:textId="77777777" w:rsidTr="000119DF">
        <w:tc>
          <w:tcPr>
            <w:tcW w:w="2070" w:type="dxa"/>
            <w:hideMark/>
          </w:tcPr>
          <w:p w14:paraId="5CC1CFC5" w14:textId="77777777" w:rsidR="00266978" w:rsidRPr="00961837" w:rsidRDefault="00266978" w:rsidP="000119DF">
            <w:pPr>
              <w:pStyle w:val="smallheading"/>
              <w:spacing w:after="0" w:line="256" w:lineRule="auto"/>
              <w:rPr>
                <w:noProof w:val="0"/>
              </w:rPr>
            </w:pPr>
            <w:r w:rsidRPr="00961837">
              <w:rPr>
                <w:noProof w:val="0"/>
              </w:rPr>
              <w:lastRenderedPageBreak/>
              <w:t>2014</w:t>
            </w:r>
          </w:p>
        </w:tc>
        <w:tc>
          <w:tcPr>
            <w:tcW w:w="8730" w:type="dxa"/>
            <w:hideMark/>
          </w:tcPr>
          <w:p w14:paraId="124C95EE" w14:textId="77777777" w:rsidR="00266978" w:rsidRPr="00961837" w:rsidRDefault="00266978" w:rsidP="000119DF">
            <w:pPr>
              <w:pStyle w:val="smallheading"/>
              <w:spacing w:after="0" w:line="256" w:lineRule="auto"/>
              <w:rPr>
                <w:noProof w:val="0"/>
              </w:rPr>
            </w:pPr>
            <w:r w:rsidRPr="00961837">
              <w:rPr>
                <w:noProof w:val="0"/>
              </w:rPr>
              <w:t xml:space="preserve">Auckland Bioengineering Institute, New Zealand – </w:t>
            </w:r>
            <w:proofErr w:type="gramStart"/>
            <w:r w:rsidRPr="00961837">
              <w:rPr>
                <w:noProof w:val="0"/>
              </w:rPr>
              <w:t>4 week</w:t>
            </w:r>
            <w:proofErr w:type="gramEnd"/>
            <w:r w:rsidRPr="00961837">
              <w:rPr>
                <w:noProof w:val="0"/>
              </w:rPr>
              <w:t xml:space="preserve"> visit supported by research grant from the Royal Society of New Zealand, Auckland, New Zealand</w:t>
            </w:r>
          </w:p>
        </w:tc>
      </w:tr>
      <w:tr w:rsidR="00266978" w:rsidRPr="00961837" w14:paraId="584737F2" w14:textId="77777777" w:rsidTr="000119DF">
        <w:tc>
          <w:tcPr>
            <w:tcW w:w="2070" w:type="dxa"/>
            <w:tcMar>
              <w:top w:w="0" w:type="dxa"/>
              <w:left w:w="0" w:type="dxa"/>
              <w:bottom w:w="0" w:type="dxa"/>
              <w:right w:w="115" w:type="dxa"/>
            </w:tcMar>
            <w:vAlign w:val="center"/>
            <w:hideMark/>
          </w:tcPr>
          <w:p w14:paraId="3E8FB964" w14:textId="77777777" w:rsidR="00266978" w:rsidRPr="00961837" w:rsidRDefault="00266978" w:rsidP="000119DF">
            <w:pPr>
              <w:pStyle w:val="smallheading"/>
              <w:spacing w:after="0" w:line="256" w:lineRule="auto"/>
              <w:rPr>
                <w:noProof w:val="0"/>
              </w:rPr>
            </w:pPr>
            <w:r w:rsidRPr="00961837">
              <w:rPr>
                <w:noProof w:val="0"/>
              </w:rPr>
              <w:t>2014 - 2020</w:t>
            </w:r>
          </w:p>
        </w:tc>
        <w:tc>
          <w:tcPr>
            <w:tcW w:w="8730" w:type="dxa"/>
            <w:tcMar>
              <w:top w:w="0" w:type="dxa"/>
              <w:left w:w="0" w:type="dxa"/>
              <w:bottom w:w="0" w:type="dxa"/>
              <w:right w:w="115" w:type="dxa"/>
            </w:tcMar>
            <w:vAlign w:val="center"/>
            <w:hideMark/>
          </w:tcPr>
          <w:p w14:paraId="2AC8112A" w14:textId="77777777" w:rsidR="00266978" w:rsidRPr="00961837" w:rsidRDefault="00266978" w:rsidP="000119DF">
            <w:pPr>
              <w:pStyle w:val="smallheading"/>
              <w:spacing w:after="0" w:line="256" w:lineRule="auto"/>
              <w:rPr>
                <w:noProof w:val="0"/>
              </w:rPr>
            </w:pPr>
            <w:r w:rsidRPr="00961837">
              <w:rPr>
                <w:noProof w:val="0"/>
              </w:rPr>
              <w:t>Grant review, NIH MTI, K99-R00 panel for NHLBI</w:t>
            </w:r>
          </w:p>
        </w:tc>
      </w:tr>
      <w:tr w:rsidR="00266978" w:rsidRPr="00961837" w14:paraId="1F470753" w14:textId="77777777" w:rsidTr="000119DF">
        <w:tc>
          <w:tcPr>
            <w:tcW w:w="2070" w:type="dxa"/>
            <w:hideMark/>
          </w:tcPr>
          <w:p w14:paraId="3F3A27E4" w14:textId="77777777" w:rsidR="00266978" w:rsidRPr="00961837" w:rsidRDefault="00266978" w:rsidP="000119DF">
            <w:pPr>
              <w:pStyle w:val="smallheading"/>
              <w:spacing w:after="0" w:line="256" w:lineRule="auto"/>
              <w:rPr>
                <w:noProof w:val="0"/>
              </w:rPr>
            </w:pPr>
            <w:r w:rsidRPr="00961837">
              <w:rPr>
                <w:noProof w:val="0"/>
              </w:rPr>
              <w:t>2013</w:t>
            </w:r>
          </w:p>
        </w:tc>
        <w:tc>
          <w:tcPr>
            <w:tcW w:w="8730" w:type="dxa"/>
            <w:hideMark/>
          </w:tcPr>
          <w:p w14:paraId="35191BAA" w14:textId="77777777" w:rsidR="00266978" w:rsidRPr="00961837" w:rsidRDefault="00266978" w:rsidP="000119DF">
            <w:pPr>
              <w:pStyle w:val="smallheading"/>
              <w:spacing w:after="0" w:line="256" w:lineRule="auto"/>
              <w:rPr>
                <w:noProof w:val="0"/>
              </w:rPr>
            </w:pPr>
            <w:r w:rsidRPr="00961837">
              <w:rPr>
                <w:noProof w:val="0"/>
              </w:rPr>
              <w:t>Grant review, NHLBI PPG</w:t>
            </w:r>
          </w:p>
        </w:tc>
      </w:tr>
      <w:tr w:rsidR="00266978" w:rsidRPr="00961837" w14:paraId="053166CA" w14:textId="77777777" w:rsidTr="000119DF">
        <w:trPr>
          <w:trHeight w:val="20"/>
        </w:trPr>
        <w:tc>
          <w:tcPr>
            <w:tcW w:w="2070" w:type="dxa"/>
            <w:vAlign w:val="center"/>
            <w:hideMark/>
          </w:tcPr>
          <w:p w14:paraId="02F0C855" w14:textId="77777777" w:rsidR="00266978" w:rsidRPr="00961837" w:rsidRDefault="00266978" w:rsidP="000119DF">
            <w:pPr>
              <w:pStyle w:val="smallheading"/>
              <w:spacing w:after="0" w:line="256" w:lineRule="auto"/>
              <w:rPr>
                <w:noProof w:val="0"/>
              </w:rPr>
            </w:pPr>
            <w:r w:rsidRPr="00961837">
              <w:rPr>
                <w:noProof w:val="0"/>
              </w:rPr>
              <w:t>2013 - 2014</w:t>
            </w:r>
          </w:p>
        </w:tc>
        <w:tc>
          <w:tcPr>
            <w:tcW w:w="8730" w:type="dxa"/>
            <w:vAlign w:val="center"/>
            <w:hideMark/>
          </w:tcPr>
          <w:p w14:paraId="6A421BCD" w14:textId="77777777" w:rsidR="00266978" w:rsidRPr="00961837" w:rsidRDefault="00266978" w:rsidP="000119DF">
            <w:pPr>
              <w:pStyle w:val="smallheading"/>
              <w:spacing w:after="0" w:line="256" w:lineRule="auto"/>
              <w:rPr>
                <w:noProof w:val="0"/>
              </w:rPr>
            </w:pPr>
            <w:r w:rsidRPr="00961837">
              <w:rPr>
                <w:noProof w:val="0"/>
              </w:rPr>
              <w:t>Grant review Chair, American Heart Association, Cardiac Biology and Regulation 1</w:t>
            </w:r>
          </w:p>
        </w:tc>
      </w:tr>
      <w:tr w:rsidR="00266978" w:rsidRPr="00961837" w14:paraId="284E7D66" w14:textId="77777777" w:rsidTr="000119DF">
        <w:trPr>
          <w:trHeight w:val="20"/>
        </w:trPr>
        <w:tc>
          <w:tcPr>
            <w:tcW w:w="2070" w:type="dxa"/>
            <w:hideMark/>
          </w:tcPr>
          <w:p w14:paraId="5340F94C" w14:textId="77777777" w:rsidR="00266978" w:rsidRPr="00961837" w:rsidRDefault="00266978" w:rsidP="000119DF">
            <w:pPr>
              <w:pStyle w:val="smallheading"/>
              <w:spacing w:after="0" w:line="256" w:lineRule="auto"/>
              <w:rPr>
                <w:noProof w:val="0"/>
              </w:rPr>
            </w:pPr>
            <w:r w:rsidRPr="00961837">
              <w:rPr>
                <w:noProof w:val="0"/>
              </w:rPr>
              <w:t>2013 - present</w:t>
            </w:r>
          </w:p>
        </w:tc>
        <w:tc>
          <w:tcPr>
            <w:tcW w:w="8730" w:type="dxa"/>
            <w:hideMark/>
          </w:tcPr>
          <w:p w14:paraId="7EA8AF00" w14:textId="77777777" w:rsidR="00266978" w:rsidRPr="00961837" w:rsidRDefault="00266978" w:rsidP="000119DF">
            <w:pPr>
              <w:pStyle w:val="smallheading"/>
              <w:spacing w:after="0" w:line="256" w:lineRule="auto"/>
              <w:rPr>
                <w:noProof w:val="0"/>
              </w:rPr>
            </w:pPr>
            <w:r w:rsidRPr="00961837">
              <w:rPr>
                <w:noProof w:val="0"/>
              </w:rPr>
              <w:t>Core Director, Biospecimens, Kentucky Center for Clinical and Translational Sciences</w:t>
            </w:r>
          </w:p>
        </w:tc>
      </w:tr>
      <w:tr w:rsidR="00266978" w:rsidRPr="00961837" w14:paraId="06D3909D" w14:textId="77777777" w:rsidTr="000119DF">
        <w:tc>
          <w:tcPr>
            <w:tcW w:w="2070" w:type="dxa"/>
            <w:tcMar>
              <w:top w:w="0" w:type="dxa"/>
              <w:left w:w="0" w:type="dxa"/>
              <w:bottom w:w="0" w:type="dxa"/>
              <w:right w:w="115" w:type="dxa"/>
            </w:tcMar>
            <w:vAlign w:val="center"/>
            <w:hideMark/>
          </w:tcPr>
          <w:p w14:paraId="662D8932" w14:textId="77777777" w:rsidR="00266978" w:rsidRPr="00961837" w:rsidRDefault="00266978" w:rsidP="000119DF">
            <w:pPr>
              <w:pStyle w:val="smallheading"/>
              <w:spacing w:after="0" w:line="256" w:lineRule="auto"/>
              <w:rPr>
                <w:noProof w:val="0"/>
              </w:rPr>
            </w:pPr>
            <w:r w:rsidRPr="00961837">
              <w:rPr>
                <w:noProof w:val="0"/>
              </w:rPr>
              <w:t>2012 - 2014</w:t>
            </w:r>
          </w:p>
        </w:tc>
        <w:tc>
          <w:tcPr>
            <w:tcW w:w="8730" w:type="dxa"/>
            <w:tcMar>
              <w:top w:w="0" w:type="dxa"/>
              <w:left w:w="0" w:type="dxa"/>
              <w:bottom w:w="0" w:type="dxa"/>
              <w:right w:w="115" w:type="dxa"/>
            </w:tcMar>
            <w:vAlign w:val="center"/>
            <w:hideMark/>
          </w:tcPr>
          <w:p w14:paraId="7BF52684" w14:textId="77777777" w:rsidR="00266978" w:rsidRPr="000119DF" w:rsidRDefault="00266978" w:rsidP="000119DF">
            <w:pPr>
              <w:tabs>
                <w:tab w:val="left" w:pos="144"/>
              </w:tabs>
              <w:spacing w:after="0"/>
              <w:rPr>
                <w:rFonts w:cs="Arial"/>
                <w:szCs w:val="22"/>
              </w:rPr>
            </w:pPr>
            <w:r w:rsidRPr="000119DF">
              <w:rPr>
                <w:rFonts w:cs="Arial"/>
                <w:bCs/>
                <w:szCs w:val="22"/>
              </w:rPr>
              <w:t>Grant review, NIH ZHL1 CSR-P (01)1 – Mentored Career Transition Scientist</w:t>
            </w:r>
          </w:p>
        </w:tc>
      </w:tr>
      <w:tr w:rsidR="00266978" w:rsidRPr="00961837" w14:paraId="62CDA544" w14:textId="77777777" w:rsidTr="000119DF">
        <w:tc>
          <w:tcPr>
            <w:tcW w:w="2070" w:type="dxa"/>
            <w:hideMark/>
          </w:tcPr>
          <w:p w14:paraId="7D5F97D8" w14:textId="77777777" w:rsidR="00266978" w:rsidRPr="00961837" w:rsidRDefault="00266978" w:rsidP="000119DF">
            <w:pPr>
              <w:pStyle w:val="smallheading"/>
              <w:spacing w:after="0" w:line="256" w:lineRule="auto"/>
              <w:rPr>
                <w:noProof w:val="0"/>
              </w:rPr>
            </w:pPr>
            <w:r w:rsidRPr="00961837">
              <w:rPr>
                <w:noProof w:val="0"/>
              </w:rPr>
              <w:t>2011</w:t>
            </w:r>
          </w:p>
        </w:tc>
        <w:tc>
          <w:tcPr>
            <w:tcW w:w="8730" w:type="dxa"/>
            <w:hideMark/>
          </w:tcPr>
          <w:p w14:paraId="57513E3E" w14:textId="77777777" w:rsidR="00266978" w:rsidRPr="00961837" w:rsidRDefault="00266978" w:rsidP="000119DF">
            <w:pPr>
              <w:pStyle w:val="smallheading"/>
              <w:spacing w:after="0" w:line="256" w:lineRule="auto"/>
              <w:rPr>
                <w:noProof w:val="0"/>
              </w:rPr>
            </w:pPr>
            <w:r w:rsidRPr="00961837">
              <w:rPr>
                <w:noProof w:val="0"/>
              </w:rPr>
              <w:t>Co-Chair, Muscle Mechanics and Ultrastructure, Biophysical Society Annual Meeting</w:t>
            </w:r>
          </w:p>
        </w:tc>
      </w:tr>
      <w:tr w:rsidR="00266978" w:rsidRPr="00961837" w14:paraId="57ABE9A1" w14:textId="77777777" w:rsidTr="000119DF">
        <w:tc>
          <w:tcPr>
            <w:tcW w:w="2070" w:type="dxa"/>
            <w:tcMar>
              <w:top w:w="0" w:type="dxa"/>
              <w:left w:w="0" w:type="dxa"/>
              <w:bottom w:w="0" w:type="dxa"/>
              <w:right w:w="115" w:type="dxa"/>
            </w:tcMar>
            <w:vAlign w:val="center"/>
            <w:hideMark/>
          </w:tcPr>
          <w:p w14:paraId="064A0C41" w14:textId="77777777" w:rsidR="00266978" w:rsidRPr="00961837" w:rsidRDefault="00266978" w:rsidP="000119DF">
            <w:pPr>
              <w:pStyle w:val="smallheading"/>
              <w:spacing w:after="0" w:line="256" w:lineRule="auto"/>
              <w:rPr>
                <w:noProof w:val="0"/>
              </w:rPr>
            </w:pPr>
            <w:r w:rsidRPr="00961837">
              <w:rPr>
                <w:noProof w:val="0"/>
              </w:rPr>
              <w:t>2011 - 2012</w:t>
            </w:r>
          </w:p>
        </w:tc>
        <w:tc>
          <w:tcPr>
            <w:tcW w:w="8730" w:type="dxa"/>
            <w:tcMar>
              <w:top w:w="0" w:type="dxa"/>
              <w:left w:w="0" w:type="dxa"/>
              <w:bottom w:w="0" w:type="dxa"/>
              <w:right w:w="115" w:type="dxa"/>
            </w:tcMar>
            <w:vAlign w:val="center"/>
            <w:hideMark/>
          </w:tcPr>
          <w:p w14:paraId="61C4D854" w14:textId="77777777" w:rsidR="00266978" w:rsidRPr="00961837" w:rsidRDefault="00266978" w:rsidP="000119DF">
            <w:pPr>
              <w:pStyle w:val="smallheading"/>
              <w:spacing w:after="0" w:line="256" w:lineRule="auto"/>
              <w:rPr>
                <w:noProof w:val="0"/>
              </w:rPr>
            </w:pPr>
            <w:r w:rsidRPr="00961837">
              <w:rPr>
                <w:noProof w:val="0"/>
              </w:rPr>
              <w:t>Grant review Co-Chair, American Heart Association, Cardiac Biology and Regulation 1</w:t>
            </w:r>
          </w:p>
        </w:tc>
      </w:tr>
      <w:tr w:rsidR="00266978" w:rsidRPr="00961837" w14:paraId="592230F9" w14:textId="77777777" w:rsidTr="000119DF">
        <w:tc>
          <w:tcPr>
            <w:tcW w:w="2070" w:type="dxa"/>
            <w:hideMark/>
          </w:tcPr>
          <w:p w14:paraId="792E9A87" w14:textId="77777777" w:rsidR="00266978" w:rsidRPr="00961837" w:rsidRDefault="00266978" w:rsidP="000119DF">
            <w:pPr>
              <w:pStyle w:val="smallheading"/>
              <w:spacing w:after="0" w:line="256" w:lineRule="auto"/>
              <w:rPr>
                <w:noProof w:val="0"/>
              </w:rPr>
            </w:pPr>
            <w:r w:rsidRPr="00961837">
              <w:rPr>
                <w:noProof w:val="0"/>
              </w:rPr>
              <w:t>2011</w:t>
            </w:r>
          </w:p>
        </w:tc>
        <w:tc>
          <w:tcPr>
            <w:tcW w:w="8730" w:type="dxa"/>
            <w:hideMark/>
          </w:tcPr>
          <w:p w14:paraId="0BEB3378" w14:textId="77777777" w:rsidR="00266978" w:rsidRPr="00961837" w:rsidRDefault="00266978" w:rsidP="000119DF">
            <w:pPr>
              <w:pStyle w:val="smallheading"/>
              <w:spacing w:after="0" w:line="256" w:lineRule="auto"/>
              <w:rPr>
                <w:noProof w:val="0"/>
              </w:rPr>
            </w:pPr>
            <w:r w:rsidRPr="00961837">
              <w:rPr>
                <w:noProof w:val="0"/>
              </w:rPr>
              <w:t>Director, Modeling workshop for trainees in muscle biology, University of Kentucky, Lexington, KY</w:t>
            </w:r>
          </w:p>
        </w:tc>
      </w:tr>
      <w:tr w:rsidR="00266978" w:rsidRPr="00961837" w14:paraId="56A70C2A" w14:textId="77777777" w:rsidTr="000119DF">
        <w:tc>
          <w:tcPr>
            <w:tcW w:w="2070" w:type="dxa"/>
            <w:hideMark/>
          </w:tcPr>
          <w:p w14:paraId="0FBDAB02" w14:textId="77777777" w:rsidR="00266978" w:rsidRPr="00961837" w:rsidRDefault="00266978" w:rsidP="000119DF">
            <w:pPr>
              <w:pStyle w:val="smallheading"/>
              <w:spacing w:after="0" w:line="256" w:lineRule="auto"/>
              <w:rPr>
                <w:noProof w:val="0"/>
              </w:rPr>
            </w:pPr>
            <w:r w:rsidRPr="00961837">
              <w:rPr>
                <w:noProof w:val="0"/>
              </w:rPr>
              <w:t>2010</w:t>
            </w:r>
          </w:p>
        </w:tc>
        <w:tc>
          <w:tcPr>
            <w:tcW w:w="8730" w:type="dxa"/>
            <w:hideMark/>
          </w:tcPr>
          <w:p w14:paraId="7A562A70" w14:textId="77777777" w:rsidR="00266978" w:rsidRPr="00961837" w:rsidRDefault="00266978" w:rsidP="000119DF">
            <w:pPr>
              <w:pStyle w:val="DataField11pt"/>
              <w:spacing w:line="240" w:lineRule="auto"/>
              <w:rPr>
                <w:noProof w:val="0"/>
                <w:sz w:val="22"/>
                <w:szCs w:val="22"/>
              </w:rPr>
            </w:pPr>
            <w:r w:rsidRPr="00961837">
              <w:rPr>
                <w:noProof w:val="0"/>
                <w:sz w:val="22"/>
                <w:szCs w:val="22"/>
              </w:rPr>
              <w:t>Symposium Chair, 6</w:t>
            </w:r>
            <w:r w:rsidRPr="00961837">
              <w:rPr>
                <w:noProof w:val="0"/>
                <w:sz w:val="22"/>
                <w:szCs w:val="22"/>
                <w:vertAlign w:val="superscript"/>
              </w:rPr>
              <w:t>th</w:t>
            </w:r>
            <w:r w:rsidRPr="00961837">
              <w:rPr>
                <w:noProof w:val="0"/>
                <w:sz w:val="22"/>
                <w:szCs w:val="22"/>
              </w:rPr>
              <w:t xml:space="preserve"> World Congress on Biomechanics, Singapore</w:t>
            </w:r>
          </w:p>
        </w:tc>
      </w:tr>
      <w:tr w:rsidR="00266978" w:rsidRPr="00961837" w14:paraId="69EFE580" w14:textId="77777777" w:rsidTr="000119DF">
        <w:tc>
          <w:tcPr>
            <w:tcW w:w="2070" w:type="dxa"/>
            <w:vAlign w:val="center"/>
            <w:hideMark/>
          </w:tcPr>
          <w:p w14:paraId="618A7C4D" w14:textId="77777777" w:rsidR="00266978" w:rsidRPr="00961837" w:rsidRDefault="00266978" w:rsidP="000119DF">
            <w:pPr>
              <w:pStyle w:val="smallheading"/>
              <w:spacing w:after="0" w:line="256" w:lineRule="auto"/>
              <w:rPr>
                <w:noProof w:val="0"/>
              </w:rPr>
            </w:pPr>
            <w:r w:rsidRPr="00961837">
              <w:rPr>
                <w:noProof w:val="0"/>
              </w:rPr>
              <w:t>2010 - present</w:t>
            </w:r>
          </w:p>
        </w:tc>
        <w:tc>
          <w:tcPr>
            <w:tcW w:w="8730" w:type="dxa"/>
            <w:vAlign w:val="center"/>
            <w:hideMark/>
          </w:tcPr>
          <w:p w14:paraId="18CF7609" w14:textId="77777777" w:rsidR="00266978" w:rsidRPr="000119DF" w:rsidRDefault="00266978" w:rsidP="000119DF">
            <w:pPr>
              <w:tabs>
                <w:tab w:val="left" w:pos="144"/>
              </w:tabs>
              <w:spacing w:after="0"/>
              <w:rPr>
                <w:rFonts w:cs="Arial"/>
                <w:szCs w:val="22"/>
              </w:rPr>
            </w:pPr>
            <w:r w:rsidRPr="000119DF">
              <w:rPr>
                <w:rFonts w:cs="Arial"/>
                <w:szCs w:val="22"/>
              </w:rPr>
              <w:t>Editorial Board, Frontiers in Cardiac Muscle Physiology</w:t>
            </w:r>
          </w:p>
        </w:tc>
      </w:tr>
      <w:tr w:rsidR="00266978" w:rsidRPr="00961837" w14:paraId="5FD11B23" w14:textId="77777777" w:rsidTr="000119DF">
        <w:tc>
          <w:tcPr>
            <w:tcW w:w="2070" w:type="dxa"/>
            <w:hideMark/>
          </w:tcPr>
          <w:p w14:paraId="33443C1D" w14:textId="77777777" w:rsidR="00266978" w:rsidRPr="00961837" w:rsidRDefault="00266978" w:rsidP="000119DF">
            <w:pPr>
              <w:pStyle w:val="smallheading"/>
              <w:spacing w:after="0" w:line="256" w:lineRule="auto"/>
              <w:rPr>
                <w:noProof w:val="0"/>
              </w:rPr>
            </w:pPr>
            <w:r w:rsidRPr="00961837">
              <w:rPr>
                <w:noProof w:val="0"/>
              </w:rPr>
              <w:t>2009 - 2019</w:t>
            </w:r>
          </w:p>
        </w:tc>
        <w:tc>
          <w:tcPr>
            <w:tcW w:w="8730" w:type="dxa"/>
            <w:hideMark/>
          </w:tcPr>
          <w:p w14:paraId="5BC2EB7E" w14:textId="77777777" w:rsidR="00266978" w:rsidRPr="00961837" w:rsidRDefault="00266978" w:rsidP="000119DF">
            <w:pPr>
              <w:pStyle w:val="smallheading"/>
              <w:spacing w:after="0" w:line="256" w:lineRule="auto"/>
              <w:rPr>
                <w:noProof w:val="0"/>
              </w:rPr>
            </w:pPr>
            <w:r w:rsidRPr="00961837">
              <w:rPr>
                <w:noProof w:val="0"/>
              </w:rPr>
              <w:t>Executive Committee Member, Center for Muscle Biology, University of Kentucky</w:t>
            </w:r>
          </w:p>
        </w:tc>
      </w:tr>
      <w:tr w:rsidR="00266978" w:rsidRPr="00961837" w14:paraId="748A9A15" w14:textId="77777777" w:rsidTr="000119DF">
        <w:trPr>
          <w:trHeight w:val="20"/>
        </w:trPr>
        <w:tc>
          <w:tcPr>
            <w:tcW w:w="2070" w:type="dxa"/>
            <w:hideMark/>
          </w:tcPr>
          <w:p w14:paraId="740AE9CD" w14:textId="77777777" w:rsidR="00266978" w:rsidRPr="00961837" w:rsidRDefault="00266978" w:rsidP="000119DF">
            <w:pPr>
              <w:pStyle w:val="smallheading"/>
              <w:spacing w:after="0" w:line="256" w:lineRule="auto"/>
              <w:rPr>
                <w:noProof w:val="0"/>
              </w:rPr>
            </w:pPr>
            <w:r w:rsidRPr="00961837">
              <w:rPr>
                <w:noProof w:val="0"/>
              </w:rPr>
              <w:t>2009 - 2018</w:t>
            </w:r>
          </w:p>
        </w:tc>
        <w:tc>
          <w:tcPr>
            <w:tcW w:w="8730" w:type="dxa"/>
            <w:hideMark/>
          </w:tcPr>
          <w:p w14:paraId="61B84060" w14:textId="77777777" w:rsidR="00266978" w:rsidRPr="00961837" w:rsidRDefault="00266978" w:rsidP="000119DF">
            <w:pPr>
              <w:pStyle w:val="smallheading"/>
              <w:spacing w:after="0" w:line="256" w:lineRule="auto"/>
              <w:rPr>
                <w:noProof w:val="0"/>
              </w:rPr>
            </w:pPr>
            <w:r w:rsidRPr="00961837">
              <w:rPr>
                <w:noProof w:val="0"/>
              </w:rPr>
              <w:t xml:space="preserve">Associate Professor (Tenured), Department of Physiology, University of Kentucky </w:t>
            </w:r>
          </w:p>
        </w:tc>
      </w:tr>
      <w:tr w:rsidR="00266978" w:rsidRPr="00961837" w14:paraId="3A063267" w14:textId="77777777" w:rsidTr="000119DF">
        <w:tc>
          <w:tcPr>
            <w:tcW w:w="2070" w:type="dxa"/>
            <w:hideMark/>
          </w:tcPr>
          <w:p w14:paraId="04461776" w14:textId="77777777" w:rsidR="00266978" w:rsidRPr="00961837" w:rsidRDefault="00266978" w:rsidP="000119DF">
            <w:pPr>
              <w:pStyle w:val="smallheading"/>
              <w:spacing w:after="0" w:line="256" w:lineRule="auto"/>
              <w:rPr>
                <w:noProof w:val="0"/>
              </w:rPr>
            </w:pPr>
            <w:r w:rsidRPr="00961837">
              <w:rPr>
                <w:noProof w:val="0"/>
              </w:rPr>
              <w:t>2008, 2010</w:t>
            </w:r>
          </w:p>
        </w:tc>
        <w:tc>
          <w:tcPr>
            <w:tcW w:w="8730" w:type="dxa"/>
            <w:hideMark/>
          </w:tcPr>
          <w:p w14:paraId="0FFEB8DA" w14:textId="77777777" w:rsidR="00266978" w:rsidRPr="00961837" w:rsidRDefault="00266978" w:rsidP="000119DF">
            <w:pPr>
              <w:pStyle w:val="smallheading"/>
              <w:spacing w:after="0" w:line="256" w:lineRule="auto"/>
              <w:rPr>
                <w:noProof w:val="0"/>
              </w:rPr>
            </w:pPr>
            <w:r w:rsidRPr="00961837">
              <w:rPr>
                <w:noProof w:val="0"/>
              </w:rPr>
              <w:t>Biophysical Society Annual Meeting Career Workshop Coordinator</w:t>
            </w:r>
          </w:p>
        </w:tc>
      </w:tr>
      <w:tr w:rsidR="00266978" w:rsidRPr="00961837" w14:paraId="36C8D167" w14:textId="77777777" w:rsidTr="000119DF">
        <w:tc>
          <w:tcPr>
            <w:tcW w:w="2070" w:type="dxa"/>
            <w:hideMark/>
          </w:tcPr>
          <w:p w14:paraId="1AC85D88" w14:textId="77777777" w:rsidR="00266978" w:rsidRPr="00961837" w:rsidRDefault="00266978" w:rsidP="000119DF">
            <w:pPr>
              <w:pStyle w:val="smallheading"/>
              <w:spacing w:after="0" w:line="256" w:lineRule="auto"/>
              <w:rPr>
                <w:noProof w:val="0"/>
              </w:rPr>
            </w:pPr>
            <w:r w:rsidRPr="00961837">
              <w:rPr>
                <w:noProof w:val="0"/>
              </w:rPr>
              <w:t>2007</w:t>
            </w:r>
          </w:p>
        </w:tc>
        <w:tc>
          <w:tcPr>
            <w:tcW w:w="8730" w:type="dxa"/>
            <w:hideMark/>
          </w:tcPr>
          <w:p w14:paraId="13B8E228" w14:textId="77777777" w:rsidR="00266978" w:rsidRPr="00961837" w:rsidRDefault="00266978" w:rsidP="000119DF">
            <w:pPr>
              <w:pStyle w:val="DataField11pt"/>
              <w:spacing w:line="240" w:lineRule="auto"/>
              <w:rPr>
                <w:noProof w:val="0"/>
                <w:sz w:val="22"/>
                <w:szCs w:val="22"/>
              </w:rPr>
            </w:pPr>
            <w:r w:rsidRPr="00961837">
              <w:rPr>
                <w:noProof w:val="0"/>
                <w:sz w:val="22"/>
                <w:szCs w:val="22"/>
              </w:rPr>
              <w:t>Symposium Chair, Experimental Biology, American Physiological Society Annual Meeting</w:t>
            </w:r>
          </w:p>
        </w:tc>
      </w:tr>
      <w:tr w:rsidR="00266978" w:rsidRPr="00961837" w14:paraId="7297563C" w14:textId="77777777" w:rsidTr="000119DF">
        <w:tc>
          <w:tcPr>
            <w:tcW w:w="2070" w:type="dxa"/>
            <w:tcMar>
              <w:top w:w="0" w:type="dxa"/>
              <w:left w:w="0" w:type="dxa"/>
              <w:bottom w:w="0" w:type="dxa"/>
              <w:right w:w="115" w:type="dxa"/>
            </w:tcMar>
            <w:vAlign w:val="center"/>
            <w:hideMark/>
          </w:tcPr>
          <w:p w14:paraId="51163116" w14:textId="77777777" w:rsidR="00266978" w:rsidRPr="00961837" w:rsidRDefault="00266978" w:rsidP="000119DF">
            <w:pPr>
              <w:pStyle w:val="smallheading"/>
              <w:spacing w:after="0" w:line="256" w:lineRule="auto"/>
              <w:rPr>
                <w:noProof w:val="0"/>
              </w:rPr>
            </w:pPr>
            <w:r w:rsidRPr="00961837">
              <w:rPr>
                <w:noProof w:val="0"/>
              </w:rPr>
              <w:t>2007 - 2009</w:t>
            </w:r>
          </w:p>
        </w:tc>
        <w:tc>
          <w:tcPr>
            <w:tcW w:w="8730" w:type="dxa"/>
            <w:tcMar>
              <w:top w:w="0" w:type="dxa"/>
              <w:left w:w="0" w:type="dxa"/>
              <w:bottom w:w="0" w:type="dxa"/>
              <w:right w:w="115" w:type="dxa"/>
            </w:tcMar>
            <w:vAlign w:val="center"/>
            <w:hideMark/>
          </w:tcPr>
          <w:p w14:paraId="5B65FC92" w14:textId="77777777" w:rsidR="00266978" w:rsidRPr="00961837" w:rsidRDefault="00266978" w:rsidP="000119DF">
            <w:pPr>
              <w:pStyle w:val="DataField11pt"/>
              <w:spacing w:line="240" w:lineRule="auto"/>
              <w:rPr>
                <w:noProof w:val="0"/>
                <w:sz w:val="22"/>
                <w:szCs w:val="22"/>
              </w:rPr>
            </w:pPr>
            <w:r w:rsidRPr="00961837">
              <w:rPr>
                <w:noProof w:val="0"/>
                <w:sz w:val="22"/>
                <w:szCs w:val="22"/>
              </w:rPr>
              <w:t xml:space="preserve">Grant review, American Heart Association, Cardiac </w:t>
            </w:r>
            <w:proofErr w:type="gramStart"/>
            <w:r w:rsidRPr="00961837">
              <w:rPr>
                <w:noProof w:val="0"/>
                <w:sz w:val="22"/>
                <w:szCs w:val="22"/>
              </w:rPr>
              <w:t>biology</w:t>
            </w:r>
            <w:proofErr w:type="gramEnd"/>
            <w:r w:rsidRPr="00961837">
              <w:rPr>
                <w:noProof w:val="0"/>
                <w:sz w:val="22"/>
                <w:szCs w:val="22"/>
              </w:rPr>
              <w:t xml:space="preserve"> and regulation</w:t>
            </w:r>
          </w:p>
        </w:tc>
      </w:tr>
      <w:tr w:rsidR="00266978" w:rsidRPr="00961837" w14:paraId="5E137F6E" w14:textId="77777777" w:rsidTr="000119DF">
        <w:tc>
          <w:tcPr>
            <w:tcW w:w="2070" w:type="dxa"/>
            <w:tcMar>
              <w:top w:w="0" w:type="dxa"/>
              <w:left w:w="0" w:type="dxa"/>
              <w:bottom w:w="0" w:type="dxa"/>
              <w:right w:w="115" w:type="dxa"/>
            </w:tcMar>
            <w:vAlign w:val="center"/>
            <w:hideMark/>
          </w:tcPr>
          <w:p w14:paraId="32D43CE6" w14:textId="77777777" w:rsidR="00266978" w:rsidRPr="00961837" w:rsidRDefault="00266978" w:rsidP="000119DF">
            <w:pPr>
              <w:pStyle w:val="smallheading"/>
              <w:spacing w:after="0" w:line="256" w:lineRule="auto"/>
              <w:rPr>
                <w:noProof w:val="0"/>
              </w:rPr>
            </w:pPr>
            <w:r w:rsidRPr="00961837">
              <w:rPr>
                <w:noProof w:val="0"/>
              </w:rPr>
              <w:t>2007, 2012, 2014</w:t>
            </w:r>
          </w:p>
        </w:tc>
        <w:tc>
          <w:tcPr>
            <w:tcW w:w="8730" w:type="dxa"/>
            <w:tcMar>
              <w:top w:w="0" w:type="dxa"/>
              <w:left w:w="0" w:type="dxa"/>
              <w:bottom w:w="0" w:type="dxa"/>
              <w:right w:w="115" w:type="dxa"/>
            </w:tcMar>
            <w:vAlign w:val="center"/>
            <w:hideMark/>
          </w:tcPr>
          <w:p w14:paraId="13311C33"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National Science Foundation</w:t>
            </w:r>
          </w:p>
        </w:tc>
      </w:tr>
      <w:tr w:rsidR="00266978" w:rsidRPr="00961837" w14:paraId="7B537B3F" w14:textId="77777777" w:rsidTr="000119DF">
        <w:tc>
          <w:tcPr>
            <w:tcW w:w="2070" w:type="dxa"/>
            <w:hideMark/>
          </w:tcPr>
          <w:p w14:paraId="2D0C93ED" w14:textId="77777777" w:rsidR="00266978" w:rsidRPr="00961837" w:rsidRDefault="00266978" w:rsidP="000119DF">
            <w:pPr>
              <w:pStyle w:val="smallheading"/>
              <w:spacing w:after="0" w:line="256" w:lineRule="auto"/>
              <w:rPr>
                <w:noProof w:val="0"/>
              </w:rPr>
            </w:pPr>
            <w:r w:rsidRPr="00961837">
              <w:rPr>
                <w:noProof w:val="0"/>
              </w:rPr>
              <w:t>2006 - 2012</w:t>
            </w:r>
          </w:p>
        </w:tc>
        <w:tc>
          <w:tcPr>
            <w:tcW w:w="8730" w:type="dxa"/>
            <w:hideMark/>
          </w:tcPr>
          <w:p w14:paraId="5693B354" w14:textId="77777777" w:rsidR="00266978" w:rsidRPr="00961837" w:rsidRDefault="00266978" w:rsidP="000119DF">
            <w:pPr>
              <w:pStyle w:val="DataField11pt"/>
              <w:spacing w:line="240" w:lineRule="auto"/>
              <w:rPr>
                <w:noProof w:val="0"/>
                <w:sz w:val="22"/>
                <w:szCs w:val="22"/>
              </w:rPr>
            </w:pPr>
            <w:r w:rsidRPr="00961837">
              <w:rPr>
                <w:noProof w:val="0"/>
                <w:sz w:val="22"/>
                <w:szCs w:val="22"/>
              </w:rPr>
              <w:t>Biophysical Society Early Careers Committee</w:t>
            </w:r>
          </w:p>
        </w:tc>
      </w:tr>
      <w:tr w:rsidR="00266978" w:rsidRPr="00961837" w14:paraId="4394B2AA" w14:textId="77777777" w:rsidTr="000119DF">
        <w:trPr>
          <w:trHeight w:val="20"/>
        </w:trPr>
        <w:tc>
          <w:tcPr>
            <w:tcW w:w="2070" w:type="dxa"/>
            <w:hideMark/>
          </w:tcPr>
          <w:p w14:paraId="4CAC2901" w14:textId="77777777" w:rsidR="00266978" w:rsidRPr="00961837" w:rsidRDefault="00266978" w:rsidP="000119DF">
            <w:pPr>
              <w:pStyle w:val="smallheading"/>
              <w:spacing w:after="0" w:line="256" w:lineRule="auto"/>
              <w:rPr>
                <w:noProof w:val="0"/>
              </w:rPr>
            </w:pPr>
            <w:r w:rsidRPr="00961837">
              <w:rPr>
                <w:noProof w:val="0"/>
              </w:rPr>
              <w:t>2004 - 2009</w:t>
            </w:r>
          </w:p>
        </w:tc>
        <w:tc>
          <w:tcPr>
            <w:tcW w:w="8730" w:type="dxa"/>
            <w:hideMark/>
          </w:tcPr>
          <w:p w14:paraId="03ADF4CB" w14:textId="77777777" w:rsidR="00266978" w:rsidRPr="00961837" w:rsidRDefault="00266978" w:rsidP="000119DF">
            <w:pPr>
              <w:pStyle w:val="smallheading"/>
              <w:spacing w:after="0" w:line="256" w:lineRule="auto"/>
              <w:rPr>
                <w:noProof w:val="0"/>
              </w:rPr>
            </w:pPr>
            <w:r w:rsidRPr="00961837">
              <w:rPr>
                <w:noProof w:val="0"/>
              </w:rPr>
              <w:t>Assistant Professor (Tenure-track), Department of Physiology, University of Kentucky</w:t>
            </w:r>
          </w:p>
        </w:tc>
      </w:tr>
      <w:tr w:rsidR="00266978" w:rsidRPr="00961837" w14:paraId="1BB356E8" w14:textId="77777777" w:rsidTr="000119DF">
        <w:tc>
          <w:tcPr>
            <w:tcW w:w="2070" w:type="dxa"/>
            <w:vAlign w:val="center"/>
            <w:hideMark/>
          </w:tcPr>
          <w:p w14:paraId="3A96EFF6" w14:textId="77777777" w:rsidR="00266978" w:rsidRPr="00961837" w:rsidRDefault="00266978" w:rsidP="000119DF">
            <w:pPr>
              <w:pStyle w:val="smallheading"/>
              <w:spacing w:after="0" w:line="256" w:lineRule="auto"/>
              <w:rPr>
                <w:noProof w:val="0"/>
              </w:rPr>
            </w:pPr>
            <w:r w:rsidRPr="00961837">
              <w:rPr>
                <w:noProof w:val="0"/>
              </w:rPr>
              <w:t>2004 - present</w:t>
            </w:r>
          </w:p>
        </w:tc>
        <w:tc>
          <w:tcPr>
            <w:tcW w:w="8730" w:type="dxa"/>
            <w:vAlign w:val="center"/>
            <w:hideMark/>
          </w:tcPr>
          <w:p w14:paraId="4B807FCA" w14:textId="77777777" w:rsidR="00266978" w:rsidRPr="000119DF" w:rsidRDefault="00266978" w:rsidP="000119DF">
            <w:pPr>
              <w:tabs>
                <w:tab w:val="left" w:pos="144"/>
              </w:tabs>
              <w:spacing w:after="0"/>
              <w:rPr>
                <w:rFonts w:cs="Arial"/>
                <w:szCs w:val="22"/>
              </w:rPr>
            </w:pPr>
            <w:r w:rsidRPr="000119DF">
              <w:rPr>
                <w:rFonts w:cs="Arial"/>
                <w:szCs w:val="22"/>
              </w:rPr>
              <w:t>Member of the American Physiological Society</w:t>
            </w:r>
          </w:p>
        </w:tc>
      </w:tr>
      <w:tr w:rsidR="00266978" w:rsidRPr="00961837" w14:paraId="3BAB86AD" w14:textId="77777777" w:rsidTr="000119DF">
        <w:trPr>
          <w:trHeight w:val="20"/>
        </w:trPr>
        <w:tc>
          <w:tcPr>
            <w:tcW w:w="2070" w:type="dxa"/>
            <w:hideMark/>
          </w:tcPr>
          <w:p w14:paraId="4A19B2AF" w14:textId="77777777" w:rsidR="00266978" w:rsidRPr="00961837" w:rsidRDefault="00266978" w:rsidP="000119DF">
            <w:pPr>
              <w:pStyle w:val="smallheading"/>
              <w:spacing w:after="0" w:line="256" w:lineRule="auto"/>
              <w:rPr>
                <w:noProof w:val="0"/>
              </w:rPr>
            </w:pPr>
            <w:r w:rsidRPr="00961837">
              <w:rPr>
                <w:noProof w:val="0"/>
              </w:rPr>
              <w:t>2003 - 2004</w:t>
            </w:r>
          </w:p>
        </w:tc>
        <w:tc>
          <w:tcPr>
            <w:tcW w:w="8730" w:type="dxa"/>
            <w:hideMark/>
          </w:tcPr>
          <w:p w14:paraId="56E8CA73" w14:textId="77777777" w:rsidR="00266978" w:rsidRPr="00961837" w:rsidRDefault="00266978" w:rsidP="000119DF">
            <w:pPr>
              <w:pStyle w:val="smallheading"/>
              <w:spacing w:after="0" w:line="256" w:lineRule="auto"/>
              <w:rPr>
                <w:noProof w:val="0"/>
              </w:rPr>
            </w:pPr>
            <w:r w:rsidRPr="00961837">
              <w:rPr>
                <w:noProof w:val="0"/>
              </w:rPr>
              <w:t>Assistant Scientist, Department of Physiology, University of Madison-Wisconsin</w:t>
            </w:r>
          </w:p>
        </w:tc>
      </w:tr>
      <w:tr w:rsidR="00266978" w:rsidRPr="00961837" w14:paraId="0C1EFA72" w14:textId="77777777" w:rsidTr="000119DF">
        <w:tc>
          <w:tcPr>
            <w:tcW w:w="2070" w:type="dxa"/>
            <w:vAlign w:val="center"/>
            <w:hideMark/>
          </w:tcPr>
          <w:p w14:paraId="3E5A8014" w14:textId="77777777" w:rsidR="00266978" w:rsidRPr="00961837" w:rsidRDefault="00266978" w:rsidP="000119DF">
            <w:pPr>
              <w:pStyle w:val="smallheading"/>
              <w:spacing w:after="0" w:line="256" w:lineRule="auto"/>
              <w:rPr>
                <w:noProof w:val="0"/>
              </w:rPr>
            </w:pPr>
            <w:r w:rsidRPr="00961837">
              <w:rPr>
                <w:noProof w:val="0"/>
              </w:rPr>
              <w:t>2001 - present</w:t>
            </w:r>
          </w:p>
        </w:tc>
        <w:tc>
          <w:tcPr>
            <w:tcW w:w="8730" w:type="dxa"/>
            <w:vAlign w:val="center"/>
            <w:hideMark/>
          </w:tcPr>
          <w:p w14:paraId="30F041F4" w14:textId="77777777" w:rsidR="00266978" w:rsidRPr="000119DF" w:rsidRDefault="00266978" w:rsidP="000119DF">
            <w:pPr>
              <w:tabs>
                <w:tab w:val="left" w:pos="144"/>
              </w:tabs>
              <w:spacing w:after="0"/>
              <w:rPr>
                <w:rFonts w:cs="Arial"/>
                <w:szCs w:val="22"/>
              </w:rPr>
            </w:pPr>
            <w:r w:rsidRPr="000119DF">
              <w:rPr>
                <w:rFonts w:cs="Arial"/>
                <w:szCs w:val="22"/>
              </w:rPr>
              <w:t>Member of the American Heart Association</w:t>
            </w:r>
          </w:p>
        </w:tc>
      </w:tr>
      <w:tr w:rsidR="00266978" w:rsidRPr="00961837" w14:paraId="0122F5BA" w14:textId="77777777" w:rsidTr="000119DF">
        <w:tc>
          <w:tcPr>
            <w:tcW w:w="2070" w:type="dxa"/>
            <w:vAlign w:val="center"/>
            <w:hideMark/>
          </w:tcPr>
          <w:p w14:paraId="1B7AA1DC" w14:textId="77777777" w:rsidR="00266978" w:rsidRPr="00961837" w:rsidRDefault="00266978" w:rsidP="000119DF">
            <w:pPr>
              <w:pStyle w:val="smallheading"/>
              <w:spacing w:after="0" w:line="256" w:lineRule="auto"/>
              <w:rPr>
                <w:noProof w:val="0"/>
              </w:rPr>
            </w:pPr>
            <w:r w:rsidRPr="00961837">
              <w:rPr>
                <w:noProof w:val="0"/>
              </w:rPr>
              <w:t>1998 - present</w:t>
            </w:r>
          </w:p>
        </w:tc>
        <w:tc>
          <w:tcPr>
            <w:tcW w:w="8730" w:type="dxa"/>
            <w:vAlign w:val="center"/>
            <w:hideMark/>
          </w:tcPr>
          <w:p w14:paraId="4AA04279" w14:textId="77777777" w:rsidR="00266978" w:rsidRPr="000119DF" w:rsidRDefault="00266978" w:rsidP="000119DF">
            <w:pPr>
              <w:tabs>
                <w:tab w:val="left" w:pos="144"/>
              </w:tabs>
              <w:spacing w:after="0"/>
              <w:rPr>
                <w:rFonts w:cs="Arial"/>
                <w:szCs w:val="22"/>
              </w:rPr>
            </w:pPr>
            <w:r w:rsidRPr="000119DF">
              <w:rPr>
                <w:rFonts w:cs="Arial"/>
                <w:szCs w:val="22"/>
              </w:rPr>
              <w:t>Member of the Biophysical Society</w:t>
            </w:r>
          </w:p>
        </w:tc>
      </w:tr>
      <w:tr w:rsidR="00266978" w:rsidRPr="00961837" w14:paraId="4FBB23E2" w14:textId="77777777" w:rsidTr="000119DF">
        <w:tc>
          <w:tcPr>
            <w:tcW w:w="2070" w:type="dxa"/>
            <w:vAlign w:val="center"/>
            <w:hideMark/>
          </w:tcPr>
          <w:p w14:paraId="353984E9" w14:textId="77777777" w:rsidR="00266978" w:rsidRPr="00961837" w:rsidRDefault="00266978" w:rsidP="000119DF">
            <w:pPr>
              <w:pStyle w:val="smallheading"/>
              <w:spacing w:after="0" w:line="256" w:lineRule="auto"/>
              <w:rPr>
                <w:noProof w:val="0"/>
              </w:rPr>
            </w:pPr>
            <w:r w:rsidRPr="00961837">
              <w:rPr>
                <w:noProof w:val="0"/>
              </w:rPr>
              <w:t>1993 - 2010</w:t>
            </w:r>
          </w:p>
        </w:tc>
        <w:tc>
          <w:tcPr>
            <w:tcW w:w="8730" w:type="dxa"/>
            <w:vAlign w:val="center"/>
            <w:hideMark/>
          </w:tcPr>
          <w:p w14:paraId="7AACBC27" w14:textId="77777777" w:rsidR="00266978" w:rsidRPr="000119DF" w:rsidRDefault="00266978" w:rsidP="000119DF">
            <w:pPr>
              <w:tabs>
                <w:tab w:val="left" w:pos="144"/>
              </w:tabs>
              <w:spacing w:after="0"/>
              <w:rPr>
                <w:rFonts w:cs="Arial"/>
                <w:szCs w:val="22"/>
              </w:rPr>
            </w:pPr>
            <w:r w:rsidRPr="000119DF">
              <w:rPr>
                <w:rFonts w:cs="Arial"/>
                <w:szCs w:val="22"/>
              </w:rPr>
              <w:t>Member of the Physiological Society (United Kingdom)</w:t>
            </w:r>
          </w:p>
        </w:tc>
      </w:tr>
    </w:tbl>
    <w:p w14:paraId="595C7323" w14:textId="77777777" w:rsidR="00266978" w:rsidRPr="00961837" w:rsidRDefault="00266978" w:rsidP="00266978">
      <w:pPr>
        <w:pStyle w:val="DataField11pt-Single"/>
        <w:rPr>
          <w:rStyle w:val="Strong"/>
          <w:rFonts w:eastAsiaTheme="majorEastAsia"/>
          <w:szCs w:val="22"/>
        </w:rPr>
      </w:pPr>
    </w:p>
    <w:p w14:paraId="4AB9DDFB" w14:textId="77777777" w:rsidR="00266978" w:rsidRPr="00961837" w:rsidRDefault="00266978" w:rsidP="00266978">
      <w:pPr>
        <w:pStyle w:val="DataField11pt-Single"/>
        <w:spacing w:after="120"/>
        <w:rPr>
          <w:rStyle w:val="Strong"/>
          <w:rFonts w:eastAsiaTheme="majorEastAsia"/>
          <w:szCs w:val="22"/>
          <w:u w:val="single"/>
        </w:rPr>
      </w:pPr>
      <w:r w:rsidRPr="00961837">
        <w:rPr>
          <w:rStyle w:val="Strong"/>
          <w:rFonts w:eastAsiaTheme="majorEastAsia"/>
          <w:szCs w:val="22"/>
          <w:u w:val="single"/>
        </w:rPr>
        <w:t>Honors</w:t>
      </w:r>
    </w:p>
    <w:tbl>
      <w:tblPr>
        <w:tblW w:w="10800" w:type="dxa"/>
        <w:tblLayout w:type="fixed"/>
        <w:tblCellMar>
          <w:left w:w="0" w:type="dxa"/>
          <w:right w:w="0" w:type="dxa"/>
        </w:tblCellMar>
        <w:tblLook w:val="04A0" w:firstRow="1" w:lastRow="0" w:firstColumn="1" w:lastColumn="0" w:noHBand="0" w:noVBand="1"/>
      </w:tblPr>
      <w:tblGrid>
        <w:gridCol w:w="2070"/>
        <w:gridCol w:w="8730"/>
      </w:tblGrid>
      <w:tr w:rsidR="00266978" w:rsidRPr="00961837" w14:paraId="273CF51E" w14:textId="77777777" w:rsidTr="000119DF">
        <w:tc>
          <w:tcPr>
            <w:tcW w:w="2070" w:type="dxa"/>
            <w:vAlign w:val="center"/>
          </w:tcPr>
          <w:p w14:paraId="5785BEF9" w14:textId="77777777" w:rsidR="00266978" w:rsidRPr="00961837" w:rsidRDefault="00266978" w:rsidP="000119DF">
            <w:pPr>
              <w:pStyle w:val="smallheading"/>
              <w:spacing w:after="0"/>
              <w:rPr>
                <w:noProof w:val="0"/>
              </w:rPr>
            </w:pPr>
            <w:r w:rsidRPr="00961837">
              <w:rPr>
                <w:noProof w:val="0"/>
              </w:rPr>
              <w:t>2006, 2010, 2014</w:t>
            </w:r>
          </w:p>
        </w:tc>
        <w:tc>
          <w:tcPr>
            <w:tcW w:w="8730" w:type="dxa"/>
            <w:vAlign w:val="center"/>
          </w:tcPr>
          <w:p w14:paraId="40FC39AA" w14:textId="77777777" w:rsidR="00266978" w:rsidRPr="00961837" w:rsidRDefault="00266978" w:rsidP="000119DF">
            <w:pPr>
              <w:pStyle w:val="DataField11pt"/>
              <w:spacing w:line="240" w:lineRule="auto"/>
              <w:rPr>
                <w:noProof w:val="0"/>
                <w:sz w:val="22"/>
                <w:szCs w:val="22"/>
              </w:rPr>
            </w:pPr>
            <w:r w:rsidRPr="00961837">
              <w:rPr>
                <w:noProof w:val="0"/>
                <w:sz w:val="22"/>
                <w:szCs w:val="22"/>
              </w:rPr>
              <w:t>Holsinger Award for Excellence in Teaching (University of Kentucky, Physiology)</w:t>
            </w:r>
          </w:p>
        </w:tc>
      </w:tr>
      <w:tr w:rsidR="00266978" w:rsidRPr="00961837" w14:paraId="2C4F52FA" w14:textId="77777777" w:rsidTr="000119DF">
        <w:tc>
          <w:tcPr>
            <w:tcW w:w="2070" w:type="dxa"/>
            <w:vAlign w:val="center"/>
          </w:tcPr>
          <w:p w14:paraId="689448E0" w14:textId="77777777" w:rsidR="00266978" w:rsidRPr="00961837" w:rsidRDefault="00266978" w:rsidP="000119DF">
            <w:pPr>
              <w:pStyle w:val="smallheading"/>
              <w:spacing w:after="0"/>
              <w:rPr>
                <w:noProof w:val="0"/>
              </w:rPr>
            </w:pPr>
            <w:r w:rsidRPr="00961837">
              <w:rPr>
                <w:noProof w:val="0"/>
              </w:rPr>
              <w:t>2014</w:t>
            </w:r>
          </w:p>
        </w:tc>
        <w:tc>
          <w:tcPr>
            <w:tcW w:w="8730" w:type="dxa"/>
            <w:vAlign w:val="center"/>
          </w:tcPr>
          <w:tbl>
            <w:tblPr>
              <w:tblW w:w="10800" w:type="dxa"/>
              <w:tblLayout w:type="fixed"/>
              <w:tblCellMar>
                <w:left w:w="0" w:type="dxa"/>
                <w:right w:w="0" w:type="dxa"/>
              </w:tblCellMar>
              <w:tblLook w:val="04A0" w:firstRow="1" w:lastRow="0" w:firstColumn="1" w:lastColumn="0" w:noHBand="0" w:noVBand="1"/>
            </w:tblPr>
            <w:tblGrid>
              <w:gridCol w:w="10800"/>
            </w:tblGrid>
            <w:tr w:rsidR="00266978" w:rsidRPr="00961837" w14:paraId="31AF79DF" w14:textId="77777777" w:rsidTr="000119DF">
              <w:tc>
                <w:tcPr>
                  <w:tcW w:w="10800" w:type="dxa"/>
                  <w:vAlign w:val="center"/>
                </w:tcPr>
                <w:p w14:paraId="1BBCB66F"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TSA Mentor Recognition Award</w:t>
                  </w:r>
                </w:p>
              </w:tc>
            </w:tr>
          </w:tbl>
          <w:p w14:paraId="33E326AC" w14:textId="77777777" w:rsidR="00266978" w:rsidRPr="00961837" w:rsidRDefault="00266978" w:rsidP="000119DF">
            <w:pPr>
              <w:pStyle w:val="DataField11pt"/>
              <w:spacing w:line="240" w:lineRule="auto"/>
              <w:rPr>
                <w:noProof w:val="0"/>
                <w:sz w:val="22"/>
                <w:szCs w:val="22"/>
              </w:rPr>
            </w:pPr>
          </w:p>
        </w:tc>
      </w:tr>
      <w:tr w:rsidR="00266978" w:rsidRPr="00961837" w14:paraId="6085E136" w14:textId="77777777" w:rsidTr="000119DF">
        <w:tc>
          <w:tcPr>
            <w:tcW w:w="2070" w:type="dxa"/>
            <w:vAlign w:val="center"/>
          </w:tcPr>
          <w:p w14:paraId="7A2F0706" w14:textId="77777777" w:rsidR="00266978" w:rsidRPr="00961837" w:rsidRDefault="00266978" w:rsidP="000119DF">
            <w:pPr>
              <w:pStyle w:val="smallheading"/>
              <w:spacing w:after="0"/>
              <w:rPr>
                <w:noProof w:val="0"/>
              </w:rPr>
            </w:pPr>
            <w:r w:rsidRPr="00961837">
              <w:rPr>
                <w:noProof w:val="0"/>
              </w:rPr>
              <w:t>2012</w:t>
            </w:r>
          </w:p>
        </w:tc>
        <w:tc>
          <w:tcPr>
            <w:tcW w:w="8730" w:type="dxa"/>
            <w:vAlign w:val="center"/>
          </w:tcPr>
          <w:p w14:paraId="792D78F2" w14:textId="77777777" w:rsidR="00266978" w:rsidRPr="000119DF" w:rsidRDefault="00266978" w:rsidP="000119DF">
            <w:pPr>
              <w:tabs>
                <w:tab w:val="left" w:pos="144"/>
              </w:tabs>
              <w:rPr>
                <w:rFonts w:cs="Arial"/>
                <w:bCs/>
                <w:szCs w:val="22"/>
              </w:rPr>
            </w:pPr>
            <w:r w:rsidRPr="000119DF">
              <w:rPr>
                <w:rFonts w:cs="Arial"/>
                <w:bCs/>
                <w:szCs w:val="22"/>
              </w:rPr>
              <w:t>Fellow of the American Heart Association</w:t>
            </w:r>
          </w:p>
        </w:tc>
      </w:tr>
      <w:tr w:rsidR="00266978" w:rsidRPr="00961837" w14:paraId="7007AFDD" w14:textId="77777777" w:rsidTr="000119DF">
        <w:tc>
          <w:tcPr>
            <w:tcW w:w="2070" w:type="dxa"/>
            <w:vAlign w:val="center"/>
          </w:tcPr>
          <w:p w14:paraId="0B1DB3DB" w14:textId="77777777" w:rsidR="00266978" w:rsidRPr="00961837" w:rsidRDefault="00266978" w:rsidP="000119DF">
            <w:pPr>
              <w:pStyle w:val="smallheading"/>
              <w:spacing w:after="0"/>
              <w:rPr>
                <w:noProof w:val="0"/>
              </w:rPr>
            </w:pPr>
            <w:r w:rsidRPr="00961837">
              <w:rPr>
                <w:noProof w:val="0"/>
              </w:rPr>
              <w:t>1993 - 1998</w:t>
            </w:r>
          </w:p>
        </w:tc>
        <w:tc>
          <w:tcPr>
            <w:tcW w:w="8730" w:type="dxa"/>
            <w:vAlign w:val="center"/>
          </w:tcPr>
          <w:p w14:paraId="0D8986DE" w14:textId="77777777" w:rsidR="00266978" w:rsidRPr="000119DF" w:rsidRDefault="00266978" w:rsidP="000119DF">
            <w:pPr>
              <w:tabs>
                <w:tab w:val="left" w:pos="144"/>
              </w:tabs>
              <w:rPr>
                <w:rFonts w:cs="Arial"/>
                <w:bCs/>
                <w:szCs w:val="22"/>
              </w:rPr>
            </w:pPr>
            <w:proofErr w:type="spellStart"/>
            <w:r w:rsidRPr="000119DF">
              <w:rPr>
                <w:rFonts w:cs="Arial"/>
                <w:bCs/>
                <w:szCs w:val="22"/>
              </w:rPr>
              <w:t>Wellcome</w:t>
            </w:r>
            <w:proofErr w:type="spellEnd"/>
            <w:r w:rsidRPr="000119DF">
              <w:rPr>
                <w:rFonts w:cs="Arial"/>
                <w:bCs/>
                <w:szCs w:val="22"/>
              </w:rPr>
              <w:t xml:space="preserve"> Trust Prize Studentship (United Kingdom)</w:t>
            </w:r>
          </w:p>
        </w:tc>
      </w:tr>
    </w:tbl>
    <w:p w14:paraId="71F29A7B" w14:textId="77777777" w:rsidR="00266978" w:rsidRPr="00961837" w:rsidRDefault="00266978" w:rsidP="00266978">
      <w:pPr>
        <w:pStyle w:val="DataField11pt-Single"/>
        <w:rPr>
          <w:rStyle w:val="Strong"/>
          <w:rFonts w:eastAsiaTheme="majorEastAsia"/>
          <w:szCs w:val="22"/>
        </w:rPr>
      </w:pPr>
    </w:p>
    <w:p w14:paraId="031D61CA" w14:textId="77777777" w:rsidR="00266978" w:rsidRPr="00961837" w:rsidRDefault="00266978" w:rsidP="00266978">
      <w:pPr>
        <w:pStyle w:val="DataField11pt-Single"/>
        <w:rPr>
          <w:rStyle w:val="Strong"/>
          <w:rFonts w:eastAsiaTheme="majorEastAsia"/>
          <w:szCs w:val="22"/>
        </w:rPr>
      </w:pPr>
      <w:r w:rsidRPr="00961837">
        <w:rPr>
          <w:rStyle w:val="Strong"/>
          <w:rFonts w:eastAsiaTheme="majorEastAsia"/>
          <w:szCs w:val="22"/>
        </w:rPr>
        <w:t>C.</w:t>
      </w:r>
      <w:r w:rsidRPr="00961837">
        <w:rPr>
          <w:rStyle w:val="Strong"/>
          <w:rFonts w:eastAsiaTheme="majorEastAsia"/>
          <w:szCs w:val="22"/>
        </w:rPr>
        <w:tab/>
        <w:t>Contributions to Science</w:t>
      </w:r>
    </w:p>
    <w:p w14:paraId="193D34AA" w14:textId="77777777" w:rsidR="00266978" w:rsidRPr="00961837" w:rsidRDefault="00266978" w:rsidP="00266978">
      <w:pPr>
        <w:pStyle w:val="DataField11pt-Single"/>
        <w:rPr>
          <w:rStyle w:val="Strong"/>
          <w:rFonts w:eastAsiaTheme="majorEastAsia"/>
          <w:szCs w:val="22"/>
        </w:rPr>
      </w:pPr>
    </w:p>
    <w:p w14:paraId="5C1A0CAA"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1</w:t>
      </w:r>
      <w:r w:rsidRPr="00961837">
        <w:rPr>
          <w:b/>
          <w:noProof w:val="0"/>
          <w:sz w:val="22"/>
          <w:szCs w:val="22"/>
          <w:u w:val="single"/>
        </w:rPr>
        <w:fldChar w:fldCharType="end"/>
      </w:r>
      <w:r w:rsidRPr="00961837">
        <w:rPr>
          <w:b/>
          <w:noProof w:val="0"/>
          <w:sz w:val="22"/>
          <w:szCs w:val="22"/>
          <w:u w:val="single"/>
        </w:rPr>
        <w:t>: Quantitative understanding of sarcomere-level function</w:t>
      </w:r>
    </w:p>
    <w:p w14:paraId="6E64BB5C"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published ~30 manuscripts that quantify the mechanical properties of skeletal and cardiac muscles. Important insights from these publications include: (a) bound cross-bridges contribute to diastolic myocardial stiffness, (b) heterogeneity of half-sarcomere responses </w:t>
      </w:r>
      <w:proofErr w:type="gramStart"/>
      <w:r w:rsidRPr="00961837">
        <w:rPr>
          <w:noProof w:val="0"/>
          <w:sz w:val="22"/>
          <w:szCs w:val="22"/>
        </w:rPr>
        <w:t>contributes</w:t>
      </w:r>
      <w:proofErr w:type="gramEnd"/>
      <w:r w:rsidRPr="00961837">
        <w:rPr>
          <w:noProof w:val="0"/>
          <w:sz w:val="22"/>
          <w:szCs w:val="22"/>
        </w:rPr>
        <w:t xml:space="preserve"> to residual force enhancement, and (c) myocardial relaxation is independent of afterload but accelerated by end-systolic lengthening.</w:t>
      </w:r>
    </w:p>
    <w:p w14:paraId="29749DF4"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Patel, J. R. &amp; Moss, R. L. (2003). Cycling cross-bridges increase myocardial stiffness at submaximal levels of Ca</w:t>
      </w:r>
      <w:r w:rsidRPr="00961837">
        <w:rPr>
          <w:sz w:val="22"/>
          <w:szCs w:val="22"/>
          <w:vertAlign w:val="superscript"/>
        </w:rPr>
        <w:t>2+</w:t>
      </w:r>
      <w:r w:rsidRPr="00961837">
        <w:rPr>
          <w:sz w:val="22"/>
          <w:szCs w:val="22"/>
        </w:rPr>
        <w:t xml:space="preserve"> activation. </w:t>
      </w:r>
      <w:proofErr w:type="spellStart"/>
      <w:r w:rsidRPr="00961837">
        <w:rPr>
          <w:i/>
          <w:iCs/>
          <w:sz w:val="22"/>
          <w:szCs w:val="22"/>
        </w:rPr>
        <w:t>Biophys</w:t>
      </w:r>
      <w:proofErr w:type="spellEnd"/>
      <w:r w:rsidRPr="00961837">
        <w:rPr>
          <w:i/>
          <w:iCs/>
          <w:sz w:val="22"/>
          <w:szCs w:val="22"/>
        </w:rPr>
        <w:t>. J.</w:t>
      </w:r>
      <w:r w:rsidRPr="00961837">
        <w:rPr>
          <w:sz w:val="22"/>
          <w:szCs w:val="22"/>
        </w:rPr>
        <w:t xml:space="preserve"> 84, 3807-3815. PMC1302962. </w:t>
      </w:r>
    </w:p>
    <w:p w14:paraId="79DC51E9"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2006). Tension recovery in permeabilized rat soleus muscle fibers after rapid shortening and </w:t>
      </w:r>
      <w:proofErr w:type="spellStart"/>
      <w:r w:rsidRPr="00961837">
        <w:rPr>
          <w:sz w:val="22"/>
          <w:szCs w:val="22"/>
        </w:rPr>
        <w:t>restretch</w:t>
      </w:r>
      <w:proofErr w:type="spellEnd"/>
      <w:r w:rsidRPr="00961837">
        <w:rPr>
          <w:sz w:val="22"/>
          <w:szCs w:val="22"/>
        </w:rPr>
        <w:t xml:space="preserve">. </w:t>
      </w:r>
      <w:proofErr w:type="spellStart"/>
      <w:r w:rsidRPr="00961837">
        <w:rPr>
          <w:i/>
          <w:sz w:val="22"/>
          <w:szCs w:val="22"/>
        </w:rPr>
        <w:t>Biophys</w:t>
      </w:r>
      <w:proofErr w:type="spellEnd"/>
      <w:r w:rsidRPr="00961837">
        <w:rPr>
          <w:i/>
          <w:sz w:val="22"/>
          <w:szCs w:val="22"/>
        </w:rPr>
        <w:t>. J.</w:t>
      </w:r>
      <w:r w:rsidRPr="00961837">
        <w:rPr>
          <w:sz w:val="22"/>
          <w:szCs w:val="22"/>
        </w:rPr>
        <w:t xml:space="preserve"> 90, 1288-1294. PMC1367280.</w:t>
      </w:r>
    </w:p>
    <w:p w14:paraId="143F414C"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sz w:val="22"/>
          <w:szCs w:val="22"/>
        </w:rPr>
        <w:t xml:space="preserve">Campbell, S. G. &amp; </w:t>
      </w:r>
      <w:r w:rsidRPr="00961837">
        <w:rPr>
          <w:b/>
          <w:sz w:val="22"/>
          <w:szCs w:val="22"/>
        </w:rPr>
        <w:t>CAMPBELL, K. S.</w:t>
      </w:r>
      <w:r w:rsidRPr="00961837">
        <w:rPr>
          <w:sz w:val="22"/>
          <w:szCs w:val="22"/>
        </w:rPr>
        <w:t xml:space="preserve"> (2011). Mechanisms Of Residual Force Enhancement </w:t>
      </w:r>
      <w:proofErr w:type="gramStart"/>
      <w:r w:rsidRPr="00961837">
        <w:rPr>
          <w:sz w:val="22"/>
          <w:szCs w:val="22"/>
        </w:rPr>
        <w:t>In</w:t>
      </w:r>
      <w:proofErr w:type="gramEnd"/>
      <w:r w:rsidRPr="00961837">
        <w:rPr>
          <w:sz w:val="22"/>
          <w:szCs w:val="22"/>
        </w:rPr>
        <w:t xml:space="preserve"> Skeletal Muscle: Insights From Experiments And Mathematical Models. </w:t>
      </w:r>
      <w:r w:rsidRPr="00961837">
        <w:rPr>
          <w:i/>
          <w:iCs/>
          <w:sz w:val="22"/>
          <w:szCs w:val="22"/>
        </w:rPr>
        <w:t>Biophysical Reviews.</w:t>
      </w:r>
      <w:r w:rsidRPr="00961837">
        <w:rPr>
          <w:sz w:val="22"/>
          <w:szCs w:val="22"/>
        </w:rPr>
        <w:t xml:space="preserve"> 3, 199-207. PMC3237401</w:t>
      </w:r>
    </w:p>
    <w:p w14:paraId="59B8B894"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sz w:val="22"/>
          <w:szCs w:val="22"/>
        </w:rPr>
        <w:t xml:space="preserve">Chung, C. S., Hoopes, C. W. &amp; </w:t>
      </w:r>
      <w:r w:rsidRPr="00961837">
        <w:rPr>
          <w:b/>
          <w:sz w:val="22"/>
          <w:szCs w:val="22"/>
        </w:rPr>
        <w:t>CAMPBELL, K. S.</w:t>
      </w:r>
      <w:r w:rsidRPr="00961837">
        <w:rPr>
          <w:sz w:val="22"/>
          <w:szCs w:val="22"/>
        </w:rPr>
        <w:t xml:space="preserve"> (2017). Myocardial relaxation is accelerated by fast stretch, not reduced afterload. </w:t>
      </w:r>
      <w:r w:rsidRPr="00961837">
        <w:rPr>
          <w:i/>
          <w:iCs/>
          <w:sz w:val="22"/>
          <w:szCs w:val="22"/>
        </w:rPr>
        <w:t xml:space="preserve">J Mol Cell </w:t>
      </w:r>
      <w:proofErr w:type="spellStart"/>
      <w:r w:rsidRPr="00961837">
        <w:rPr>
          <w:i/>
          <w:iCs/>
          <w:sz w:val="22"/>
          <w:szCs w:val="22"/>
        </w:rPr>
        <w:t>Cardiol</w:t>
      </w:r>
      <w:proofErr w:type="spellEnd"/>
      <w:r w:rsidRPr="00961837">
        <w:rPr>
          <w:i/>
          <w:iCs/>
          <w:sz w:val="22"/>
          <w:szCs w:val="22"/>
        </w:rPr>
        <w:t>.</w:t>
      </w:r>
      <w:r w:rsidRPr="00961837">
        <w:rPr>
          <w:sz w:val="22"/>
          <w:szCs w:val="22"/>
        </w:rPr>
        <w:t xml:space="preserve"> 103, 65-73. PMC5347980.</w:t>
      </w:r>
    </w:p>
    <w:p w14:paraId="1E8DF9E8" w14:textId="77777777" w:rsidR="00266978" w:rsidRPr="00961837" w:rsidRDefault="00266978" w:rsidP="00266978">
      <w:pPr>
        <w:pStyle w:val="CVpublicationlist"/>
        <w:tabs>
          <w:tab w:val="clear" w:pos="720"/>
          <w:tab w:val="left" w:pos="864"/>
        </w:tabs>
        <w:spacing w:after="0"/>
        <w:rPr>
          <w:bCs/>
          <w:sz w:val="22"/>
          <w:szCs w:val="22"/>
        </w:rPr>
      </w:pPr>
    </w:p>
    <w:p w14:paraId="47B90196" w14:textId="77777777" w:rsidR="00266978" w:rsidRDefault="00266978" w:rsidP="00266978">
      <w:pPr>
        <w:pStyle w:val="smallheading"/>
        <w:spacing w:after="60"/>
        <w:rPr>
          <w:b/>
          <w:noProof w:val="0"/>
          <w:u w:val="single"/>
        </w:rPr>
      </w:pPr>
      <w:r>
        <w:rPr>
          <w:b/>
          <w:noProof w:val="0"/>
          <w:u w:val="single"/>
        </w:rPr>
        <w:br w:type="page"/>
      </w:r>
    </w:p>
    <w:p w14:paraId="1F7EBC33" w14:textId="77777777" w:rsidR="00266978" w:rsidRPr="00961837" w:rsidRDefault="00266978" w:rsidP="00266978">
      <w:pPr>
        <w:pStyle w:val="smallheading"/>
        <w:spacing w:after="60"/>
        <w:rPr>
          <w:b/>
          <w:noProof w:val="0"/>
        </w:rPr>
      </w:pPr>
      <w:r w:rsidRPr="00961837">
        <w:rPr>
          <w:b/>
          <w:noProof w:val="0"/>
          <w:u w:val="single"/>
        </w:rPr>
        <w:lastRenderedPageBreak/>
        <w:t xml:space="preserve">Contribution </w:t>
      </w:r>
      <w:r w:rsidRPr="00961837">
        <w:rPr>
          <w:b/>
          <w:noProof w:val="0"/>
          <w:u w:val="single"/>
        </w:rPr>
        <w:fldChar w:fldCharType="begin"/>
      </w:r>
      <w:r w:rsidRPr="00961837">
        <w:rPr>
          <w:b/>
          <w:noProof w:val="0"/>
          <w:u w:val="single"/>
        </w:rPr>
        <w:instrText xml:space="preserve"> seq contribution </w:instrText>
      </w:r>
      <w:r w:rsidRPr="00961837">
        <w:rPr>
          <w:b/>
          <w:noProof w:val="0"/>
          <w:u w:val="single"/>
        </w:rPr>
        <w:fldChar w:fldCharType="separate"/>
      </w:r>
      <w:r w:rsidRPr="00961837">
        <w:rPr>
          <w:b/>
          <w:u w:val="single"/>
        </w:rPr>
        <w:t>2</w:t>
      </w:r>
      <w:r w:rsidRPr="00961837">
        <w:rPr>
          <w:b/>
          <w:noProof w:val="0"/>
          <w:u w:val="single"/>
        </w:rPr>
        <w:fldChar w:fldCharType="end"/>
      </w:r>
      <w:r w:rsidRPr="00961837">
        <w:rPr>
          <w:b/>
          <w:noProof w:val="0"/>
          <w:u w:val="single"/>
        </w:rPr>
        <w:t>: Mathematical modeling of striated muscle</w:t>
      </w:r>
    </w:p>
    <w:p w14:paraId="5C06A8CC"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published ~30 manuscripts that integrate mathematical modeling of skeletal and cardiac muscles with experimental data. The earliest manuscripts focused on the short-range mechanical properties of skeletal muscle and continue to influence the field of sensorimotor control. Three manuscripts from 2009 to 2011 showed that interactions between half-sarcomeres could explain residual force enhancement and apparent activation-dependent stiffening of muscle fibers. The latest work focuses on OFF/ON transitions in thick filament structure and their contribution to </w:t>
      </w:r>
      <w:proofErr w:type="spellStart"/>
      <w:r w:rsidRPr="00961837">
        <w:rPr>
          <w:noProof w:val="0"/>
          <w:sz w:val="22"/>
          <w:szCs w:val="22"/>
        </w:rPr>
        <w:t>length-dependent</w:t>
      </w:r>
      <w:proofErr w:type="spellEnd"/>
      <w:r w:rsidRPr="00961837">
        <w:rPr>
          <w:noProof w:val="0"/>
          <w:sz w:val="22"/>
          <w:szCs w:val="22"/>
        </w:rPr>
        <w:t xml:space="preserve"> activation in myocardium.</w:t>
      </w:r>
    </w:p>
    <w:p w14:paraId="068683C3"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amp; Lakie, M. (1998). A cross-bridge mechanism can explain the thixotropic short-range elastic component of relaxed frog skeletal muscle. </w:t>
      </w:r>
      <w:r w:rsidRPr="00961837">
        <w:rPr>
          <w:i/>
          <w:sz w:val="22"/>
          <w:szCs w:val="22"/>
        </w:rPr>
        <w:t>J. Physiol.</w:t>
      </w:r>
      <w:r w:rsidRPr="00961837">
        <w:rPr>
          <w:sz w:val="22"/>
          <w:szCs w:val="22"/>
        </w:rPr>
        <w:t xml:space="preserve"> 510, 941-962. PMC2231083.</w:t>
      </w:r>
    </w:p>
    <w:p w14:paraId="717987A9"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2009). Interactions between connected half-sarcomeres produce emergent mechanical behavior in a mathematical model of muscle. </w:t>
      </w:r>
      <w:proofErr w:type="spellStart"/>
      <w:r w:rsidRPr="00961837">
        <w:rPr>
          <w:i/>
          <w:iCs/>
          <w:sz w:val="22"/>
          <w:szCs w:val="22"/>
        </w:rPr>
        <w:t>PLoS</w:t>
      </w:r>
      <w:proofErr w:type="spellEnd"/>
      <w:r w:rsidRPr="00961837">
        <w:rPr>
          <w:i/>
          <w:iCs/>
          <w:sz w:val="22"/>
          <w:szCs w:val="22"/>
        </w:rPr>
        <w:t xml:space="preserve"> </w:t>
      </w:r>
      <w:proofErr w:type="spellStart"/>
      <w:r w:rsidRPr="00961837">
        <w:rPr>
          <w:i/>
          <w:iCs/>
          <w:sz w:val="22"/>
          <w:szCs w:val="22"/>
        </w:rPr>
        <w:t>Comput</w:t>
      </w:r>
      <w:proofErr w:type="spellEnd"/>
      <w:r w:rsidRPr="00961837">
        <w:rPr>
          <w:i/>
          <w:iCs/>
          <w:sz w:val="22"/>
          <w:szCs w:val="22"/>
        </w:rPr>
        <w:t xml:space="preserve"> Biol.</w:t>
      </w:r>
      <w:r w:rsidRPr="00961837">
        <w:rPr>
          <w:sz w:val="22"/>
          <w:szCs w:val="22"/>
        </w:rPr>
        <w:t xml:space="preserve"> 5, e1000560. PMC PMC2770126.</w:t>
      </w:r>
    </w:p>
    <w:p w14:paraId="5E564498"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sz w:val="22"/>
          <w:szCs w:val="22"/>
        </w:rPr>
        <w:t xml:space="preserve">Campbell, S. G., Hatfield, P. C. &amp; </w:t>
      </w:r>
      <w:r w:rsidRPr="00961837">
        <w:rPr>
          <w:b/>
          <w:sz w:val="22"/>
          <w:szCs w:val="22"/>
        </w:rPr>
        <w:t>CAMPBELL, K. S.</w:t>
      </w:r>
      <w:r w:rsidRPr="00961837">
        <w:rPr>
          <w:sz w:val="22"/>
          <w:szCs w:val="22"/>
        </w:rPr>
        <w:t xml:space="preserve"> (2011). A mathematical model of muscle containing heterogeneous half-sarcomeres exhibits residual force enhancement. </w:t>
      </w:r>
      <w:proofErr w:type="spellStart"/>
      <w:r w:rsidRPr="00961837">
        <w:rPr>
          <w:i/>
          <w:iCs/>
          <w:sz w:val="22"/>
          <w:szCs w:val="22"/>
        </w:rPr>
        <w:t>PLoS</w:t>
      </w:r>
      <w:proofErr w:type="spellEnd"/>
      <w:r w:rsidRPr="00961837">
        <w:rPr>
          <w:i/>
          <w:iCs/>
          <w:sz w:val="22"/>
          <w:szCs w:val="22"/>
        </w:rPr>
        <w:t xml:space="preserve"> Computational Biology.</w:t>
      </w:r>
      <w:r w:rsidRPr="00961837">
        <w:rPr>
          <w:sz w:val="22"/>
          <w:szCs w:val="22"/>
        </w:rPr>
        <w:t xml:space="preserve"> 7, e1002156. PMC3182863.</w:t>
      </w:r>
    </w:p>
    <w:p w14:paraId="2E927222" w14:textId="77777777" w:rsidR="00266978"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Janssen, P.M. &amp; Campbell, S. G. (2018). Force-dependent recruitment from the myosin OFF state contributes to </w:t>
      </w:r>
      <w:proofErr w:type="spellStart"/>
      <w:r w:rsidRPr="00961837">
        <w:rPr>
          <w:sz w:val="22"/>
          <w:szCs w:val="22"/>
        </w:rPr>
        <w:t>length-dependent</w:t>
      </w:r>
      <w:proofErr w:type="spellEnd"/>
      <w:r w:rsidRPr="00961837">
        <w:rPr>
          <w:sz w:val="22"/>
          <w:szCs w:val="22"/>
        </w:rPr>
        <w:t xml:space="preserve"> activation. </w:t>
      </w:r>
      <w:proofErr w:type="spellStart"/>
      <w:r w:rsidRPr="00961837">
        <w:rPr>
          <w:i/>
          <w:sz w:val="22"/>
          <w:szCs w:val="22"/>
        </w:rPr>
        <w:t>Biophys</w:t>
      </w:r>
      <w:proofErr w:type="spellEnd"/>
      <w:r w:rsidRPr="00961837">
        <w:rPr>
          <w:i/>
          <w:sz w:val="22"/>
          <w:szCs w:val="22"/>
        </w:rPr>
        <w:t>. J.</w:t>
      </w:r>
      <w:r w:rsidRPr="00961837">
        <w:rPr>
          <w:sz w:val="22"/>
          <w:szCs w:val="22"/>
        </w:rPr>
        <w:t xml:space="preserve"> 115, 543-553. PMC6084639.</w:t>
      </w:r>
    </w:p>
    <w:p w14:paraId="43313FF1" w14:textId="77777777" w:rsidR="00266978" w:rsidRPr="00961837" w:rsidRDefault="00266978" w:rsidP="00266978">
      <w:pPr>
        <w:pStyle w:val="CVpublicationlist"/>
        <w:tabs>
          <w:tab w:val="left" w:pos="864"/>
        </w:tabs>
        <w:jc w:val="both"/>
        <w:rPr>
          <w:sz w:val="22"/>
          <w:szCs w:val="22"/>
        </w:rPr>
      </w:pPr>
    </w:p>
    <w:p w14:paraId="536EE63A"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3</w:t>
      </w:r>
      <w:r w:rsidRPr="00961837">
        <w:rPr>
          <w:b/>
          <w:noProof w:val="0"/>
          <w:sz w:val="22"/>
          <w:szCs w:val="22"/>
          <w:u w:val="single"/>
        </w:rPr>
        <w:fldChar w:fldCharType="end"/>
      </w:r>
      <w:r w:rsidRPr="00961837">
        <w:rPr>
          <w:b/>
          <w:noProof w:val="0"/>
          <w:sz w:val="22"/>
          <w:szCs w:val="22"/>
          <w:u w:val="single"/>
        </w:rPr>
        <w:t xml:space="preserve">: </w:t>
      </w:r>
      <w:proofErr w:type="gramStart"/>
      <w:r w:rsidRPr="00961837">
        <w:rPr>
          <w:b/>
          <w:noProof w:val="0"/>
          <w:sz w:val="22"/>
          <w:szCs w:val="22"/>
          <w:u w:val="single"/>
        </w:rPr>
        <w:t>Open source</w:t>
      </w:r>
      <w:proofErr w:type="gramEnd"/>
      <w:r w:rsidRPr="00961837">
        <w:rPr>
          <w:b/>
          <w:noProof w:val="0"/>
          <w:sz w:val="22"/>
          <w:szCs w:val="22"/>
          <w:u w:val="single"/>
        </w:rPr>
        <w:t xml:space="preserve"> software for scientific research</w:t>
      </w:r>
    </w:p>
    <w:p w14:paraId="60832B91"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 xml:space="preserve">Dr. Campbell has a </w:t>
      </w:r>
      <w:proofErr w:type="gramStart"/>
      <w:r w:rsidRPr="00961837">
        <w:rPr>
          <w:noProof w:val="0"/>
          <w:sz w:val="22"/>
          <w:szCs w:val="22"/>
        </w:rPr>
        <w:t>16 year</w:t>
      </w:r>
      <w:proofErr w:type="gramEnd"/>
      <w:r w:rsidRPr="00961837">
        <w:rPr>
          <w:noProof w:val="0"/>
          <w:sz w:val="22"/>
          <w:szCs w:val="22"/>
        </w:rPr>
        <w:t xml:space="preserve"> track record of creating scientific software and making it freely available to the research community. Major projects include: (a) </w:t>
      </w:r>
      <w:proofErr w:type="spellStart"/>
      <w:r w:rsidRPr="00961837">
        <w:rPr>
          <w:noProof w:val="0"/>
          <w:sz w:val="22"/>
          <w:szCs w:val="22"/>
        </w:rPr>
        <w:t>SLControl</w:t>
      </w:r>
      <w:proofErr w:type="spellEnd"/>
      <w:r w:rsidRPr="00961837">
        <w:rPr>
          <w:noProof w:val="0"/>
          <w:sz w:val="22"/>
          <w:szCs w:val="22"/>
        </w:rPr>
        <w:t xml:space="preserve">, a package for acquiring and analyzing data relating to muscle mechanics, (b) </w:t>
      </w:r>
      <w:proofErr w:type="spellStart"/>
      <w:r w:rsidRPr="00961837">
        <w:rPr>
          <w:noProof w:val="0"/>
          <w:sz w:val="22"/>
          <w:szCs w:val="22"/>
        </w:rPr>
        <w:t>GelBandFitter</w:t>
      </w:r>
      <w:proofErr w:type="spellEnd"/>
      <w:r w:rsidRPr="00961837">
        <w:rPr>
          <w:noProof w:val="0"/>
          <w:sz w:val="22"/>
          <w:szCs w:val="22"/>
        </w:rPr>
        <w:t xml:space="preserve">, a tool for analyzing </w:t>
      </w:r>
      <w:proofErr w:type="gramStart"/>
      <w:r w:rsidRPr="00961837">
        <w:rPr>
          <w:noProof w:val="0"/>
          <w:sz w:val="22"/>
          <w:szCs w:val="22"/>
        </w:rPr>
        <w:t>closely-running</w:t>
      </w:r>
      <w:proofErr w:type="gramEnd"/>
      <w:r w:rsidRPr="00961837">
        <w:rPr>
          <w:noProof w:val="0"/>
          <w:sz w:val="22"/>
          <w:szCs w:val="22"/>
        </w:rPr>
        <w:t xml:space="preserve"> bands on gels and immunoblots, (c) </w:t>
      </w:r>
      <w:proofErr w:type="spellStart"/>
      <w:r w:rsidRPr="00961837">
        <w:rPr>
          <w:noProof w:val="0"/>
          <w:sz w:val="22"/>
          <w:szCs w:val="22"/>
        </w:rPr>
        <w:t>MyoSim</w:t>
      </w:r>
      <w:proofErr w:type="spellEnd"/>
      <w:r w:rsidRPr="00961837">
        <w:rPr>
          <w:noProof w:val="0"/>
          <w:sz w:val="22"/>
          <w:szCs w:val="22"/>
        </w:rPr>
        <w:t xml:space="preserve">, software for simulating the mechanical properties of half-sarcomeres, and (d) </w:t>
      </w:r>
      <w:proofErr w:type="spellStart"/>
      <w:r w:rsidRPr="00961837">
        <w:rPr>
          <w:noProof w:val="0"/>
          <w:sz w:val="22"/>
          <w:szCs w:val="22"/>
        </w:rPr>
        <w:t>MyoVision</w:t>
      </w:r>
      <w:proofErr w:type="spellEnd"/>
      <w:r w:rsidRPr="00961837">
        <w:rPr>
          <w:noProof w:val="0"/>
          <w:sz w:val="22"/>
          <w:szCs w:val="22"/>
        </w:rPr>
        <w:t>, which automates image analysis for muscle cross-sections.</w:t>
      </w:r>
    </w:p>
    <w:p w14:paraId="232B341E" w14:textId="77777777" w:rsidR="00266978" w:rsidRPr="00961837" w:rsidRDefault="00266978" w:rsidP="00266978">
      <w:pPr>
        <w:pStyle w:val="CVpublicationlist"/>
        <w:numPr>
          <w:ilvl w:val="0"/>
          <w:numId w:val="4"/>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amp; Moss, R. L. (2003). </w:t>
      </w:r>
      <w:proofErr w:type="spellStart"/>
      <w:r w:rsidRPr="00961837">
        <w:rPr>
          <w:sz w:val="22"/>
          <w:szCs w:val="22"/>
        </w:rPr>
        <w:t>SLControl</w:t>
      </w:r>
      <w:proofErr w:type="spellEnd"/>
      <w:r w:rsidRPr="00961837">
        <w:rPr>
          <w:sz w:val="22"/>
          <w:szCs w:val="22"/>
        </w:rPr>
        <w:t xml:space="preserve">: PC-based data acquisition and analysis for muscle mechanics. </w:t>
      </w:r>
      <w:r w:rsidRPr="00961837">
        <w:rPr>
          <w:i/>
          <w:iCs/>
          <w:sz w:val="22"/>
          <w:szCs w:val="22"/>
        </w:rPr>
        <w:t>AJP: Heart.</w:t>
      </w:r>
      <w:r w:rsidRPr="00961837">
        <w:rPr>
          <w:sz w:val="22"/>
          <w:szCs w:val="22"/>
        </w:rPr>
        <w:t xml:space="preserve"> 285, H2857-2864.  PMC not available. PMID</w:t>
      </w:r>
      <w:r w:rsidRPr="00961837">
        <w:rPr>
          <w:sz w:val="22"/>
          <w:szCs w:val="22"/>
          <w:shd w:val="clear" w:color="auto" w:fill="FFFFFF"/>
        </w:rPr>
        <w:t xml:space="preserve"> 12907419.</w:t>
      </w:r>
      <w:r w:rsidRPr="00961837">
        <w:rPr>
          <w:sz w:val="22"/>
          <w:szCs w:val="22"/>
        </w:rPr>
        <w:t xml:space="preserve"> </w:t>
      </w:r>
    </w:p>
    <w:p w14:paraId="4B7B1F97" w14:textId="77777777" w:rsidR="00266978" w:rsidRPr="00961837" w:rsidRDefault="00266978" w:rsidP="00266978">
      <w:pPr>
        <w:pStyle w:val="CVpublicationlist"/>
        <w:numPr>
          <w:ilvl w:val="0"/>
          <w:numId w:val="4"/>
        </w:numPr>
        <w:tabs>
          <w:tab w:val="clear" w:pos="720"/>
          <w:tab w:val="left" w:pos="864"/>
        </w:tabs>
        <w:spacing w:after="0"/>
        <w:ind w:left="720"/>
        <w:jc w:val="both"/>
        <w:rPr>
          <w:sz w:val="22"/>
          <w:szCs w:val="22"/>
        </w:rPr>
      </w:pPr>
      <w:proofErr w:type="spellStart"/>
      <w:r w:rsidRPr="00961837">
        <w:rPr>
          <w:sz w:val="22"/>
          <w:szCs w:val="22"/>
        </w:rPr>
        <w:t>Mitov</w:t>
      </w:r>
      <w:proofErr w:type="spellEnd"/>
      <w:r w:rsidRPr="00961837">
        <w:rPr>
          <w:sz w:val="22"/>
          <w:szCs w:val="22"/>
        </w:rPr>
        <w:t xml:space="preserve">, M. I., Greaser, M. L. &amp; </w:t>
      </w:r>
      <w:r w:rsidRPr="00961837">
        <w:rPr>
          <w:b/>
          <w:sz w:val="22"/>
          <w:szCs w:val="22"/>
        </w:rPr>
        <w:t>CAMPBELL, K. S.</w:t>
      </w:r>
      <w:r w:rsidRPr="00961837">
        <w:rPr>
          <w:sz w:val="22"/>
          <w:szCs w:val="22"/>
        </w:rPr>
        <w:t xml:space="preserve"> (2009). </w:t>
      </w:r>
      <w:proofErr w:type="spellStart"/>
      <w:r w:rsidRPr="00961837">
        <w:rPr>
          <w:sz w:val="22"/>
          <w:szCs w:val="22"/>
        </w:rPr>
        <w:t>GelBandFitter</w:t>
      </w:r>
      <w:proofErr w:type="spellEnd"/>
      <w:r w:rsidRPr="00961837">
        <w:rPr>
          <w:sz w:val="22"/>
          <w:szCs w:val="22"/>
        </w:rPr>
        <w:t xml:space="preserve">--a computer program for analysis of closely spaced electrophoretic and immunoblotted bands. </w:t>
      </w:r>
      <w:r w:rsidRPr="00961837">
        <w:rPr>
          <w:i/>
          <w:iCs/>
          <w:sz w:val="22"/>
          <w:szCs w:val="22"/>
        </w:rPr>
        <w:t>Electrophoresis.</w:t>
      </w:r>
      <w:r w:rsidRPr="00961837">
        <w:rPr>
          <w:sz w:val="22"/>
          <w:szCs w:val="22"/>
        </w:rPr>
        <w:t xml:space="preserve"> 30, 848-851. PMC2742644. </w:t>
      </w:r>
    </w:p>
    <w:p w14:paraId="4D77C2A4" w14:textId="77777777" w:rsidR="00266978" w:rsidRPr="00961837" w:rsidRDefault="00266978" w:rsidP="00266978">
      <w:pPr>
        <w:pStyle w:val="CVpublicationlist"/>
        <w:numPr>
          <w:ilvl w:val="0"/>
          <w:numId w:val="4"/>
        </w:numPr>
        <w:tabs>
          <w:tab w:val="clear" w:pos="720"/>
          <w:tab w:val="left" w:pos="864"/>
        </w:tabs>
        <w:spacing w:after="0"/>
        <w:ind w:left="720"/>
        <w:rPr>
          <w:sz w:val="22"/>
          <w:szCs w:val="22"/>
        </w:rPr>
      </w:pPr>
      <w:r w:rsidRPr="00961837">
        <w:rPr>
          <w:b/>
          <w:sz w:val="22"/>
          <w:szCs w:val="22"/>
        </w:rPr>
        <w:t>CAMPBELL, K. S.</w:t>
      </w:r>
      <w:r w:rsidRPr="00961837">
        <w:rPr>
          <w:sz w:val="22"/>
          <w:szCs w:val="22"/>
        </w:rPr>
        <w:t xml:space="preserve"> (2014). Dynamic coupling of regulated binding sites and cycling myosin heads in striated muscle. </w:t>
      </w:r>
      <w:r w:rsidRPr="00961837">
        <w:rPr>
          <w:i/>
          <w:iCs/>
          <w:sz w:val="22"/>
          <w:szCs w:val="22"/>
        </w:rPr>
        <w:t>J Gen. Physiol.</w:t>
      </w:r>
      <w:r w:rsidRPr="00961837">
        <w:rPr>
          <w:sz w:val="22"/>
          <w:szCs w:val="22"/>
        </w:rPr>
        <w:t xml:space="preserve"> 143, 387-399. PMC 3933939.</w:t>
      </w:r>
    </w:p>
    <w:p w14:paraId="0672DECE" w14:textId="77777777" w:rsidR="00266978" w:rsidRPr="00961837" w:rsidRDefault="00266978" w:rsidP="00266978">
      <w:pPr>
        <w:pStyle w:val="CVpublicationlist"/>
        <w:numPr>
          <w:ilvl w:val="0"/>
          <w:numId w:val="4"/>
        </w:numPr>
        <w:tabs>
          <w:tab w:val="clear" w:pos="720"/>
          <w:tab w:val="left" w:pos="864"/>
        </w:tabs>
        <w:spacing w:after="0"/>
        <w:ind w:left="720"/>
        <w:rPr>
          <w:bCs/>
          <w:sz w:val="22"/>
          <w:szCs w:val="22"/>
        </w:rPr>
      </w:pPr>
      <w:r w:rsidRPr="00961837">
        <w:rPr>
          <w:sz w:val="22"/>
          <w:szCs w:val="22"/>
        </w:rPr>
        <w:t xml:space="preserve">Wen, Y., Murach, K. A., </w:t>
      </w:r>
      <w:proofErr w:type="spellStart"/>
      <w:r w:rsidRPr="00961837">
        <w:rPr>
          <w:sz w:val="22"/>
          <w:szCs w:val="22"/>
        </w:rPr>
        <w:t>Vechetti</w:t>
      </w:r>
      <w:proofErr w:type="spellEnd"/>
      <w:r w:rsidRPr="00961837">
        <w:rPr>
          <w:sz w:val="22"/>
          <w:szCs w:val="22"/>
        </w:rPr>
        <w:t xml:space="preserve">, I. J., Jr., Fry, C. S., Vickery, C., Peterson, C. A., </w:t>
      </w:r>
      <w:proofErr w:type="spellStart"/>
      <w:r w:rsidRPr="00961837">
        <w:rPr>
          <w:sz w:val="22"/>
          <w:szCs w:val="22"/>
        </w:rPr>
        <w:t>Mccarthy</w:t>
      </w:r>
      <w:proofErr w:type="spellEnd"/>
      <w:r w:rsidRPr="00961837">
        <w:rPr>
          <w:sz w:val="22"/>
          <w:szCs w:val="22"/>
        </w:rPr>
        <w:t xml:space="preserve">, J. J. &amp; </w:t>
      </w:r>
      <w:r w:rsidRPr="00961837">
        <w:rPr>
          <w:b/>
          <w:sz w:val="22"/>
          <w:szCs w:val="22"/>
        </w:rPr>
        <w:t>CAMPBELL, K. S.</w:t>
      </w:r>
      <w:r w:rsidRPr="00961837">
        <w:rPr>
          <w:sz w:val="22"/>
          <w:szCs w:val="22"/>
        </w:rPr>
        <w:t xml:space="preserve"> (2018). </w:t>
      </w:r>
      <w:proofErr w:type="spellStart"/>
      <w:r w:rsidRPr="00961837">
        <w:rPr>
          <w:sz w:val="22"/>
          <w:szCs w:val="22"/>
        </w:rPr>
        <w:t>MyoVision</w:t>
      </w:r>
      <w:proofErr w:type="spellEnd"/>
      <w:r w:rsidRPr="00961837">
        <w:rPr>
          <w:sz w:val="22"/>
          <w:szCs w:val="22"/>
        </w:rPr>
        <w:t xml:space="preserve">: software for automated high-content analysis of skeletal muscle immunohistochemistry. </w:t>
      </w:r>
      <w:r w:rsidRPr="00961837">
        <w:rPr>
          <w:i/>
          <w:iCs/>
          <w:sz w:val="22"/>
          <w:szCs w:val="22"/>
        </w:rPr>
        <w:t xml:space="preserve">J Appl </w:t>
      </w:r>
      <w:proofErr w:type="spellStart"/>
      <w:r w:rsidRPr="00961837">
        <w:rPr>
          <w:i/>
          <w:iCs/>
          <w:sz w:val="22"/>
          <w:szCs w:val="22"/>
        </w:rPr>
        <w:t>Physiol</w:t>
      </w:r>
      <w:proofErr w:type="spellEnd"/>
      <w:r w:rsidRPr="00961837">
        <w:rPr>
          <w:i/>
          <w:iCs/>
          <w:sz w:val="22"/>
          <w:szCs w:val="22"/>
        </w:rPr>
        <w:t xml:space="preserve"> (1985).</w:t>
      </w:r>
      <w:r w:rsidRPr="00961837">
        <w:rPr>
          <w:sz w:val="22"/>
          <w:szCs w:val="22"/>
        </w:rPr>
        <w:t xml:space="preserve"> 124, 40-51. PMC6048460.</w:t>
      </w:r>
    </w:p>
    <w:p w14:paraId="7FDA3469" w14:textId="77777777" w:rsidR="00266978" w:rsidRPr="00961837" w:rsidRDefault="00266978" w:rsidP="00266978">
      <w:pPr>
        <w:pStyle w:val="CVpublicationlist"/>
        <w:tabs>
          <w:tab w:val="clear" w:pos="720"/>
          <w:tab w:val="left" w:pos="864"/>
        </w:tabs>
        <w:spacing w:after="0"/>
        <w:rPr>
          <w:sz w:val="22"/>
          <w:szCs w:val="22"/>
        </w:rPr>
      </w:pPr>
    </w:p>
    <w:p w14:paraId="7119AD75"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4</w:t>
      </w:r>
      <w:r w:rsidRPr="00961837">
        <w:rPr>
          <w:b/>
          <w:noProof w:val="0"/>
          <w:sz w:val="22"/>
          <w:szCs w:val="22"/>
          <w:u w:val="single"/>
        </w:rPr>
        <w:fldChar w:fldCharType="end"/>
      </w:r>
      <w:r w:rsidRPr="00961837">
        <w:rPr>
          <w:b/>
          <w:noProof w:val="0"/>
          <w:sz w:val="22"/>
          <w:szCs w:val="22"/>
          <w:u w:val="single"/>
        </w:rPr>
        <w:t>: Transmural variation in myocardium</w:t>
      </w:r>
    </w:p>
    <w:p w14:paraId="01205187"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Dr. Campbell’s laboratory has demonstrated that rodent and human hearts exhibit transmural variation in contractile function and that disease changes the normal patterns. These results are important because they may explain changes in cardiac torsion and regional shortening that predict clinical outcomes.</w:t>
      </w:r>
    </w:p>
    <w:p w14:paraId="4FE44A6F"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Campbell, S. G., Haynes, P., Kelsey Snapp, W., Nava, K. E. &amp; </w:t>
      </w:r>
      <w:r w:rsidRPr="00961837">
        <w:rPr>
          <w:b/>
          <w:sz w:val="22"/>
          <w:szCs w:val="22"/>
        </w:rPr>
        <w:t>CAMPBELL, K. S.</w:t>
      </w:r>
      <w:r w:rsidRPr="00961837">
        <w:rPr>
          <w:sz w:val="22"/>
          <w:szCs w:val="22"/>
        </w:rPr>
        <w:t xml:space="preserve"> (2013). Altered ventricular torsion and transmural patterns of myocyte relaxation precede heart failure in aging F344 rats. </w:t>
      </w:r>
      <w:r w:rsidRPr="00961837">
        <w:rPr>
          <w:i/>
          <w:iCs/>
          <w:sz w:val="22"/>
          <w:szCs w:val="22"/>
        </w:rPr>
        <w:t>AJP Heart.</w:t>
      </w:r>
      <w:r w:rsidRPr="00961837">
        <w:rPr>
          <w:sz w:val="22"/>
          <w:szCs w:val="22"/>
        </w:rPr>
        <w:t xml:space="preserve"> 305, H676-686. PMC3761331.</w:t>
      </w:r>
    </w:p>
    <w:p w14:paraId="04086C7B"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Chung, C. S. &amp; </w:t>
      </w:r>
      <w:r w:rsidRPr="00961837">
        <w:rPr>
          <w:b/>
          <w:sz w:val="22"/>
          <w:szCs w:val="22"/>
        </w:rPr>
        <w:t>CAMPBELL, K. S.</w:t>
      </w:r>
      <w:r w:rsidRPr="00961837">
        <w:rPr>
          <w:sz w:val="22"/>
          <w:szCs w:val="22"/>
        </w:rPr>
        <w:t xml:space="preserve"> (2013). Temperature and transmural region influence functional measurements in unloaded left ventricular cardiomyocytes. </w:t>
      </w:r>
      <w:r w:rsidRPr="00961837">
        <w:rPr>
          <w:i/>
          <w:iCs/>
          <w:sz w:val="22"/>
          <w:szCs w:val="22"/>
        </w:rPr>
        <w:t>Physiological Reports.</w:t>
      </w:r>
      <w:r w:rsidRPr="00961837">
        <w:rPr>
          <w:sz w:val="22"/>
          <w:szCs w:val="22"/>
        </w:rPr>
        <w:t xml:space="preserve"> 1, e00158. PMC3871472. </w:t>
      </w:r>
    </w:p>
    <w:p w14:paraId="523655B1"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Haynes, P., Nava, K. E., Lawson, B. A., Chung, C. S., </w:t>
      </w:r>
      <w:proofErr w:type="spellStart"/>
      <w:r w:rsidRPr="00961837">
        <w:rPr>
          <w:sz w:val="22"/>
          <w:szCs w:val="22"/>
        </w:rPr>
        <w:t>Mitov</w:t>
      </w:r>
      <w:proofErr w:type="spellEnd"/>
      <w:r w:rsidRPr="00961837">
        <w:rPr>
          <w:sz w:val="22"/>
          <w:szCs w:val="22"/>
        </w:rPr>
        <w:t xml:space="preserve">, M. I., Campbell, S. G., Stromberg, A. J., Sadayappan, S., Bonnell, M. R., Hoopes, C. W. &amp; </w:t>
      </w:r>
      <w:r w:rsidRPr="00961837">
        <w:rPr>
          <w:b/>
          <w:sz w:val="22"/>
          <w:szCs w:val="22"/>
        </w:rPr>
        <w:t>CAMPBELL, K. S.</w:t>
      </w:r>
      <w:r w:rsidRPr="00961837">
        <w:rPr>
          <w:sz w:val="22"/>
          <w:szCs w:val="22"/>
        </w:rPr>
        <w:t xml:space="preserve"> (2014). Transmural heterogeneity of cellular level power output is reduced in human heart failure. </w:t>
      </w:r>
      <w:r w:rsidRPr="00961837">
        <w:rPr>
          <w:i/>
          <w:iCs/>
          <w:sz w:val="22"/>
          <w:szCs w:val="22"/>
        </w:rPr>
        <w:t xml:space="preserve">J Mol Cell </w:t>
      </w:r>
      <w:proofErr w:type="spellStart"/>
      <w:r w:rsidRPr="00961837">
        <w:rPr>
          <w:i/>
          <w:iCs/>
          <w:sz w:val="22"/>
          <w:szCs w:val="22"/>
        </w:rPr>
        <w:t>Cardiol</w:t>
      </w:r>
      <w:proofErr w:type="spellEnd"/>
      <w:r w:rsidRPr="00961837">
        <w:rPr>
          <w:i/>
          <w:iCs/>
          <w:sz w:val="22"/>
          <w:szCs w:val="22"/>
        </w:rPr>
        <w:t>.</w:t>
      </w:r>
      <w:r w:rsidRPr="00961837">
        <w:rPr>
          <w:sz w:val="22"/>
          <w:szCs w:val="22"/>
        </w:rPr>
        <w:t xml:space="preserve"> 72, 1-8. PMC4037376.</w:t>
      </w:r>
    </w:p>
    <w:p w14:paraId="09824B2F" w14:textId="77777777" w:rsidR="00266978" w:rsidRPr="00961837" w:rsidRDefault="00266978" w:rsidP="00266978">
      <w:pPr>
        <w:pStyle w:val="CVpublicationlist"/>
        <w:numPr>
          <w:ilvl w:val="0"/>
          <w:numId w:val="5"/>
        </w:numPr>
        <w:tabs>
          <w:tab w:val="clear" w:pos="720"/>
          <w:tab w:val="left" w:pos="864"/>
        </w:tabs>
        <w:spacing w:after="0"/>
        <w:ind w:left="720"/>
        <w:rPr>
          <w:sz w:val="22"/>
          <w:szCs w:val="22"/>
        </w:rPr>
      </w:pPr>
      <w:r w:rsidRPr="00961837">
        <w:rPr>
          <w:sz w:val="22"/>
          <w:szCs w:val="22"/>
        </w:rPr>
        <w:t xml:space="preserve">Zhang, X., Haynes, P., </w:t>
      </w:r>
      <w:r w:rsidRPr="00961837">
        <w:rPr>
          <w:b/>
          <w:sz w:val="22"/>
          <w:szCs w:val="22"/>
        </w:rPr>
        <w:t>CAMPBELL, K. S.</w:t>
      </w:r>
      <w:r w:rsidRPr="00961837">
        <w:rPr>
          <w:sz w:val="22"/>
          <w:szCs w:val="22"/>
        </w:rPr>
        <w:t xml:space="preserve">, &amp; Wenk, J. (2015). Numerical evaluation of myofiber orientation and transmural contractile strength on left ventricular function. </w:t>
      </w:r>
      <w:r w:rsidRPr="00961837">
        <w:rPr>
          <w:i/>
          <w:sz w:val="22"/>
          <w:szCs w:val="22"/>
        </w:rPr>
        <w:t xml:space="preserve">J. </w:t>
      </w:r>
      <w:proofErr w:type="spellStart"/>
      <w:r w:rsidRPr="00961837">
        <w:rPr>
          <w:i/>
          <w:sz w:val="22"/>
          <w:szCs w:val="22"/>
        </w:rPr>
        <w:t>Biomech</w:t>
      </w:r>
      <w:proofErr w:type="spellEnd"/>
      <w:r w:rsidRPr="00961837">
        <w:rPr>
          <w:i/>
          <w:sz w:val="22"/>
          <w:szCs w:val="22"/>
        </w:rPr>
        <w:t>. Eng.</w:t>
      </w:r>
      <w:r w:rsidRPr="00961837">
        <w:rPr>
          <w:sz w:val="22"/>
          <w:szCs w:val="22"/>
        </w:rPr>
        <w:t xml:space="preserve"> 137:044502. PMCID not available. PMID25367232.</w:t>
      </w:r>
    </w:p>
    <w:p w14:paraId="668B026B" w14:textId="77777777" w:rsidR="00266978" w:rsidRPr="00961837" w:rsidRDefault="00266978" w:rsidP="00266978">
      <w:pPr>
        <w:pStyle w:val="CVpublicationlist"/>
        <w:tabs>
          <w:tab w:val="clear" w:pos="720"/>
          <w:tab w:val="left" w:pos="864"/>
        </w:tabs>
        <w:spacing w:after="0"/>
        <w:rPr>
          <w:sz w:val="22"/>
          <w:szCs w:val="22"/>
        </w:rPr>
      </w:pPr>
    </w:p>
    <w:p w14:paraId="7DE8B37C"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5</w:t>
      </w:r>
      <w:r w:rsidRPr="00961837">
        <w:rPr>
          <w:b/>
          <w:noProof w:val="0"/>
          <w:sz w:val="22"/>
          <w:szCs w:val="22"/>
          <w:u w:val="single"/>
        </w:rPr>
        <w:fldChar w:fldCharType="end"/>
      </w:r>
      <w:r w:rsidRPr="00961837">
        <w:rPr>
          <w:b/>
          <w:noProof w:val="0"/>
          <w:sz w:val="22"/>
          <w:szCs w:val="22"/>
          <w:u w:val="single"/>
        </w:rPr>
        <w:t>: Biobanking</w:t>
      </w:r>
    </w:p>
    <w:p w14:paraId="633A9C79"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lastRenderedPageBreak/>
        <w:t>Dr. Campbell’s experience with biobanking started in 2008 when he initiated a collaboration with a cardiothoracic surgeon to collect samples of human myocardium. The project has now evolved into the Gill Cardiovascular Biorepository which Dr. Campbell leads as PI. The bank has acquired &gt;</w:t>
      </w:r>
      <w:r>
        <w:rPr>
          <w:noProof w:val="0"/>
          <w:sz w:val="22"/>
          <w:szCs w:val="22"/>
        </w:rPr>
        <w:t>20</w:t>
      </w:r>
      <w:r w:rsidRPr="00961837">
        <w:rPr>
          <w:noProof w:val="0"/>
          <w:sz w:val="22"/>
          <w:szCs w:val="22"/>
        </w:rPr>
        <w:t>,000 myocardial samples from &gt;</w:t>
      </w:r>
      <w:r>
        <w:rPr>
          <w:noProof w:val="0"/>
          <w:sz w:val="22"/>
          <w:szCs w:val="22"/>
        </w:rPr>
        <w:t>65</w:t>
      </w:r>
      <w:r w:rsidRPr="00961837">
        <w:rPr>
          <w:noProof w:val="0"/>
          <w:sz w:val="22"/>
          <w:szCs w:val="22"/>
        </w:rPr>
        <w:t>0 organ donors and patients. The resource supports collaborations with ~40 groups in ~10 countries. Because of his experience, Dr. Campbell was chosen to lead an institution-wide biobanking program for the University of Kentucky CTSA-supported Center for Clinical and Translational Sciences. This program has enrolled ~</w:t>
      </w:r>
      <w:r>
        <w:rPr>
          <w:noProof w:val="0"/>
          <w:sz w:val="22"/>
          <w:szCs w:val="22"/>
        </w:rPr>
        <w:t>60</w:t>
      </w:r>
      <w:r w:rsidRPr="00961837">
        <w:rPr>
          <w:noProof w:val="0"/>
          <w:sz w:val="22"/>
          <w:szCs w:val="22"/>
        </w:rPr>
        <w:t>,000 patients to date and gives the institution permission to bank any sample that is procured as part of normal clinical care and that would otherwise be discarded. Starting in February 2020, Dr. Campbell worked with stakeholders from across the University of Kentucky to develop a COVID-related biobank to facilitate campus research during the pandemic. Dr. Campbell devotes 5% of his academic effort to these activities.</w:t>
      </w:r>
    </w:p>
    <w:p w14:paraId="5A91B4AF" w14:textId="77777777" w:rsidR="00266978" w:rsidRPr="00961837" w:rsidRDefault="00266978" w:rsidP="00266978">
      <w:pPr>
        <w:pStyle w:val="CVpublicationlist"/>
        <w:numPr>
          <w:ilvl w:val="0"/>
          <w:numId w:val="6"/>
        </w:numPr>
        <w:tabs>
          <w:tab w:val="clear" w:pos="720"/>
          <w:tab w:val="left" w:pos="864"/>
        </w:tabs>
        <w:spacing w:after="0"/>
        <w:ind w:left="720"/>
        <w:rPr>
          <w:bCs/>
          <w:sz w:val="22"/>
          <w:szCs w:val="22"/>
        </w:rPr>
      </w:pPr>
      <w:r w:rsidRPr="00961837">
        <w:rPr>
          <w:sz w:val="22"/>
          <w:szCs w:val="22"/>
        </w:rPr>
        <w:t xml:space="preserve">Blair, C. A., Haynes, P., Campbell, S. G., Chung, C., </w:t>
      </w:r>
      <w:proofErr w:type="spellStart"/>
      <w:r w:rsidRPr="00961837">
        <w:rPr>
          <w:sz w:val="22"/>
          <w:szCs w:val="22"/>
        </w:rPr>
        <w:t>Mitov</w:t>
      </w:r>
      <w:proofErr w:type="spellEnd"/>
      <w:r w:rsidRPr="00961837">
        <w:rPr>
          <w:sz w:val="22"/>
          <w:szCs w:val="22"/>
        </w:rPr>
        <w:t xml:space="preserve">, M. I., Dennis, D., Bonnell, M. R., Hoopes, C. W., Guglin, M. &amp; </w:t>
      </w:r>
      <w:r w:rsidRPr="00961837">
        <w:rPr>
          <w:b/>
          <w:sz w:val="22"/>
          <w:szCs w:val="22"/>
        </w:rPr>
        <w:t>CAMPBELL, K. S.</w:t>
      </w:r>
      <w:r w:rsidRPr="00961837">
        <w:rPr>
          <w:sz w:val="22"/>
          <w:szCs w:val="22"/>
        </w:rPr>
        <w:t xml:space="preserve"> (2016). A protocol for collecting human cardiac tissue for research. </w:t>
      </w:r>
      <w:r w:rsidRPr="00961837">
        <w:rPr>
          <w:i/>
          <w:iCs/>
          <w:sz w:val="22"/>
          <w:szCs w:val="22"/>
        </w:rPr>
        <w:t>The VAD Journal.</w:t>
      </w:r>
      <w:r w:rsidRPr="00961837">
        <w:rPr>
          <w:sz w:val="22"/>
          <w:szCs w:val="22"/>
        </w:rPr>
        <w:t xml:space="preserve"> 2, Article 12. PMC5199025.</w:t>
      </w:r>
    </w:p>
    <w:p w14:paraId="22CD788A" w14:textId="77777777" w:rsidR="00266978" w:rsidRPr="00961837" w:rsidRDefault="00266978" w:rsidP="00266978">
      <w:pPr>
        <w:pStyle w:val="CVpublicationlist"/>
        <w:numPr>
          <w:ilvl w:val="0"/>
          <w:numId w:val="6"/>
        </w:numPr>
        <w:tabs>
          <w:tab w:val="clear" w:pos="720"/>
          <w:tab w:val="left" w:pos="864"/>
        </w:tabs>
        <w:spacing w:after="0"/>
        <w:ind w:left="720"/>
        <w:rPr>
          <w:bCs/>
          <w:sz w:val="22"/>
          <w:szCs w:val="22"/>
        </w:rPr>
      </w:pPr>
      <w:r w:rsidRPr="00961837">
        <w:rPr>
          <w:sz w:val="22"/>
          <w:szCs w:val="22"/>
        </w:rPr>
        <w:t xml:space="preserve">Croker, J. A., Patel, R., </w:t>
      </w:r>
      <w:r w:rsidRPr="00961837">
        <w:rPr>
          <w:b/>
          <w:sz w:val="22"/>
          <w:szCs w:val="22"/>
        </w:rPr>
        <w:t>CAMPBELL, K. S.</w:t>
      </w:r>
      <w:r w:rsidRPr="00961837">
        <w:rPr>
          <w:sz w:val="22"/>
          <w:szCs w:val="22"/>
        </w:rPr>
        <w:t xml:space="preserve">, Barton-Baxter, M., Wallet, S., Firestein, G., Kimberly, R. P., &amp; </w:t>
      </w:r>
      <w:proofErr w:type="spellStart"/>
      <w:r w:rsidRPr="00961837">
        <w:rPr>
          <w:sz w:val="22"/>
          <w:szCs w:val="22"/>
        </w:rPr>
        <w:t>Elemento</w:t>
      </w:r>
      <w:proofErr w:type="spellEnd"/>
      <w:r w:rsidRPr="00961837">
        <w:rPr>
          <w:sz w:val="22"/>
          <w:szCs w:val="22"/>
        </w:rPr>
        <w:t xml:space="preserve">, O. (2021). Building biorepositories </w:t>
      </w:r>
      <w:proofErr w:type="gramStart"/>
      <w:r w:rsidRPr="00961837">
        <w:rPr>
          <w:sz w:val="22"/>
          <w:szCs w:val="22"/>
        </w:rPr>
        <w:t>in the midst of</w:t>
      </w:r>
      <w:proofErr w:type="gramEnd"/>
      <w:r w:rsidRPr="00961837">
        <w:rPr>
          <w:sz w:val="22"/>
          <w:szCs w:val="22"/>
        </w:rPr>
        <w:t xml:space="preserve"> a pandemic. </w:t>
      </w:r>
      <w:r w:rsidRPr="00961837">
        <w:rPr>
          <w:i/>
          <w:sz w:val="22"/>
          <w:szCs w:val="22"/>
        </w:rPr>
        <w:t>Journal of Clinical and Translational Science</w:t>
      </w:r>
      <w:r w:rsidRPr="00961837">
        <w:rPr>
          <w:sz w:val="22"/>
          <w:szCs w:val="22"/>
        </w:rPr>
        <w:t>. 10.1017/cts.2021.6.  PMCID7785692.</w:t>
      </w:r>
    </w:p>
    <w:p w14:paraId="3F960D3D" w14:textId="77777777" w:rsidR="00266978" w:rsidRPr="00961837" w:rsidRDefault="00266978" w:rsidP="00266978">
      <w:pPr>
        <w:pStyle w:val="CVpublicationlist"/>
        <w:tabs>
          <w:tab w:val="clear" w:pos="720"/>
          <w:tab w:val="left" w:pos="864"/>
        </w:tabs>
        <w:spacing w:after="0"/>
        <w:rPr>
          <w:bCs/>
          <w:sz w:val="22"/>
          <w:szCs w:val="22"/>
        </w:rPr>
      </w:pPr>
    </w:p>
    <w:p w14:paraId="7749BB3C" w14:textId="77777777" w:rsidR="001C5705" w:rsidRDefault="00266978" w:rsidP="001C5705">
      <w:pPr>
        <w:spacing w:after="0"/>
        <w:rPr>
          <w:rFonts w:cs="Arial"/>
          <w:szCs w:val="22"/>
        </w:rPr>
      </w:pPr>
      <w:r w:rsidRPr="000119DF">
        <w:rPr>
          <w:rFonts w:cs="Arial"/>
          <w:b/>
          <w:bCs/>
          <w:szCs w:val="22"/>
        </w:rPr>
        <w:t>Complete list of published work in NCBI My Bibliography</w:t>
      </w:r>
    </w:p>
    <w:p w14:paraId="49669F6C" w14:textId="165FE10F" w:rsidR="00266978" w:rsidRPr="001C5705" w:rsidRDefault="00266978" w:rsidP="001C5705">
      <w:pPr>
        <w:rPr>
          <w:rFonts w:cs="Arial"/>
          <w:szCs w:val="22"/>
        </w:rPr>
      </w:pPr>
      <w:r w:rsidRPr="000119DF">
        <w:rPr>
          <w:rFonts w:cs="Arial"/>
          <w:szCs w:val="22"/>
        </w:rPr>
        <w:t>(~130 publications, h-index=42, i10-index is 85).</w:t>
      </w:r>
      <w:r w:rsidRPr="000119DF">
        <w:rPr>
          <w:rFonts w:cs="Arial"/>
          <w:szCs w:val="22"/>
        </w:rPr>
        <w:br/>
      </w:r>
      <w:hyperlink r:id="rId10" w:history="1">
        <w:r w:rsidRPr="000119DF">
          <w:rPr>
            <w:rStyle w:val="Hyperlink"/>
            <w:rFonts w:cs="Arial"/>
            <w:szCs w:val="22"/>
          </w:rPr>
          <w:t>https://www.ncbi.nlm.nih.gov/myncbi/kenneth.campbell.1/bibliography/public/</w:t>
        </w:r>
      </w:hyperlink>
      <w:r>
        <w:rPr>
          <w:rFonts w:eastAsia="Times New Roman" w:cs="Arial"/>
          <w:bCs/>
          <w:kern w:val="0"/>
          <w:szCs w:val="22"/>
          <w14:ligatures w14:val="none"/>
        </w:rPr>
        <w:br w:type="page"/>
      </w:r>
    </w:p>
    <w:p w14:paraId="3D0FFBB5" w14:textId="4DB09C3F" w:rsidR="001C5705" w:rsidRDefault="00266978" w:rsidP="0095126F">
      <w:pPr>
        <w:jc w:val="both"/>
        <w:rPr>
          <w:b/>
          <w:bCs/>
        </w:rPr>
      </w:pPr>
      <w:r>
        <w:rPr>
          <w:b/>
          <w:bCs/>
        </w:rPr>
        <w:lastRenderedPageBreak/>
        <w:t>APPLICANT’S BACKGROUND AND GOALS FOR FELLOWSHIP TRAINING</w:t>
      </w:r>
      <w:bookmarkStart w:id="9" w:name="background_goals"/>
      <w:bookmarkEnd w:id="9"/>
    </w:p>
    <w:p w14:paraId="3154FE5A" w14:textId="79B1D505" w:rsidR="007B26A6" w:rsidRPr="007B26A6" w:rsidRDefault="001C5705" w:rsidP="007B26A6">
      <w:pPr>
        <w:pStyle w:val="ListParagraph"/>
        <w:numPr>
          <w:ilvl w:val="0"/>
          <w:numId w:val="22"/>
        </w:numPr>
        <w:spacing w:after="120"/>
        <w:jc w:val="both"/>
        <w:rPr>
          <w:b/>
          <w:bCs/>
        </w:rPr>
      </w:pPr>
      <w:r>
        <w:rPr>
          <w:b/>
          <w:bCs/>
        </w:rPr>
        <w:t>Doctoral Dissertation and Research Experience</w:t>
      </w:r>
    </w:p>
    <w:p w14:paraId="5DE2192C" w14:textId="56410BE2" w:rsidR="001C5705" w:rsidRDefault="001C5705" w:rsidP="004E3FB1">
      <w:pPr>
        <w:spacing w:after="60"/>
        <w:jc w:val="both"/>
        <w:rPr>
          <w:b/>
          <w:bCs/>
        </w:rPr>
      </w:pPr>
      <w:r>
        <w:rPr>
          <w:b/>
          <w:bCs/>
        </w:rPr>
        <w:t>Doctoral Dissertation</w:t>
      </w:r>
    </w:p>
    <w:p w14:paraId="5BF21CA5" w14:textId="60A2FE9F" w:rsidR="00034CF2" w:rsidRDefault="007B26A6" w:rsidP="004E3FB1">
      <w:pPr>
        <w:spacing w:after="120"/>
        <w:jc w:val="both"/>
        <w:rPr>
          <w:ins w:id="10" w:author="Campbell, Kenneth S." w:date="2025-03-31T19:04:00Z"/>
        </w:rPr>
      </w:pPr>
      <w:r>
        <w:t xml:space="preserve">My </w:t>
      </w:r>
      <w:ins w:id="11" w:author="Campbell, Kenneth S." w:date="2025-03-31T18:59:00Z">
        <w:r w:rsidR="00AF372E">
          <w:t xml:space="preserve">PhD advisory committee consists of </w:t>
        </w:r>
      </w:ins>
      <w:ins w:id="12" w:author="Campbell, Kenneth S." w:date="2025-03-31T19:00:00Z">
        <w:r w:rsidR="00AF372E">
          <w:t>2</w:t>
        </w:r>
      </w:ins>
      <w:ins w:id="13" w:author="Campbell, Kenneth S." w:date="2025-03-31T18:59:00Z">
        <w:r w:rsidR="00AF372E">
          <w:t xml:space="preserve"> muscle physiologists</w:t>
        </w:r>
      </w:ins>
      <w:ins w:id="14" w:author="Campbell, Kenneth S." w:date="2025-03-31T19:00:00Z">
        <w:r w:rsidR="00AF372E">
          <w:t>, an academic cardiologist, and my sponsor (</w:t>
        </w:r>
      </w:ins>
      <w:ins w:id="15" w:author="Campbell, Kenneth S." w:date="2025-03-31T19:02:00Z">
        <w:r w:rsidR="00AF372E">
          <w:t xml:space="preserve">Ken Campbell, PhD, </w:t>
        </w:r>
      </w:ins>
      <w:ins w:id="16" w:author="Campbell, Kenneth S." w:date="2025-03-31T19:00:00Z">
        <w:r w:rsidR="00AF372E">
          <w:t>a translational cardiovascular researcher)</w:t>
        </w:r>
      </w:ins>
      <w:ins w:id="17" w:author="Campbell, Kenneth S." w:date="2025-03-31T19:03:00Z">
        <w:r w:rsidR="00AF372E">
          <w:t xml:space="preserve">. I </w:t>
        </w:r>
      </w:ins>
      <w:ins w:id="18" w:author="Campbell, Kenneth S." w:date="2025-03-31T19:04:00Z">
        <w:r w:rsidR="00034CF2">
          <w:t xml:space="preserve">presented an early version of this F31 proposal to them as part of my Qualify Exam and they </w:t>
        </w:r>
      </w:ins>
      <w:ins w:id="19" w:author="Campbell, Kenneth S." w:date="2025-03-31T19:00:00Z">
        <w:r w:rsidR="00AF372E">
          <w:t xml:space="preserve">approved </w:t>
        </w:r>
      </w:ins>
      <w:ins w:id="20" w:author="Campbell, Kenneth S." w:date="2025-03-31T19:01:00Z">
        <w:r w:rsidR="00AF372E">
          <w:t xml:space="preserve">my goal to </w:t>
        </w:r>
      </w:ins>
      <w:ins w:id="21" w:author="Campbell, Kenneth S." w:date="2025-03-31T19:05:00Z">
        <w:r w:rsidR="00034CF2">
          <w:t>quantify</w:t>
        </w:r>
      </w:ins>
      <w:ins w:id="22" w:author="Campbell, Kenneth S." w:date="2025-03-31T19:01:00Z">
        <w:r w:rsidR="00AF372E">
          <w:t xml:space="preserve"> how </w:t>
        </w:r>
      </w:ins>
      <w:del w:id="23" w:author="Campbell, Kenneth S." w:date="2025-03-31T19:01:00Z">
        <w:r w:rsidDel="00AF372E">
          <w:delText>doctoral dissertation will examine the</w:delText>
        </w:r>
        <w:r w:rsidR="002B03FC" w:rsidDel="00AF372E">
          <w:delText xml:space="preserve"> impact of </w:delText>
        </w:r>
      </w:del>
      <w:r w:rsidR="002B03FC">
        <w:t xml:space="preserve">titin-truncating variants </w:t>
      </w:r>
      <w:ins w:id="24" w:author="Campbell, Kenneth S." w:date="2025-03-31T19:01:00Z">
        <w:r w:rsidR="00AF372E">
          <w:t xml:space="preserve">impact </w:t>
        </w:r>
      </w:ins>
      <w:del w:id="25" w:author="Campbell, Kenneth S." w:date="2025-03-31T19:01:00Z">
        <w:r w:rsidR="002B03FC" w:rsidDel="00AF372E">
          <w:delText xml:space="preserve">on </w:delText>
        </w:r>
      </w:del>
      <w:r w:rsidR="002B03FC">
        <w:t xml:space="preserve">cellular turnover pathways, accumulation of cytosolic waste, and cardiac </w:t>
      </w:r>
      <w:proofErr w:type="spellStart"/>
      <w:r w:rsidR="002B03FC">
        <w:t>mechanics.</w:t>
      </w:r>
      <w:del w:id="26" w:author="Campbell, Kenneth S." w:date="2025-03-31T19:04:00Z">
        <w:r w:rsidR="002B03FC" w:rsidDel="00034CF2">
          <w:delText xml:space="preserve"> </w:delText>
        </w:r>
      </w:del>
      <w:proofErr w:type="spellEnd"/>
    </w:p>
    <w:p w14:paraId="5839386B" w14:textId="27D9DF93" w:rsidR="007B26A6" w:rsidRPr="007B26A6" w:rsidRDefault="00034CF2" w:rsidP="004E3FB1">
      <w:pPr>
        <w:spacing w:after="120"/>
        <w:jc w:val="both"/>
      </w:pPr>
      <w:ins w:id="27" w:author="Campbell, Kenneth S." w:date="2025-03-31T19:05:00Z">
        <w:r>
          <w:t xml:space="preserve">My experiments will use </w:t>
        </w:r>
      </w:ins>
      <w:del w:id="28" w:author="Campbell, Kenneth S." w:date="2025-03-31T19:01:00Z">
        <w:r w:rsidR="002B03FC" w:rsidDel="00AF372E">
          <w:delText>I w</w:delText>
        </w:r>
      </w:del>
      <w:del w:id="29" w:author="Campbell, Kenneth S." w:date="2025-03-31T19:05:00Z">
        <w:r w:rsidR="002B03FC" w:rsidDel="00034CF2">
          <w:delText xml:space="preserve">ill use </w:delText>
        </w:r>
      </w:del>
      <w:r w:rsidR="002B03FC">
        <w:t xml:space="preserve">myocardial samples </w:t>
      </w:r>
      <w:ins w:id="30" w:author="Campbell, Kenneth S." w:date="2025-03-31T18:55:00Z">
        <w:r w:rsidR="00AF372E">
          <w:t xml:space="preserve">donated by organ donors and </w:t>
        </w:r>
      </w:ins>
      <w:del w:id="31" w:author="Campbell, Kenneth S." w:date="2025-03-31T18:55:00Z">
        <w:r w:rsidR="002B03FC" w:rsidDel="00AF372E">
          <w:delText xml:space="preserve">collected from </w:delText>
        </w:r>
      </w:del>
      <w:r w:rsidR="002B03FC">
        <w:t xml:space="preserve">patients with non-ischemic cardiomyopathy </w:t>
      </w:r>
      <w:ins w:id="32" w:author="Campbell, Kenneth S." w:date="2025-03-31T18:56:00Z">
        <w:r w:rsidR="00AF372E">
          <w:t>that I have helped to procure</w:t>
        </w:r>
      </w:ins>
      <w:ins w:id="33" w:author="Campbell, Kenneth S." w:date="2025-03-31T18:57:00Z">
        <w:r w:rsidR="00AF372E">
          <w:t xml:space="preserve"> for the Gill Cardiovascular Biorepository led by </w:t>
        </w:r>
      </w:ins>
      <w:ins w:id="34" w:author="Campbell, Kenneth S." w:date="2025-03-31T19:02:00Z">
        <w:r w:rsidR="00AF372E">
          <w:t>Dr. Campbell</w:t>
        </w:r>
      </w:ins>
      <w:del w:id="35" w:author="Campbell, Kenneth S." w:date="2025-03-31T18:56:00Z">
        <w:r w:rsidR="002B03FC" w:rsidDel="00AF372E">
          <w:delText>as the pathology of interest</w:delText>
        </w:r>
      </w:del>
      <w:r w:rsidR="002B03FC">
        <w:t xml:space="preserve">. </w:t>
      </w:r>
      <w:ins w:id="36" w:author="Campbell, Kenneth S." w:date="2025-03-31T19:03:00Z">
        <w:r w:rsidR="00AF372E">
          <w:t xml:space="preserve">I will </w:t>
        </w:r>
      </w:ins>
      <w:ins w:id="37" w:author="Campbell, Kenneth S." w:date="2025-03-31T19:05:00Z">
        <w:r>
          <w:t>also work with the clinical data</w:t>
        </w:r>
      </w:ins>
      <w:ins w:id="38" w:author="Campbell, Kenneth S." w:date="2025-03-31T19:06:00Z">
        <w:r>
          <w:t xml:space="preserve"> associated with each specimen. This will give me </w:t>
        </w:r>
      </w:ins>
      <w:ins w:id="39" w:author="Campbell, Kenneth S." w:date="2025-03-31T19:08:00Z">
        <w:r>
          <w:t xml:space="preserve">a </w:t>
        </w:r>
      </w:ins>
      <w:ins w:id="40" w:author="Campbell, Kenneth S." w:date="2025-03-31T19:06:00Z">
        <w:r>
          <w:t xml:space="preserve">unique </w:t>
        </w:r>
      </w:ins>
      <w:ins w:id="41" w:author="Campbell, Kenneth S." w:date="2025-03-31T19:08:00Z">
        <w:r>
          <w:t>background</w:t>
        </w:r>
      </w:ins>
      <w:ins w:id="42" w:author="Campbell, Kenneth S." w:date="2025-03-31T19:06:00Z">
        <w:r>
          <w:t xml:space="preserve"> in translational and applied cardiovascular research </w:t>
        </w:r>
      </w:ins>
      <w:ins w:id="43" w:author="Campbell, Kenneth S." w:date="2025-03-31T19:08:00Z">
        <w:r>
          <w:t xml:space="preserve">that will strengthen my applications for postdoc positions in </w:t>
        </w:r>
      </w:ins>
      <w:ins w:id="44" w:author="Campbell, Kenneth S." w:date="2025-03-31T19:09:00Z">
        <w:r>
          <w:t>well-respected labs. My long-term goal is to lead my own research program and try to use research to help patients who develop cardiovascular disease due to inherited variants.</w:t>
        </w:r>
      </w:ins>
      <w:del w:id="45" w:author="Campbell, Kenneth S." w:date="2025-03-31T19:03:00Z">
        <w:r w:rsidR="002B03FC" w:rsidDel="00AF372E">
          <w:delText xml:space="preserve">Each sample </w:delText>
        </w:r>
      </w:del>
      <w:del w:id="46" w:author="Campbell, Kenneth S." w:date="2025-03-31T18:56:00Z">
        <w:r w:rsidR="002B03FC" w:rsidDel="00AF372E">
          <w:delText xml:space="preserve">will have matched </w:delText>
        </w:r>
      </w:del>
      <w:del w:id="47" w:author="Campbell, Kenneth S." w:date="2025-03-31T19:03:00Z">
        <w:r w:rsidR="002B03FC" w:rsidDel="00AF372E">
          <w:delText>c</w:delText>
        </w:r>
      </w:del>
      <w:del w:id="48" w:author="Campbell, Kenneth S." w:date="2025-03-31T19:09:00Z">
        <w:r w:rsidR="002B03FC" w:rsidDel="00034CF2">
          <w:delText>linical data</w:delText>
        </w:r>
      </w:del>
      <w:del w:id="49" w:author="Campbell, Kenneth S." w:date="2025-03-31T18:56:00Z">
        <w:r w:rsidR="002B03FC" w:rsidDel="00AF372E">
          <w:delText xml:space="preserve">, promoting my </w:delText>
        </w:r>
      </w:del>
      <w:del w:id="50" w:author="Campbell, Kenneth S." w:date="2025-03-31T19:09:00Z">
        <w:r w:rsidR="002B03FC" w:rsidDel="00034CF2">
          <w:delText xml:space="preserve">experience in translational research. </w:delText>
        </w:r>
        <w:commentRangeStart w:id="51"/>
        <w:r w:rsidR="002B03FC" w:rsidDel="00034CF2">
          <w:delText>This will provide me with the opportunity to learn how to perform biochemical, immunohistochemical, and contractile assays.</w:delText>
        </w:r>
        <w:commentRangeEnd w:id="51"/>
        <w:r w:rsidR="00AF372E" w:rsidDel="00034CF2">
          <w:rPr>
            <w:rStyle w:val="CommentReference"/>
          </w:rPr>
          <w:commentReference w:id="51"/>
        </w:r>
        <w:r w:rsidR="002B03FC" w:rsidDel="00034CF2">
          <w:delText xml:space="preserve"> My dissertation project aligns tightly with the outlined aims and goals of this fellowship proposal, which will catalyze my acquisition of the expertise necessary to achieve my research and career goals. Taken together, I will use this dissertation project </w:delText>
        </w:r>
        <w:r w:rsidR="004E3FB1" w:rsidDel="00034CF2">
          <w:delText>to develop the scientific skills and knowledge needed to perform translational research in my pursuit of a career to lead my own research lab.</w:delText>
        </w:r>
      </w:del>
    </w:p>
    <w:p w14:paraId="60BFE7FA" w14:textId="6A097AFD" w:rsidR="001C5705" w:rsidRDefault="001C5705" w:rsidP="004E3FB1">
      <w:pPr>
        <w:spacing w:after="60"/>
        <w:jc w:val="both"/>
        <w:rPr>
          <w:b/>
          <w:bCs/>
        </w:rPr>
      </w:pPr>
      <w:r>
        <w:rPr>
          <w:b/>
          <w:bCs/>
        </w:rPr>
        <w:t>Prior Research Experience</w:t>
      </w:r>
    </w:p>
    <w:p w14:paraId="25165E26" w14:textId="63286517" w:rsidR="004E3FB1" w:rsidRDefault="004E3FB1" w:rsidP="004E3FB1">
      <w:pPr>
        <w:spacing w:after="60"/>
        <w:jc w:val="both"/>
        <w:rPr>
          <w:i/>
          <w:iCs/>
          <w:u w:val="single"/>
        </w:rPr>
      </w:pPr>
      <w:r>
        <w:rPr>
          <w:i/>
          <w:iCs/>
          <w:u w:val="single"/>
        </w:rPr>
        <w:t>Undergraduate Research Experience (2019 – 2022)</w:t>
      </w:r>
    </w:p>
    <w:p w14:paraId="616F5C68" w14:textId="050ED615" w:rsidR="004E3FB1" w:rsidRDefault="004E3FB1" w:rsidP="005A215B">
      <w:pPr>
        <w:spacing w:after="120"/>
        <w:jc w:val="both"/>
      </w:pPr>
      <w:r>
        <w:t xml:space="preserve">Growing up alongside my sister as she battled with an idiopathic neuromuscular disorder </w:t>
      </w:r>
      <w:r w:rsidR="00D44645">
        <w:t xml:space="preserve">fueled my interest in translational research, particularly the interplay between genetics and pathology. My undergraduate institution was a small liberal arts college that lacked extensive research infrastructure, making it difficult to find clinically relevant research labs. I </w:t>
      </w:r>
      <w:ins w:id="52" w:author="Campbell, Kenneth S." w:date="2025-03-31T19:10:00Z">
        <w:r w:rsidR="00034CF2">
          <w:t>persisted</w:t>
        </w:r>
      </w:ins>
      <w:del w:id="53" w:author="Campbell, Kenneth S." w:date="2025-03-31T19:10:00Z">
        <w:r w:rsidR="00D44645" w:rsidDel="00034CF2">
          <w:delText>remained persistent</w:delText>
        </w:r>
      </w:del>
      <w:r w:rsidR="00D44645">
        <w:t xml:space="preserve"> and earned a researcher role in the lab of Rachel Pritchard, PhD, investigating antibiotic production from soil bacteria. </w:t>
      </w:r>
      <w:commentRangeStart w:id="54"/>
      <w:ins w:id="55" w:author="Campbell, Kenneth S." w:date="2025-03-31T19:12:00Z">
        <w:r w:rsidR="00034CF2">
          <w:t>X</w:t>
        </w:r>
        <w:commentRangeEnd w:id="54"/>
        <w:r w:rsidR="00034CF2">
          <w:rPr>
            <w:rStyle w:val="CommentReference"/>
          </w:rPr>
          <w:commentReference w:id="54"/>
        </w:r>
        <w:r w:rsidR="00034CF2">
          <w:t xml:space="preserve"> months </w:t>
        </w:r>
      </w:ins>
      <w:del w:id="56" w:author="Campbell, Kenneth S." w:date="2025-03-31T19:12:00Z">
        <w:r w:rsidR="00D44645" w:rsidDel="00034CF2">
          <w:delText>Within my first year</w:delText>
        </w:r>
      </w:del>
      <w:ins w:id="57" w:author="Campbell, Kenneth S." w:date="2025-03-31T19:12:00Z">
        <w:r w:rsidR="00034CF2">
          <w:t>after starting</w:t>
        </w:r>
      </w:ins>
      <w:r w:rsidR="00D44645">
        <w:t xml:space="preserve"> in Dr. Pritchard’s lab, I </w:t>
      </w:r>
      <w:ins w:id="58" w:author="Campbell, Kenneth S." w:date="2025-03-31T19:13:00Z">
        <w:r w:rsidR="00034CF2">
          <w:t xml:space="preserve">took the lead on a new </w:t>
        </w:r>
      </w:ins>
      <w:del w:id="59" w:author="Campbell, Kenneth S." w:date="2025-03-31T19:13:00Z">
        <w:r w:rsidR="00D44645" w:rsidDel="00034CF2">
          <w:delText xml:space="preserve">assumed the lead role of a research </w:delText>
        </w:r>
      </w:del>
      <w:r w:rsidR="00D44645">
        <w:t xml:space="preserve">project and compiled preliminary data to </w:t>
      </w:r>
      <w:ins w:id="60" w:author="Campbell, Kenneth S." w:date="2025-03-31T19:13:00Z">
        <w:r w:rsidR="00034CF2">
          <w:t xml:space="preserve">support an </w:t>
        </w:r>
      </w:ins>
      <w:del w:id="61" w:author="Campbell, Kenneth S." w:date="2025-03-31T19:13:00Z">
        <w:r w:rsidR="00D44645" w:rsidDel="00034CF2">
          <w:delText>build a successful applic</w:delText>
        </w:r>
      </w:del>
      <w:ins w:id="62" w:author="Campbell, Kenneth S." w:date="2025-03-31T19:13:00Z">
        <w:r w:rsidR="00034CF2">
          <w:t>applic</w:t>
        </w:r>
      </w:ins>
      <w:r w:rsidR="00D44645">
        <w:t xml:space="preserve">ation for </w:t>
      </w:r>
      <w:ins w:id="63" w:author="Campbell, Kenneth S." w:date="2025-03-31T19:13:00Z">
        <w:r w:rsidR="00034CF2">
          <w:t>a</w:t>
        </w:r>
      </w:ins>
      <w:ins w:id="64" w:author="Campbell, Kenneth S." w:date="2025-03-31T19:14:00Z">
        <w:r w:rsidR="00034CF2">
          <w:t>n institutional award</w:t>
        </w:r>
      </w:ins>
      <w:del w:id="65" w:author="Campbell, Kenneth S." w:date="2025-03-31T19:13:00Z">
        <w:r w:rsidR="00D44645" w:rsidDel="00034CF2">
          <w:delText>the</w:delText>
        </w:r>
      </w:del>
      <w:del w:id="66" w:author="Campbell, Kenneth S." w:date="2025-03-31T19:14:00Z">
        <w:r w:rsidR="00D44645" w:rsidDel="00034CF2">
          <w:delText xml:space="preserve"> Wesleyan Fellowship</w:delText>
        </w:r>
      </w:del>
      <w:r w:rsidR="00D44645">
        <w:t xml:space="preserve">. </w:t>
      </w:r>
      <w:ins w:id="67" w:author="Campbell, Kenneth S." w:date="2025-03-31T19:14:00Z">
        <w:r w:rsidR="00034CF2">
          <w:t xml:space="preserve">My project was funded for 2 years during which </w:t>
        </w:r>
      </w:ins>
      <w:del w:id="68" w:author="Campbell, Kenneth S." w:date="2025-03-31T19:14:00Z">
        <w:r w:rsidR="00D44645" w:rsidDel="00034CF2">
          <w:delText xml:space="preserve">This funded experiments for 2 years, where </w:delText>
        </w:r>
      </w:del>
      <w:r w:rsidR="00D44645">
        <w:t xml:space="preserve">I </w:t>
      </w:r>
      <w:r w:rsidR="009450B7">
        <w:t xml:space="preserve">identified 13 bacterial isolates </w:t>
      </w:r>
      <w:ins w:id="69" w:author="Campbell, Kenneth S." w:date="2025-03-31T19:14:00Z">
        <w:r w:rsidR="007F1E3B">
          <w:t xml:space="preserve">that produced </w:t>
        </w:r>
      </w:ins>
      <w:del w:id="70" w:author="Campbell, Kenneth S." w:date="2025-03-31T19:14:00Z">
        <w:r w:rsidR="009450B7" w:rsidDel="007F1E3B">
          <w:delText xml:space="preserve">to produce </w:delText>
        </w:r>
      </w:del>
      <w:r w:rsidR="009450B7">
        <w:t xml:space="preserve">broad spectrum antimicrobial compounds. I presented </w:t>
      </w:r>
      <w:del w:id="71" w:author="Campbell, Kenneth S." w:date="2025-03-31T19:14:00Z">
        <w:r w:rsidR="009450B7" w:rsidDel="007F1E3B">
          <w:delText>these</w:delText>
        </w:r>
      </w:del>
      <w:ins w:id="72" w:author="Campbell, Kenneth S." w:date="2025-03-31T19:15:00Z">
        <w:r w:rsidR="007F1E3B">
          <w:t>my</w:t>
        </w:r>
      </w:ins>
      <w:r w:rsidR="009450B7">
        <w:t xml:space="preserve"> findings at 6 conferences</w:t>
      </w:r>
      <w:ins w:id="73" w:author="Campbell, Kenneth S." w:date="2025-03-31T19:15:00Z">
        <w:r w:rsidR="007F1E3B">
          <w:t xml:space="preserve"> as </w:t>
        </w:r>
      </w:ins>
      <w:del w:id="74" w:author="Campbell, Kenneth S." w:date="2025-03-31T19:15:00Z">
        <w:r w:rsidR="009450B7" w:rsidDel="007F1E3B">
          <w:delText xml:space="preserve">, consisting of </w:delText>
        </w:r>
      </w:del>
      <w:r w:rsidR="009450B7">
        <w:t>3 posters and 3 podium talks. My podium talks at the 2020 Kentucky-Tennessee American Society for Microbiology and 2021 Kentucky Academy of Science Annual Meetings received 1</w:t>
      </w:r>
      <w:r w:rsidR="009450B7" w:rsidRPr="009450B7">
        <w:rPr>
          <w:vertAlign w:val="superscript"/>
        </w:rPr>
        <w:t>st</w:t>
      </w:r>
      <w:r w:rsidR="009450B7">
        <w:t>-and 2</w:t>
      </w:r>
      <w:r w:rsidR="009450B7" w:rsidRPr="009450B7">
        <w:rPr>
          <w:vertAlign w:val="superscript"/>
        </w:rPr>
        <w:t>nd</w:t>
      </w:r>
      <w:r w:rsidR="009450B7">
        <w:t xml:space="preserve">-place presenter </w:t>
      </w:r>
      <w:r w:rsidR="005D600C">
        <w:t>honors</w:t>
      </w:r>
      <w:r w:rsidR="009450B7">
        <w:t>, respectively. Moreover,</w:t>
      </w:r>
      <w:r w:rsidR="005D600C">
        <w:t xml:space="preserve"> I served as 1 of 3 invited speakers at the 2022 STEM Bridge Program hosted by my undergraduate institution. </w:t>
      </w:r>
      <w:ins w:id="75" w:author="Campbell, Kenneth S." w:date="2025-03-31T19:15:00Z">
        <w:r w:rsidR="007F1E3B">
          <w:t>These first experiences in research reinforced my interest</w:t>
        </w:r>
      </w:ins>
      <w:ins w:id="76" w:author="Campbell, Kenneth S." w:date="2025-03-31T19:16:00Z">
        <w:r w:rsidR="007F1E3B">
          <w:t>s and led to me applying to the more translational environment at my state’s flagship university</w:t>
        </w:r>
        <w:r w:rsidR="007F1E3B" w:rsidDel="007F1E3B">
          <w:t xml:space="preserve"> </w:t>
        </w:r>
      </w:ins>
      <w:del w:id="77" w:author="Campbell, Kenneth S." w:date="2025-03-31T19:16:00Z">
        <w:r w:rsidR="005D600C" w:rsidDel="007F1E3B">
          <w:delText>Overall, these experiences were my first experiences collating and disseminating research, reinforcing my interest in research; however, I wanted to transition into a more translational setting</w:delText>
        </w:r>
      </w:del>
      <w:r w:rsidR="005D600C">
        <w:t>.</w:t>
      </w:r>
    </w:p>
    <w:p w14:paraId="65818276" w14:textId="1E225E35" w:rsidR="004E3FB1" w:rsidRDefault="004E3FB1" w:rsidP="004E3FB1">
      <w:pPr>
        <w:spacing w:after="60"/>
        <w:jc w:val="both"/>
        <w:rPr>
          <w:i/>
          <w:iCs/>
          <w:u w:val="single"/>
        </w:rPr>
      </w:pPr>
      <w:r>
        <w:rPr>
          <w:i/>
          <w:iCs/>
          <w:u w:val="single"/>
        </w:rPr>
        <w:t>Graduate Research Experience (2023 – Present)</w:t>
      </w:r>
    </w:p>
    <w:p w14:paraId="0F1CC368" w14:textId="316A0EAE" w:rsidR="003A52FB" w:rsidRDefault="003255E7" w:rsidP="005A215B">
      <w:pPr>
        <w:spacing w:after="60"/>
        <w:jc w:val="both"/>
      </w:pPr>
      <w:r>
        <w:t>I was admitted into the Integrated Biomedical Sciences PhD Program at the University of Kentucky College of Medicine in August of 2022. The first year of this program involves taking undifferentiated core curriculum prior to joining a lab. Upon completion of these courses, I joined Dr. Campbell’s lab, where I began working on the genetic characterization of our large cardiac biobank</w:t>
      </w:r>
      <w:r w:rsidR="003A52FB">
        <w:t>. The heart contains primarily post-mitotic cells, making it difficult to extract high quality nucleic acids from it. However, I optimized an extraction and purification protocol for tissue in our biobank, which I performed on over 350 human hearts.</w:t>
      </w:r>
    </w:p>
    <w:p w14:paraId="4D7DFED4" w14:textId="62EEFDD7" w:rsidR="000B410E" w:rsidRDefault="00FA449C" w:rsidP="005A215B">
      <w:pPr>
        <w:spacing w:after="60"/>
        <w:jc w:val="both"/>
      </w:pPr>
      <w:r>
        <w:t xml:space="preserve">Concurrently, I have become proficient and am still improving my skills in coding, particularly for batch data analysis. This has become especially useful for our multi-omics data since it exceeds 10 terabytes. I have used this knowledge to build </w:t>
      </w:r>
      <w:r w:rsidR="000B410E">
        <w:t>scripts acceptable for a layperson to parse through the data efficiently (e.g., variants for one gene).</w:t>
      </w:r>
      <w:r w:rsidR="00D355D3">
        <w:t xml:space="preserve"> This coding</w:t>
      </w:r>
      <w:r w:rsidR="000B410E">
        <w:t xml:space="preserve"> skillset has enabled me to identify 24 patients </w:t>
      </w:r>
      <w:ins w:id="78" w:author="Campbell, Kenneth S." w:date="2025-03-31T19:17:00Z">
        <w:r w:rsidR="007F1E3B">
          <w:t xml:space="preserve">who have both </w:t>
        </w:r>
      </w:ins>
      <w:del w:id="79" w:author="Campbell, Kenneth S." w:date="2025-03-31T19:17:00Z">
        <w:r w:rsidR="000B410E" w:rsidDel="007F1E3B">
          <w:delText xml:space="preserve">with </w:delText>
        </w:r>
      </w:del>
      <w:r w:rsidR="000B410E">
        <w:t>non-ischemic heart failure and a titin-truncating variant. Moreover, I have buil</w:t>
      </w:r>
      <w:r w:rsidR="00D355D3">
        <w:t>t an image processing pipeline that executes precise and high-throughput segmentation of fluorescent scans, crucial for Aims 2 and 3 of this proposal. I have also customized this workflow for brightfield scans, making it the standard for analyzing</w:t>
      </w:r>
      <w:r w:rsidR="00907F0D">
        <w:t xml:space="preserve"> </w:t>
      </w:r>
      <w:r w:rsidR="00D355D3">
        <w:t>histology in Dr. Campbell’s lab.</w:t>
      </w:r>
    </w:p>
    <w:p w14:paraId="21939436" w14:textId="3BD7AD92" w:rsidR="007F1E3B" w:rsidRDefault="00D355D3" w:rsidP="005A215B">
      <w:pPr>
        <w:spacing w:after="0"/>
        <w:jc w:val="both"/>
        <w:rPr>
          <w:ins w:id="80" w:author="Campbell, Kenneth S." w:date="2025-03-31T19:18:00Z"/>
        </w:rPr>
      </w:pPr>
      <w:r>
        <w:t>Since joining Dr. Campbell’s lab, I have presented</w:t>
      </w:r>
      <w:r w:rsidR="005A215B">
        <w:t xml:space="preserve"> my work at </w:t>
      </w:r>
      <w:r>
        <w:t>8 conferences</w:t>
      </w:r>
      <w:r w:rsidR="005A215B">
        <w:t>,</w:t>
      </w:r>
      <w:r>
        <w:t xml:space="preserve"> including the 2024 Madison Myofilament and 2025 Biophysical Society Annual Meetings.</w:t>
      </w:r>
      <w:r w:rsidR="005A215B">
        <w:t xml:space="preserve"> In addition, I delivered a departmental podium talk focused on cardiac titin variants.</w:t>
      </w:r>
      <w:ins w:id="81" w:author="Campbell, Kenneth S." w:date="2025-03-31T19:18:00Z">
        <w:r w:rsidR="007F1E3B">
          <w:br w:type="page"/>
        </w:r>
      </w:ins>
    </w:p>
    <w:p w14:paraId="5C2A8EA2" w14:textId="3C5D9E47" w:rsidR="00FA449C" w:rsidDel="007F1E3B" w:rsidRDefault="00FA449C" w:rsidP="005A215B">
      <w:pPr>
        <w:spacing w:after="0"/>
        <w:jc w:val="both"/>
        <w:rPr>
          <w:del w:id="82" w:author="Campbell, Kenneth S." w:date="2025-03-31T19:18:00Z"/>
        </w:rPr>
      </w:pPr>
    </w:p>
    <w:p w14:paraId="45870706" w14:textId="5ACC3D61" w:rsidR="005A215B" w:rsidDel="007F1E3B" w:rsidRDefault="005A215B" w:rsidP="005A215B">
      <w:pPr>
        <w:spacing w:after="0"/>
        <w:jc w:val="both"/>
        <w:rPr>
          <w:del w:id="83" w:author="Campbell, Kenneth S." w:date="2025-03-31T19:18:00Z"/>
        </w:rPr>
      </w:pPr>
    </w:p>
    <w:p w14:paraId="502B4917" w14:textId="4F092B8D" w:rsidR="001C5705" w:rsidRDefault="001C5705" w:rsidP="0095126F">
      <w:pPr>
        <w:pStyle w:val="ListParagraph"/>
        <w:numPr>
          <w:ilvl w:val="0"/>
          <w:numId w:val="22"/>
        </w:numPr>
        <w:spacing w:after="60"/>
        <w:jc w:val="both"/>
        <w:rPr>
          <w:b/>
          <w:bCs/>
        </w:rPr>
      </w:pPr>
      <w:r>
        <w:rPr>
          <w:b/>
          <w:bCs/>
        </w:rPr>
        <w:t>Training Goals and Objectives</w:t>
      </w:r>
    </w:p>
    <w:p w14:paraId="40683DF4" w14:textId="1F09D110" w:rsidR="00302538" w:rsidRDefault="00302538" w:rsidP="0095126F">
      <w:pPr>
        <w:spacing w:after="120"/>
        <w:jc w:val="both"/>
      </w:pPr>
      <w:r>
        <w:t xml:space="preserve">My primary training goal during this fellowship is to </w:t>
      </w:r>
      <w:ins w:id="84" w:author="Campbell, Kenneth S." w:date="2025-03-31T19:19:00Z">
        <w:r w:rsidR="007F1E3B">
          <w:t xml:space="preserve">develop expertise in a range of </w:t>
        </w:r>
      </w:ins>
      <w:ins w:id="85" w:author="Campbell, Kenneth S." w:date="2025-03-31T19:18:00Z">
        <w:r w:rsidR="007F1E3B">
          <w:t xml:space="preserve">techniques that </w:t>
        </w:r>
      </w:ins>
      <w:ins w:id="86" w:author="Campbell, Kenneth S." w:date="2025-03-31T19:20:00Z">
        <w:r w:rsidR="007F1E3B">
          <w:t>will</w:t>
        </w:r>
      </w:ins>
      <w:ins w:id="87" w:author="Campbell, Kenneth S." w:date="2025-03-31T19:19:00Z">
        <w:r w:rsidR="007F1E3B">
          <w:t xml:space="preserve"> help quantify </w:t>
        </w:r>
      </w:ins>
      <w:del w:id="88" w:author="Campbell, Kenneth S." w:date="2025-03-31T19:19:00Z">
        <w:r w:rsidDel="007F1E3B">
          <w:delText xml:space="preserve">develop technical skills to investigate the </w:delText>
        </w:r>
      </w:del>
      <w:r>
        <w:t>link</w:t>
      </w:r>
      <w:ins w:id="89" w:author="Campbell, Kenneth S." w:date="2025-03-31T19:19:00Z">
        <w:r w:rsidR="007F1E3B">
          <w:t>s</w:t>
        </w:r>
      </w:ins>
      <w:r>
        <w:t xml:space="preserve"> between genetics and heart failure patho</w:t>
      </w:r>
      <w:ins w:id="90" w:author="Campbell, Kenneth S." w:date="2025-03-31T19:20:00Z">
        <w:r w:rsidR="007F1E3B">
          <w:t>physiology</w:t>
        </w:r>
      </w:ins>
      <w:del w:id="91" w:author="Campbell, Kenneth S." w:date="2025-03-31T19:20:00Z">
        <w:r w:rsidDel="007F1E3B">
          <w:delText>logy</w:delText>
        </w:r>
      </w:del>
      <w:r>
        <w:t xml:space="preserve">. </w:t>
      </w:r>
      <w:commentRangeStart w:id="92"/>
      <w:r>
        <w:t>Moreover, I will gain writing, collaborative, and scientific skills in route to addressing the hypotheses in this proposal. This experience will provide the opportunity to conduct translational research while studying the bases of genetic characterization, RNA/protein turnover, accumulation of cellular waste, and muscle mechanics in human heart failure. Specifically, this fellowship will aid in my acquisition of skills in genomic analysis, biochemistry, and biophysics, all while communicating with field-related scientists. The research products I intend to ensue (</w:t>
      </w:r>
      <w:r w:rsidR="0092103B">
        <w:t>listed</w:t>
      </w:r>
      <w:r>
        <w:t xml:space="preserve"> below) will portray ample progression and productivity, aiding in my future application for post-doctoral research opportunities and extramural awards. Ultimately, this fellowship will act as a springboard from which I will seek my short- and long-term goals (listed below).</w:t>
      </w:r>
      <w:commentRangeEnd w:id="92"/>
      <w:r w:rsidR="007F1E3B">
        <w:rPr>
          <w:rStyle w:val="CommentReference"/>
        </w:rPr>
        <w:commentReference w:id="92"/>
      </w:r>
    </w:p>
    <w:p w14:paraId="454579C7" w14:textId="50F2E186" w:rsidR="0092103B" w:rsidRDefault="0092103B" w:rsidP="0095126F">
      <w:pPr>
        <w:spacing w:after="60"/>
        <w:jc w:val="both"/>
        <w:rPr>
          <w:i/>
          <w:iCs/>
        </w:rPr>
      </w:pPr>
      <w:r>
        <w:rPr>
          <w:i/>
          <w:iCs/>
        </w:rPr>
        <w:t>Annual Research Product Goals</w:t>
      </w:r>
    </w:p>
    <w:p w14:paraId="159731DF" w14:textId="2F24D758" w:rsidR="0092103B" w:rsidRDefault="0092103B" w:rsidP="0095126F">
      <w:pPr>
        <w:pStyle w:val="ListParagraph"/>
        <w:numPr>
          <w:ilvl w:val="0"/>
          <w:numId w:val="23"/>
        </w:numPr>
        <w:jc w:val="both"/>
      </w:pPr>
      <w:r>
        <w:t>Manuscripts/Publications</w:t>
      </w:r>
    </w:p>
    <w:p w14:paraId="70A4AA9C" w14:textId="7C9C2228" w:rsidR="0092103B" w:rsidRDefault="0092103B" w:rsidP="0095126F">
      <w:pPr>
        <w:pStyle w:val="ListParagraph"/>
        <w:numPr>
          <w:ilvl w:val="1"/>
          <w:numId w:val="23"/>
        </w:numPr>
        <w:jc w:val="both"/>
      </w:pPr>
      <w:r>
        <w:t xml:space="preserve">2 </w:t>
      </w:r>
      <w:proofErr w:type="gramStart"/>
      <w:r>
        <w:t>First-</w:t>
      </w:r>
      <w:commentRangeStart w:id="93"/>
      <w:r>
        <w:t>Author</w:t>
      </w:r>
      <w:commentRangeEnd w:id="93"/>
      <w:proofErr w:type="gramEnd"/>
      <w:r w:rsidR="007F1E3B">
        <w:rPr>
          <w:rStyle w:val="CommentReference"/>
        </w:rPr>
        <w:commentReference w:id="93"/>
      </w:r>
    </w:p>
    <w:p w14:paraId="3DEF64F9" w14:textId="3B60F5C8" w:rsidR="0092103B" w:rsidRDefault="0092103B" w:rsidP="0095126F">
      <w:pPr>
        <w:pStyle w:val="ListParagraph"/>
        <w:numPr>
          <w:ilvl w:val="1"/>
          <w:numId w:val="23"/>
        </w:numPr>
        <w:jc w:val="both"/>
      </w:pPr>
      <w:r>
        <w:t>2 Co-Author</w:t>
      </w:r>
    </w:p>
    <w:p w14:paraId="533BF7F3" w14:textId="7F7FD86F" w:rsidR="0092103B" w:rsidRDefault="0092103B" w:rsidP="0095126F">
      <w:pPr>
        <w:pStyle w:val="ListParagraph"/>
        <w:numPr>
          <w:ilvl w:val="0"/>
          <w:numId w:val="23"/>
        </w:numPr>
        <w:jc w:val="both"/>
      </w:pPr>
      <w:r>
        <w:t>Conference Presentations (*1 abstract selected for podium talk)</w:t>
      </w:r>
    </w:p>
    <w:p w14:paraId="358A835D" w14:textId="1C6F33B6" w:rsidR="0092103B" w:rsidRDefault="0092103B" w:rsidP="0095126F">
      <w:pPr>
        <w:pStyle w:val="ListParagraph"/>
        <w:numPr>
          <w:ilvl w:val="1"/>
          <w:numId w:val="23"/>
        </w:numPr>
        <w:jc w:val="both"/>
      </w:pPr>
      <w:r>
        <w:t>2 Regional</w:t>
      </w:r>
    </w:p>
    <w:p w14:paraId="600B1F19" w14:textId="37C23D36" w:rsidR="0092103B" w:rsidRDefault="0092103B" w:rsidP="00B14C17">
      <w:pPr>
        <w:pStyle w:val="ListParagraph"/>
        <w:numPr>
          <w:ilvl w:val="1"/>
          <w:numId w:val="23"/>
        </w:numPr>
        <w:spacing w:after="120"/>
        <w:jc w:val="both"/>
      </w:pPr>
      <w:r>
        <w:t>1 National/International</w:t>
      </w:r>
    </w:p>
    <w:p w14:paraId="77A7ADF8" w14:textId="74E7D550" w:rsidR="0092103B" w:rsidRDefault="0092103B" w:rsidP="0095126F">
      <w:pPr>
        <w:spacing w:after="60"/>
        <w:jc w:val="both"/>
        <w:rPr>
          <w:i/>
          <w:iCs/>
        </w:rPr>
      </w:pPr>
      <w:r>
        <w:rPr>
          <w:i/>
          <w:iCs/>
        </w:rPr>
        <w:t>Short-Term Research and Academic Objectives</w:t>
      </w:r>
    </w:p>
    <w:p w14:paraId="1922A10B" w14:textId="31EC022F" w:rsidR="0092103B" w:rsidRDefault="0092103B" w:rsidP="003D5D29">
      <w:pPr>
        <w:spacing w:after="60"/>
        <w:jc w:val="both"/>
        <w:rPr>
          <w:u w:val="single"/>
        </w:rPr>
      </w:pPr>
      <w:r>
        <w:rPr>
          <w:i/>
          <w:iCs/>
        </w:rPr>
        <w:tab/>
      </w:r>
      <w:r>
        <w:rPr>
          <w:u w:val="single"/>
        </w:rPr>
        <w:t>Research</w:t>
      </w:r>
    </w:p>
    <w:p w14:paraId="0722EB97" w14:textId="153F85AF" w:rsidR="003D5D29" w:rsidRDefault="003D5D29" w:rsidP="003D5D29">
      <w:pPr>
        <w:pStyle w:val="ListParagraph"/>
        <w:numPr>
          <w:ilvl w:val="1"/>
          <w:numId w:val="22"/>
        </w:numPr>
        <w:spacing w:after="60"/>
        <w:jc w:val="both"/>
      </w:pPr>
      <w:commentRangeStart w:id="94"/>
      <w:r>
        <w:t xml:space="preserve">Develop </w:t>
      </w:r>
      <w:r>
        <w:rPr>
          <w:u w:val="single"/>
        </w:rPr>
        <w:t>skills</w:t>
      </w:r>
      <w:r>
        <w:t xml:space="preserve"> in genomics, biochemical assays, and muscle mechanics to a degree of producing publication-quality data (Aims 1-3).</w:t>
      </w:r>
      <w:commentRangeEnd w:id="94"/>
      <w:r w:rsidR="007F1E3B">
        <w:rPr>
          <w:rStyle w:val="CommentReference"/>
        </w:rPr>
        <w:commentReference w:id="94"/>
      </w:r>
    </w:p>
    <w:p w14:paraId="10D86EB9" w14:textId="5C34CB80" w:rsidR="003D5D29" w:rsidRDefault="003D5D29" w:rsidP="003D5D29">
      <w:pPr>
        <w:pStyle w:val="ListParagraph"/>
        <w:numPr>
          <w:ilvl w:val="1"/>
          <w:numId w:val="22"/>
        </w:numPr>
        <w:spacing w:after="60"/>
        <w:jc w:val="both"/>
      </w:pPr>
      <w:r>
        <w:t xml:space="preserve">Enhance my </w:t>
      </w:r>
      <w:r>
        <w:rPr>
          <w:u w:val="single"/>
        </w:rPr>
        <w:t>writing abilities</w:t>
      </w:r>
      <w:r>
        <w:t xml:space="preserve"> by producing high quality manuscripts, grant proposals, and conference abstracts, along with participating in the process of peer review.</w:t>
      </w:r>
    </w:p>
    <w:p w14:paraId="0B84232D" w14:textId="57E443CB" w:rsidR="003D5D29" w:rsidRDefault="003D5D29" w:rsidP="003D5D29">
      <w:pPr>
        <w:pStyle w:val="ListParagraph"/>
        <w:numPr>
          <w:ilvl w:val="1"/>
          <w:numId w:val="22"/>
        </w:numPr>
        <w:spacing w:after="60"/>
        <w:jc w:val="both"/>
      </w:pPr>
      <w:r>
        <w:t xml:space="preserve">Broaden my </w:t>
      </w:r>
      <w:r w:rsidRPr="003D5D29">
        <w:rPr>
          <w:u w:val="single"/>
        </w:rPr>
        <w:t>network</w:t>
      </w:r>
      <w:r>
        <w:t xml:space="preserve"> with translational and clinical researchers with attendance and presentation at </w:t>
      </w:r>
      <w:del w:id="95" w:author="Campbell, Kenneth S." w:date="2025-03-31T19:22:00Z">
        <w:r w:rsidDel="007F1E3B">
          <w:delText xml:space="preserve">various </w:delText>
        </w:r>
      </w:del>
      <w:r>
        <w:t>local and national/international conferences.</w:t>
      </w:r>
    </w:p>
    <w:p w14:paraId="34E48ACE" w14:textId="5C3EB16B" w:rsidR="003D5D29" w:rsidRDefault="003D5D29" w:rsidP="003D5D29">
      <w:pPr>
        <w:pStyle w:val="ListParagraph"/>
        <w:numPr>
          <w:ilvl w:val="1"/>
          <w:numId w:val="22"/>
        </w:numPr>
        <w:spacing w:after="60"/>
        <w:jc w:val="both"/>
      </w:pPr>
      <w:r>
        <w:t xml:space="preserve">Supplement my </w:t>
      </w:r>
      <w:r w:rsidRPr="003D5D29">
        <w:rPr>
          <w:u w:val="single"/>
        </w:rPr>
        <w:t>rigor and reproducibility of data collection and analysis</w:t>
      </w:r>
      <w:r>
        <w:t xml:space="preserve"> by </w:t>
      </w:r>
      <w:del w:id="96" w:author="Campbell, Kenneth S." w:date="2025-03-31T19:22:00Z">
        <w:r w:rsidDel="007F1E3B">
          <w:delText xml:space="preserve">using </w:delText>
        </w:r>
      </w:del>
      <w:r>
        <w:t xml:space="preserve">developing and </w:t>
      </w:r>
      <w:ins w:id="97" w:author="Campbell, Kenneth S." w:date="2025-03-31T19:22:00Z">
        <w:r w:rsidR="007F1E3B">
          <w:t xml:space="preserve">subsequently publishing </w:t>
        </w:r>
      </w:ins>
      <w:del w:id="98" w:author="Campbell, Kenneth S." w:date="2025-03-31T19:22:00Z">
        <w:r w:rsidDel="007F1E3B">
          <w:delText xml:space="preserve">writing </w:delText>
        </w:r>
      </w:del>
      <w:r>
        <w:t>MATLAB scripts for data management, statistical testing, and figure generation.</w:t>
      </w:r>
    </w:p>
    <w:p w14:paraId="4F65F295" w14:textId="4D2BF0F9" w:rsidR="0092103B" w:rsidRDefault="0092103B" w:rsidP="003D5D29">
      <w:pPr>
        <w:spacing w:after="60"/>
        <w:jc w:val="both"/>
        <w:rPr>
          <w:u w:val="single"/>
        </w:rPr>
      </w:pPr>
      <w:r>
        <w:tab/>
      </w:r>
      <w:r>
        <w:rPr>
          <w:u w:val="single"/>
        </w:rPr>
        <w:t>Academic</w:t>
      </w:r>
    </w:p>
    <w:p w14:paraId="5AA076AB" w14:textId="2E2A4CCB" w:rsidR="003D5D29" w:rsidRDefault="003D5D29" w:rsidP="003D5D29">
      <w:pPr>
        <w:pStyle w:val="ListParagraph"/>
        <w:numPr>
          <w:ilvl w:val="0"/>
          <w:numId w:val="24"/>
        </w:numPr>
        <w:spacing w:after="60"/>
        <w:jc w:val="both"/>
      </w:pPr>
      <w:r>
        <w:t xml:space="preserve">Expand my </w:t>
      </w:r>
      <w:r w:rsidRPr="003D5D29">
        <w:rPr>
          <w:u w:val="single"/>
        </w:rPr>
        <w:t>clinical knowledgebase</w:t>
      </w:r>
      <w:r>
        <w:t xml:space="preserve"> of cardiology and heart failure by auditing the medical school’s cardiology course (</w:t>
      </w:r>
      <w:ins w:id="99" w:author="Campbell, Kenneth S." w:date="2025-03-31T19:23:00Z">
        <w:r w:rsidR="007F1E3B">
          <w:t>directed</w:t>
        </w:r>
      </w:ins>
      <w:del w:id="100" w:author="Campbell, Kenneth S." w:date="2025-03-31T19:23:00Z">
        <w:r w:rsidDel="007F1E3B">
          <w:delText>co-taught</w:delText>
        </w:r>
      </w:del>
      <w:r>
        <w:t xml:space="preserve"> by my sponsor, Dr. Campbell), bi-weekly shadowing of cardiologist Vedant Gupta, MD (advisory committee member), and attending cardiology fellow meetings.</w:t>
      </w:r>
    </w:p>
    <w:p w14:paraId="3DC458CB" w14:textId="29A3DB50" w:rsidR="003D5D29" w:rsidRDefault="003D5D29" w:rsidP="005A215B">
      <w:pPr>
        <w:pStyle w:val="ListParagraph"/>
        <w:numPr>
          <w:ilvl w:val="0"/>
          <w:numId w:val="24"/>
        </w:numPr>
        <w:spacing w:after="120"/>
        <w:jc w:val="both"/>
      </w:pPr>
      <w:r>
        <w:t xml:space="preserve">Further my understanding of </w:t>
      </w:r>
      <w:r w:rsidRPr="00B14C17">
        <w:rPr>
          <w:u w:val="single"/>
        </w:rPr>
        <w:t>ethical and responsible research</w:t>
      </w:r>
      <w:r>
        <w:t xml:space="preserve"> by partaking in responsible conduct of research trainings and courses.</w:t>
      </w:r>
    </w:p>
    <w:p w14:paraId="06CF80B0" w14:textId="3C3E9D70" w:rsidR="0092103B" w:rsidRDefault="0092103B" w:rsidP="005A215B">
      <w:pPr>
        <w:spacing w:after="60"/>
        <w:jc w:val="both"/>
        <w:rPr>
          <w:i/>
          <w:iCs/>
        </w:rPr>
      </w:pPr>
      <w:r>
        <w:rPr>
          <w:i/>
          <w:iCs/>
        </w:rPr>
        <w:t>Long-Term Research and Academic Objectives</w:t>
      </w:r>
    </w:p>
    <w:p w14:paraId="059E64BC" w14:textId="37A720C9" w:rsidR="0092103B" w:rsidRDefault="0092103B" w:rsidP="0095126F">
      <w:pPr>
        <w:spacing w:after="60"/>
        <w:jc w:val="both"/>
        <w:rPr>
          <w:u w:val="single"/>
        </w:rPr>
      </w:pPr>
      <w:r>
        <w:tab/>
      </w:r>
      <w:r>
        <w:rPr>
          <w:u w:val="single"/>
        </w:rPr>
        <w:t>Research</w:t>
      </w:r>
    </w:p>
    <w:p w14:paraId="469EF4FB" w14:textId="6579CD0B" w:rsidR="00B14C17" w:rsidRDefault="00B14C17" w:rsidP="00B14C17">
      <w:pPr>
        <w:pStyle w:val="ListParagraph"/>
        <w:numPr>
          <w:ilvl w:val="0"/>
          <w:numId w:val="25"/>
        </w:numPr>
        <w:spacing w:after="60"/>
        <w:jc w:val="both"/>
      </w:pPr>
      <w:r>
        <w:t xml:space="preserve">Network with </w:t>
      </w:r>
      <w:r w:rsidRPr="00B14C17">
        <w:rPr>
          <w:u w:val="single"/>
        </w:rPr>
        <w:t>NIH-funded labs</w:t>
      </w:r>
      <w:r>
        <w:t xml:space="preserve"> in search of post-doctoral positions by attending and presenting my work at conferences.</w:t>
      </w:r>
    </w:p>
    <w:p w14:paraId="27116432" w14:textId="7EB3D211" w:rsidR="00B14C17" w:rsidRDefault="00B14C17" w:rsidP="00B14C17">
      <w:pPr>
        <w:pStyle w:val="ListParagraph"/>
        <w:numPr>
          <w:ilvl w:val="0"/>
          <w:numId w:val="25"/>
        </w:numPr>
        <w:spacing w:after="60"/>
        <w:jc w:val="both"/>
      </w:pPr>
      <w:r>
        <w:t xml:space="preserve">Strengthen my </w:t>
      </w:r>
      <w:r w:rsidRPr="00B14C17">
        <w:rPr>
          <w:u w:val="single"/>
        </w:rPr>
        <w:t>public-speaking skills</w:t>
      </w:r>
      <w:r>
        <w:t xml:space="preserve"> by giving oral presentations at seminars and conferences.</w:t>
      </w:r>
    </w:p>
    <w:p w14:paraId="509174A9" w14:textId="4BCFAF6C" w:rsidR="0092103B" w:rsidRDefault="0092103B" w:rsidP="0095126F">
      <w:pPr>
        <w:spacing w:after="120"/>
        <w:jc w:val="both"/>
        <w:rPr>
          <w:u w:val="single"/>
        </w:rPr>
      </w:pPr>
      <w:r>
        <w:tab/>
      </w:r>
      <w:r>
        <w:rPr>
          <w:u w:val="single"/>
        </w:rPr>
        <w:t>Academic</w:t>
      </w:r>
    </w:p>
    <w:p w14:paraId="069BD5FD" w14:textId="5B58290B" w:rsidR="00B14C17" w:rsidRPr="00B14C17" w:rsidRDefault="00B14C17" w:rsidP="00B14C17">
      <w:pPr>
        <w:pStyle w:val="ListParagraph"/>
        <w:numPr>
          <w:ilvl w:val="0"/>
          <w:numId w:val="26"/>
        </w:numPr>
        <w:spacing w:after="120"/>
        <w:jc w:val="both"/>
        <w:rPr>
          <w:u w:val="single"/>
        </w:rPr>
      </w:pPr>
      <w:r>
        <w:rPr>
          <w:u w:val="single"/>
        </w:rPr>
        <w:t>Mentor</w:t>
      </w:r>
      <w:r>
        <w:t xml:space="preserve"> high school and undergraduate students to develop skills in leadership and scientific communication.</w:t>
      </w:r>
    </w:p>
    <w:p w14:paraId="6CEB0DC0" w14:textId="19750C61" w:rsidR="00B14C17" w:rsidRPr="00B14C17" w:rsidRDefault="00B14C17" w:rsidP="005A215B">
      <w:pPr>
        <w:pStyle w:val="ListParagraph"/>
        <w:numPr>
          <w:ilvl w:val="0"/>
          <w:numId w:val="26"/>
        </w:numPr>
        <w:spacing w:after="0"/>
        <w:jc w:val="both"/>
        <w:rPr>
          <w:u w:val="single"/>
        </w:rPr>
      </w:pPr>
      <w:r>
        <w:t xml:space="preserve">Establish myself as a </w:t>
      </w:r>
      <w:r w:rsidRPr="00B14C17">
        <w:rPr>
          <w:u w:val="single"/>
        </w:rPr>
        <w:t>productive and innovative researcher</w:t>
      </w:r>
      <w:r>
        <w:t xml:space="preserve"> by meeting the benchmarks outlined in </w:t>
      </w:r>
      <w:r>
        <w:rPr>
          <w:i/>
          <w:iCs/>
        </w:rPr>
        <w:t>Annual Research Product Goals</w:t>
      </w:r>
      <w:r>
        <w:t xml:space="preserve"> and successfully defending my dissertation research.</w:t>
      </w:r>
    </w:p>
    <w:p w14:paraId="0ABB9746" w14:textId="77777777" w:rsidR="00B14C17" w:rsidRPr="00B14C17" w:rsidRDefault="00B14C17" w:rsidP="00B14C17">
      <w:pPr>
        <w:spacing w:after="60"/>
        <w:jc w:val="both"/>
        <w:rPr>
          <w:b/>
          <w:bCs/>
        </w:rPr>
      </w:pPr>
    </w:p>
    <w:p w14:paraId="795CD8C0" w14:textId="23E45C74" w:rsidR="0092103B" w:rsidRDefault="0092103B" w:rsidP="005A215B">
      <w:pPr>
        <w:pStyle w:val="ListParagraph"/>
        <w:numPr>
          <w:ilvl w:val="0"/>
          <w:numId w:val="22"/>
        </w:numPr>
        <w:spacing w:after="60"/>
        <w:jc w:val="both"/>
        <w:rPr>
          <w:b/>
          <w:bCs/>
        </w:rPr>
      </w:pPr>
      <w:r>
        <w:rPr>
          <w:b/>
          <w:bCs/>
        </w:rPr>
        <w:t>Activities Planned Under This Award</w:t>
      </w:r>
    </w:p>
    <w:p w14:paraId="4F8FE823" w14:textId="1BD1AAB3" w:rsidR="00B166FC" w:rsidRDefault="00B166FC" w:rsidP="0095126F">
      <w:pPr>
        <w:spacing w:after="60"/>
        <w:jc w:val="both"/>
      </w:pPr>
      <w:del w:id="101" w:author="Campbell, Kenneth S." w:date="2025-03-31T19:23:00Z">
        <w:r w:rsidDel="007F1E3B">
          <w:delText>Dr. Campbell’s</w:delText>
        </w:r>
      </w:del>
      <w:ins w:id="102" w:author="Campbell, Kenneth S." w:date="2025-03-31T19:23:00Z">
        <w:r w:rsidR="007F1E3B">
          <w:t>My</w:t>
        </w:r>
      </w:ins>
      <w:r>
        <w:t xml:space="preserve"> lab</w:t>
      </w:r>
      <w:ins w:id="103" w:author="Campbell, Kenneth S." w:date="2025-03-31T19:24:00Z">
        <w:r w:rsidR="007F1E3B">
          <w:t>’s research focuses on heart failure and spans 4 broad areas</w:t>
        </w:r>
      </w:ins>
      <w:del w:id="104" w:author="Campbell, Kenneth S." w:date="2025-03-31T19:24:00Z">
        <w:r w:rsidDel="007F1E3B">
          <w:delText xml:space="preserve"> uses four experimental facets in pursuit of improving heart failure therapies</w:delText>
        </w:r>
      </w:del>
      <w:r>
        <w:t>: (1) compu</w:t>
      </w:r>
      <w:ins w:id="105" w:author="Campbell, Kenneth S." w:date="2025-03-31T19:24:00Z">
        <w:r w:rsidR="007F1E3B">
          <w:t>ter</w:t>
        </w:r>
      </w:ins>
      <w:del w:id="106" w:author="Campbell, Kenneth S." w:date="2025-03-31T19:24:00Z">
        <w:r w:rsidDel="007F1E3B">
          <w:delText>tational</w:delText>
        </w:r>
      </w:del>
      <w:r>
        <w:t xml:space="preserve"> modeling</w:t>
      </w:r>
      <w:ins w:id="107" w:author="Campbell, Kenneth S." w:date="2025-03-31T19:24:00Z">
        <w:r w:rsidR="007F1E3B">
          <w:t xml:space="preserve"> of contraction</w:t>
        </w:r>
      </w:ins>
      <w:r>
        <w:t>, (2)</w:t>
      </w:r>
      <w:ins w:id="108" w:author="Campbell, Kenneth S." w:date="2025-03-31T19:24:00Z">
        <w:r w:rsidR="007F1E3B">
          <w:t> </w:t>
        </w:r>
      </w:ins>
      <w:del w:id="109" w:author="Campbell, Kenneth S." w:date="2025-03-31T19:24:00Z">
        <w:r w:rsidDel="007F1E3B">
          <w:delText xml:space="preserve"> </w:delText>
        </w:r>
      </w:del>
      <w:r>
        <w:t xml:space="preserve">biochemistry, (3) muscle mechanics, and (4) biobanking. The lab has built a large repository of human myocardium (currently &gt;20,000 samples from 650 patients) and specializes in clinically supported translational research. This expertise and unique access to human samples allow experimental results to extend from sarcomere- to organ-level function. </w:t>
      </w:r>
      <w:commentRangeStart w:id="110"/>
      <w:r>
        <w:t>The activities planned under this award (table below) include using our experimental techniques and sharpening my scientific repertoire.</w:t>
      </w:r>
      <w:commentRangeEnd w:id="110"/>
      <w:r w:rsidR="004156A0">
        <w:rPr>
          <w:rStyle w:val="CommentReference"/>
        </w:rPr>
        <w:commentReference w:id="110"/>
      </w:r>
    </w:p>
    <w:tbl>
      <w:tblPr>
        <w:tblStyle w:val="TableGrid"/>
        <w:tblW w:w="0" w:type="auto"/>
        <w:tblLook w:val="04A0" w:firstRow="1" w:lastRow="0" w:firstColumn="1" w:lastColumn="0" w:noHBand="0" w:noVBand="1"/>
      </w:tblPr>
      <w:tblGrid>
        <w:gridCol w:w="8185"/>
        <w:gridCol w:w="2605"/>
      </w:tblGrid>
      <w:tr w:rsidR="00B166FC" w14:paraId="15C74610" w14:textId="77777777" w:rsidTr="003A756E">
        <w:trPr>
          <w:trHeight w:val="548"/>
        </w:trPr>
        <w:tc>
          <w:tcPr>
            <w:tcW w:w="8185" w:type="dxa"/>
            <w:tcBorders>
              <w:bottom w:val="single" w:sz="12" w:space="0" w:color="auto"/>
            </w:tcBorders>
            <w:shd w:val="clear" w:color="auto" w:fill="BFBFBF" w:themeFill="background1" w:themeFillShade="BF"/>
            <w:vAlign w:val="center"/>
          </w:tcPr>
          <w:p w14:paraId="3719E6A8" w14:textId="043B2A3B" w:rsidR="00B166FC" w:rsidRPr="00B166FC" w:rsidRDefault="00B166FC" w:rsidP="00B166FC">
            <w:pPr>
              <w:jc w:val="center"/>
              <w:rPr>
                <w:b/>
                <w:bCs/>
              </w:rPr>
            </w:pPr>
            <w:commentRangeStart w:id="111"/>
            <w:r>
              <w:rPr>
                <w:b/>
                <w:bCs/>
              </w:rPr>
              <w:t>Activity</w:t>
            </w:r>
          </w:p>
        </w:tc>
        <w:tc>
          <w:tcPr>
            <w:tcW w:w="2605" w:type="dxa"/>
            <w:tcBorders>
              <w:bottom w:val="single" w:sz="12" w:space="0" w:color="auto"/>
            </w:tcBorders>
            <w:shd w:val="clear" w:color="auto" w:fill="BFBFBF" w:themeFill="background1" w:themeFillShade="BF"/>
            <w:vAlign w:val="center"/>
          </w:tcPr>
          <w:p w14:paraId="77B27F37" w14:textId="78FD0023" w:rsidR="00B166FC" w:rsidRPr="00B166FC" w:rsidRDefault="00B166FC" w:rsidP="00B166FC">
            <w:pPr>
              <w:jc w:val="center"/>
              <w:rPr>
                <w:b/>
                <w:bCs/>
              </w:rPr>
            </w:pPr>
            <w:r w:rsidRPr="00B166FC">
              <w:rPr>
                <w:b/>
                <w:bCs/>
              </w:rPr>
              <w:t>Effort (%)</w:t>
            </w:r>
          </w:p>
        </w:tc>
      </w:tr>
      <w:tr w:rsidR="00B166FC" w14:paraId="1918DA03" w14:textId="77777777" w:rsidTr="003A756E">
        <w:trPr>
          <w:trHeight w:val="432"/>
        </w:trPr>
        <w:tc>
          <w:tcPr>
            <w:tcW w:w="8185" w:type="dxa"/>
            <w:tcBorders>
              <w:top w:val="single" w:sz="12" w:space="0" w:color="auto"/>
            </w:tcBorders>
            <w:vAlign w:val="center"/>
          </w:tcPr>
          <w:p w14:paraId="18D788A4" w14:textId="55AC4266" w:rsidR="00B166FC" w:rsidRDefault="00B166FC" w:rsidP="00B166FC">
            <w:r>
              <w:t>F31 Research Aims (experimentation, data analysis)</w:t>
            </w:r>
          </w:p>
        </w:tc>
        <w:tc>
          <w:tcPr>
            <w:tcW w:w="2605" w:type="dxa"/>
            <w:tcBorders>
              <w:top w:val="single" w:sz="12" w:space="0" w:color="auto"/>
            </w:tcBorders>
            <w:vAlign w:val="center"/>
          </w:tcPr>
          <w:p w14:paraId="1FA1B13B" w14:textId="0C361FFD" w:rsidR="00B166FC" w:rsidRDefault="00E36007" w:rsidP="00E36007">
            <w:pPr>
              <w:jc w:val="center"/>
            </w:pPr>
            <w:r>
              <w:t>70</w:t>
            </w:r>
          </w:p>
        </w:tc>
      </w:tr>
      <w:tr w:rsidR="00B166FC" w14:paraId="0E4B3E3E" w14:textId="77777777" w:rsidTr="003A756E">
        <w:trPr>
          <w:trHeight w:val="432"/>
        </w:trPr>
        <w:tc>
          <w:tcPr>
            <w:tcW w:w="8185" w:type="dxa"/>
            <w:vAlign w:val="center"/>
          </w:tcPr>
          <w:p w14:paraId="1DD38C77" w14:textId="1138D99A" w:rsidR="00B166FC" w:rsidRDefault="00B166FC" w:rsidP="00B166FC">
            <w:r>
              <w:t>Scientific Writing (abstracts, manuscripts)</w:t>
            </w:r>
          </w:p>
        </w:tc>
        <w:tc>
          <w:tcPr>
            <w:tcW w:w="2605" w:type="dxa"/>
            <w:vAlign w:val="center"/>
          </w:tcPr>
          <w:p w14:paraId="57C07B69" w14:textId="4FDE59E2" w:rsidR="00B166FC" w:rsidRDefault="00E36007" w:rsidP="00E36007">
            <w:pPr>
              <w:jc w:val="center"/>
            </w:pPr>
            <w:r>
              <w:t>10</w:t>
            </w:r>
          </w:p>
        </w:tc>
      </w:tr>
      <w:tr w:rsidR="00B166FC" w14:paraId="012F4605" w14:textId="77777777" w:rsidTr="003A756E">
        <w:trPr>
          <w:trHeight w:val="432"/>
        </w:trPr>
        <w:tc>
          <w:tcPr>
            <w:tcW w:w="8185" w:type="dxa"/>
            <w:vAlign w:val="center"/>
          </w:tcPr>
          <w:p w14:paraId="38C52C4C" w14:textId="74AB3E71" w:rsidR="00B166FC" w:rsidRDefault="00B166FC" w:rsidP="00B166FC">
            <w:r>
              <w:t>Conferences/Networking</w:t>
            </w:r>
          </w:p>
        </w:tc>
        <w:tc>
          <w:tcPr>
            <w:tcW w:w="2605" w:type="dxa"/>
            <w:vAlign w:val="center"/>
          </w:tcPr>
          <w:p w14:paraId="7F4124D7" w14:textId="3288BB39" w:rsidR="00B166FC" w:rsidRDefault="00894CDA" w:rsidP="00E36007">
            <w:pPr>
              <w:jc w:val="center"/>
            </w:pPr>
            <w:r>
              <w:t>5</w:t>
            </w:r>
          </w:p>
        </w:tc>
      </w:tr>
      <w:tr w:rsidR="00894CDA" w14:paraId="0B04C324" w14:textId="77777777" w:rsidTr="003A756E">
        <w:trPr>
          <w:trHeight w:val="432"/>
        </w:trPr>
        <w:tc>
          <w:tcPr>
            <w:tcW w:w="8185" w:type="dxa"/>
            <w:vAlign w:val="center"/>
          </w:tcPr>
          <w:p w14:paraId="73E490F5" w14:textId="25C2CA4B" w:rsidR="00894CDA" w:rsidRDefault="00894CDA" w:rsidP="00B166FC">
            <w:r>
              <w:t>Responsible Conduct of Research (trainings)</w:t>
            </w:r>
          </w:p>
        </w:tc>
        <w:tc>
          <w:tcPr>
            <w:tcW w:w="2605" w:type="dxa"/>
            <w:vAlign w:val="center"/>
          </w:tcPr>
          <w:p w14:paraId="229A0D81" w14:textId="1F05DD8E" w:rsidR="00894CDA" w:rsidRDefault="00894CDA" w:rsidP="00E36007">
            <w:pPr>
              <w:jc w:val="center"/>
            </w:pPr>
            <w:r>
              <w:t>5</w:t>
            </w:r>
          </w:p>
        </w:tc>
      </w:tr>
      <w:tr w:rsidR="00B166FC" w14:paraId="5673AC96" w14:textId="77777777" w:rsidTr="003A756E">
        <w:trPr>
          <w:trHeight w:val="432"/>
        </w:trPr>
        <w:tc>
          <w:tcPr>
            <w:tcW w:w="8185" w:type="dxa"/>
            <w:vAlign w:val="center"/>
          </w:tcPr>
          <w:p w14:paraId="0CC233F8" w14:textId="790B5198" w:rsidR="00B166FC" w:rsidRDefault="00B166FC" w:rsidP="00B166FC">
            <w:r>
              <w:t xml:space="preserve">Coursework (department curriculum, </w:t>
            </w:r>
            <w:r w:rsidR="00894CDA">
              <w:t>communication skills workshops</w:t>
            </w:r>
            <w:r>
              <w:t>)</w:t>
            </w:r>
          </w:p>
        </w:tc>
        <w:tc>
          <w:tcPr>
            <w:tcW w:w="2605" w:type="dxa"/>
            <w:vAlign w:val="center"/>
          </w:tcPr>
          <w:p w14:paraId="115073B5" w14:textId="1F26D925" w:rsidR="00B166FC" w:rsidRDefault="00894CDA" w:rsidP="00E36007">
            <w:pPr>
              <w:jc w:val="center"/>
            </w:pPr>
            <w:r>
              <w:t>4</w:t>
            </w:r>
          </w:p>
        </w:tc>
      </w:tr>
      <w:tr w:rsidR="00F351E7" w14:paraId="0524F850" w14:textId="77777777" w:rsidTr="003A756E">
        <w:trPr>
          <w:trHeight w:val="432"/>
        </w:trPr>
        <w:tc>
          <w:tcPr>
            <w:tcW w:w="8185" w:type="dxa"/>
            <w:vAlign w:val="center"/>
          </w:tcPr>
          <w:p w14:paraId="01B69B3E" w14:textId="72522D75" w:rsidR="00F351E7" w:rsidRDefault="00F351E7" w:rsidP="00F351E7">
            <w:r>
              <w:t>Leadership (mentor undergraduate/high-school</w:t>
            </w:r>
            <w:r w:rsidR="00431A80">
              <w:t xml:space="preserve"> students</w:t>
            </w:r>
            <w:r>
              <w:t>, collaborative projects)</w:t>
            </w:r>
          </w:p>
        </w:tc>
        <w:tc>
          <w:tcPr>
            <w:tcW w:w="2605" w:type="dxa"/>
            <w:vAlign w:val="center"/>
          </w:tcPr>
          <w:p w14:paraId="556E57A3" w14:textId="2F982653" w:rsidR="00F351E7" w:rsidRDefault="00894CDA" w:rsidP="00F351E7">
            <w:pPr>
              <w:jc w:val="center"/>
            </w:pPr>
            <w:r>
              <w:t>3</w:t>
            </w:r>
          </w:p>
        </w:tc>
      </w:tr>
      <w:tr w:rsidR="00F351E7" w14:paraId="47DB50D5" w14:textId="77777777" w:rsidTr="003A756E">
        <w:trPr>
          <w:trHeight w:val="432"/>
        </w:trPr>
        <w:tc>
          <w:tcPr>
            <w:tcW w:w="8185" w:type="dxa"/>
            <w:vAlign w:val="center"/>
          </w:tcPr>
          <w:p w14:paraId="570FD942" w14:textId="3B4C6826" w:rsidR="00F351E7" w:rsidRDefault="00F351E7" w:rsidP="00F351E7">
            <w:r>
              <w:t>Seminars (seminar series’, forums, specialized meetings)</w:t>
            </w:r>
          </w:p>
        </w:tc>
        <w:tc>
          <w:tcPr>
            <w:tcW w:w="2605" w:type="dxa"/>
            <w:vAlign w:val="center"/>
          </w:tcPr>
          <w:p w14:paraId="160E90F2" w14:textId="3BFF5A17" w:rsidR="00F351E7" w:rsidRDefault="00894CDA" w:rsidP="00F351E7">
            <w:pPr>
              <w:jc w:val="center"/>
            </w:pPr>
            <w:r>
              <w:t>3</w:t>
            </w:r>
          </w:p>
        </w:tc>
      </w:tr>
      <w:tr w:rsidR="00F351E7" w14:paraId="230AAB4D" w14:textId="77777777" w:rsidTr="003A756E">
        <w:trPr>
          <w:trHeight w:val="432"/>
        </w:trPr>
        <w:tc>
          <w:tcPr>
            <w:tcW w:w="8185" w:type="dxa"/>
            <w:vAlign w:val="center"/>
          </w:tcPr>
          <w:p w14:paraId="455E234D" w14:textId="6B64C93A" w:rsidR="00F351E7" w:rsidRPr="00E36007" w:rsidRDefault="00F351E7" w:rsidP="00F351E7">
            <w:pPr>
              <w:rPr>
                <w:b/>
                <w:bCs/>
              </w:rPr>
            </w:pPr>
            <w:r>
              <w:rPr>
                <w:b/>
                <w:bCs/>
              </w:rPr>
              <w:t>Total</w:t>
            </w:r>
          </w:p>
        </w:tc>
        <w:tc>
          <w:tcPr>
            <w:tcW w:w="2605" w:type="dxa"/>
            <w:vAlign w:val="center"/>
          </w:tcPr>
          <w:p w14:paraId="477D0A8D" w14:textId="350F8490" w:rsidR="00F351E7" w:rsidRPr="00E36007" w:rsidRDefault="00F351E7" w:rsidP="00F351E7">
            <w:pPr>
              <w:jc w:val="center"/>
              <w:rPr>
                <w:b/>
                <w:bCs/>
              </w:rPr>
            </w:pPr>
            <w:r>
              <w:rPr>
                <w:b/>
                <w:bCs/>
              </w:rPr>
              <w:t>100</w:t>
            </w:r>
            <w:commentRangeEnd w:id="111"/>
            <w:r w:rsidR="004156A0">
              <w:rPr>
                <w:rStyle w:val="CommentReference"/>
              </w:rPr>
              <w:commentReference w:id="111"/>
            </w:r>
          </w:p>
        </w:tc>
      </w:tr>
    </w:tbl>
    <w:p w14:paraId="2D280008" w14:textId="02ABC66B" w:rsidR="00B166FC" w:rsidRDefault="00E36007" w:rsidP="0095126F">
      <w:pPr>
        <w:spacing w:before="120" w:after="60"/>
        <w:jc w:val="both"/>
        <w:rPr>
          <w:b/>
          <w:bCs/>
        </w:rPr>
      </w:pPr>
      <w:r>
        <w:rPr>
          <w:b/>
          <w:bCs/>
        </w:rPr>
        <w:t>F31 Research Aims</w:t>
      </w:r>
    </w:p>
    <w:p w14:paraId="6FB849E0" w14:textId="5FADBF13" w:rsidR="004156A0" w:rsidRDefault="004156A0" w:rsidP="0095126F">
      <w:pPr>
        <w:spacing w:after="60"/>
        <w:jc w:val="both"/>
        <w:rPr>
          <w:ins w:id="112" w:author="Campbell, Kenneth S." w:date="2025-03-31T19:26:00Z"/>
        </w:rPr>
      </w:pPr>
      <w:ins w:id="113" w:author="Campbell, Kenneth S." w:date="2025-03-31T19:26:00Z">
        <w:r>
          <w:t xml:space="preserve">My prime focus will be to complete the 3 Specific Aims described in the </w:t>
        </w:r>
      </w:ins>
      <w:ins w:id="114" w:author="Campbell, Kenneth S." w:date="2025-03-31T19:27:00Z">
        <w:r>
          <w:t>Research Strategy and described in Table X below.</w:t>
        </w:r>
      </w:ins>
    </w:p>
    <w:p w14:paraId="44085189" w14:textId="0E224C5F" w:rsidR="00E36007" w:rsidRDefault="00E36007" w:rsidP="0095126F">
      <w:pPr>
        <w:spacing w:after="60"/>
        <w:jc w:val="both"/>
      </w:pPr>
      <w:commentRangeStart w:id="115"/>
      <w:r>
        <w:t>Completion of the research aims will be the primary objective throughout the fellowship, expected within the first 2.5 years.</w:t>
      </w:r>
    </w:p>
    <w:p w14:paraId="75CBC29D" w14:textId="73691916" w:rsidR="00F351E7" w:rsidRDefault="00F351E7" w:rsidP="0095126F">
      <w:pPr>
        <w:spacing w:after="60"/>
        <w:jc w:val="both"/>
      </w:pPr>
      <w:r>
        <w:t>Through my research experiences thus far, I have acquired skills in drug discovery, genomics, and experimental design. I will use this fellowship to build upon this foundation and learn additional skills (table below).</w:t>
      </w:r>
      <w:commentRangeEnd w:id="115"/>
      <w:r w:rsidR="004156A0">
        <w:rPr>
          <w:rStyle w:val="CommentReference"/>
        </w:rPr>
        <w:commentReference w:id="115"/>
      </w:r>
    </w:p>
    <w:tbl>
      <w:tblPr>
        <w:tblStyle w:val="TableGrid"/>
        <w:tblW w:w="0" w:type="auto"/>
        <w:tblLook w:val="04A0" w:firstRow="1" w:lastRow="0" w:firstColumn="1" w:lastColumn="0" w:noHBand="0" w:noVBand="1"/>
      </w:tblPr>
      <w:tblGrid>
        <w:gridCol w:w="985"/>
        <w:gridCol w:w="810"/>
        <w:gridCol w:w="3690"/>
        <w:gridCol w:w="5305"/>
      </w:tblGrid>
      <w:tr w:rsidR="003A756E" w14:paraId="6DB8E592" w14:textId="77777777" w:rsidTr="0095126F">
        <w:trPr>
          <w:trHeight w:val="547"/>
        </w:trPr>
        <w:tc>
          <w:tcPr>
            <w:tcW w:w="1795" w:type="dxa"/>
            <w:gridSpan w:val="2"/>
            <w:tcBorders>
              <w:bottom w:val="single" w:sz="12" w:space="0" w:color="auto"/>
            </w:tcBorders>
            <w:shd w:val="clear" w:color="auto" w:fill="BFBFBF" w:themeFill="background1" w:themeFillShade="BF"/>
            <w:vAlign w:val="center"/>
          </w:tcPr>
          <w:p w14:paraId="09D03700" w14:textId="79597043" w:rsidR="003A756E" w:rsidRDefault="003A756E" w:rsidP="0095126F">
            <w:pPr>
              <w:spacing w:after="120"/>
              <w:jc w:val="center"/>
              <w:rPr>
                <w:b/>
                <w:bCs/>
              </w:rPr>
            </w:pPr>
            <w:r>
              <w:rPr>
                <w:b/>
                <w:bCs/>
              </w:rPr>
              <w:t>Aim</w:t>
            </w:r>
          </w:p>
        </w:tc>
        <w:tc>
          <w:tcPr>
            <w:tcW w:w="3690" w:type="dxa"/>
            <w:tcBorders>
              <w:bottom w:val="single" w:sz="12" w:space="0" w:color="auto"/>
            </w:tcBorders>
            <w:shd w:val="clear" w:color="auto" w:fill="BFBFBF" w:themeFill="background1" w:themeFillShade="BF"/>
            <w:vAlign w:val="center"/>
          </w:tcPr>
          <w:p w14:paraId="62360AA1" w14:textId="548A1784" w:rsidR="003A756E" w:rsidRPr="00F351E7" w:rsidRDefault="003A756E" w:rsidP="0095126F">
            <w:pPr>
              <w:spacing w:after="120"/>
              <w:jc w:val="center"/>
              <w:rPr>
                <w:b/>
                <w:bCs/>
              </w:rPr>
            </w:pPr>
            <w:r>
              <w:rPr>
                <w:b/>
                <w:bCs/>
              </w:rPr>
              <w:t>Focus</w:t>
            </w:r>
          </w:p>
        </w:tc>
        <w:tc>
          <w:tcPr>
            <w:tcW w:w="5305" w:type="dxa"/>
            <w:tcBorders>
              <w:bottom w:val="single" w:sz="12" w:space="0" w:color="auto"/>
            </w:tcBorders>
            <w:shd w:val="clear" w:color="auto" w:fill="BFBFBF" w:themeFill="background1" w:themeFillShade="BF"/>
            <w:vAlign w:val="center"/>
          </w:tcPr>
          <w:p w14:paraId="4E42A4CB" w14:textId="4B2A6942" w:rsidR="003A756E" w:rsidRPr="00F351E7" w:rsidRDefault="003A756E" w:rsidP="0095126F">
            <w:pPr>
              <w:spacing w:after="120"/>
              <w:jc w:val="center"/>
              <w:rPr>
                <w:b/>
                <w:bCs/>
              </w:rPr>
            </w:pPr>
            <w:r>
              <w:rPr>
                <w:b/>
                <w:bCs/>
              </w:rPr>
              <w:t>Resultant Skill(s) Learned</w:t>
            </w:r>
          </w:p>
        </w:tc>
      </w:tr>
      <w:tr w:rsidR="003A756E" w14:paraId="229CBAFB" w14:textId="77777777" w:rsidTr="0095126F">
        <w:trPr>
          <w:trHeight w:val="432"/>
        </w:trPr>
        <w:tc>
          <w:tcPr>
            <w:tcW w:w="1795" w:type="dxa"/>
            <w:gridSpan w:val="2"/>
            <w:tcBorders>
              <w:top w:val="single" w:sz="12" w:space="0" w:color="auto"/>
            </w:tcBorders>
            <w:vAlign w:val="center"/>
          </w:tcPr>
          <w:p w14:paraId="4A32EFA9" w14:textId="2FAEB884" w:rsidR="003A756E" w:rsidRDefault="003A756E" w:rsidP="0095126F">
            <w:pPr>
              <w:spacing w:after="120"/>
              <w:jc w:val="center"/>
            </w:pPr>
            <w:r>
              <w:t>1</w:t>
            </w:r>
          </w:p>
        </w:tc>
        <w:tc>
          <w:tcPr>
            <w:tcW w:w="3690" w:type="dxa"/>
            <w:tcBorders>
              <w:top w:val="single" w:sz="12" w:space="0" w:color="auto"/>
              <w:bottom w:val="single" w:sz="4" w:space="0" w:color="auto"/>
            </w:tcBorders>
            <w:vAlign w:val="center"/>
          </w:tcPr>
          <w:p w14:paraId="2587504E" w14:textId="7AAA257E" w:rsidR="003A756E" w:rsidRDefault="003A756E" w:rsidP="0095126F">
            <w:pPr>
              <w:spacing w:after="120"/>
              <w:jc w:val="center"/>
            </w:pPr>
            <w:r>
              <w:t>RNA turnover pathways</w:t>
            </w:r>
          </w:p>
        </w:tc>
        <w:tc>
          <w:tcPr>
            <w:tcW w:w="5305" w:type="dxa"/>
            <w:tcBorders>
              <w:top w:val="single" w:sz="12" w:space="0" w:color="auto"/>
            </w:tcBorders>
            <w:vAlign w:val="center"/>
          </w:tcPr>
          <w:p w14:paraId="53208BB7" w14:textId="55FB83A8" w:rsidR="003A756E" w:rsidRDefault="003A756E" w:rsidP="0095126F">
            <w:pPr>
              <w:spacing w:after="120"/>
              <w:jc w:val="center"/>
            </w:pPr>
            <w:del w:id="116" w:author="Campbell, Kenneth S." w:date="2025-03-31T19:28:00Z">
              <w:r w:rsidDel="004156A0">
                <w:delText xml:space="preserve">Cast and run </w:delText>
              </w:r>
            </w:del>
            <w:r>
              <w:t>Western blot</w:t>
            </w:r>
            <w:ins w:id="117" w:author="Campbell, Kenneth S." w:date="2025-03-31T19:28:00Z">
              <w:r w:rsidR="004156A0">
                <w:t>ting</w:t>
              </w:r>
            </w:ins>
            <w:del w:id="118" w:author="Campbell, Kenneth S." w:date="2025-03-31T19:28:00Z">
              <w:r w:rsidDel="004156A0">
                <w:delText>s</w:delText>
              </w:r>
            </w:del>
            <w:r>
              <w:t xml:space="preserve"> to measure protein abundance</w:t>
            </w:r>
          </w:p>
        </w:tc>
      </w:tr>
      <w:tr w:rsidR="00BB7787" w14:paraId="66442B97" w14:textId="77777777" w:rsidTr="004D183A">
        <w:trPr>
          <w:trHeight w:val="432"/>
        </w:trPr>
        <w:tc>
          <w:tcPr>
            <w:tcW w:w="985" w:type="dxa"/>
            <w:vMerge w:val="restart"/>
            <w:vAlign w:val="center"/>
          </w:tcPr>
          <w:p w14:paraId="71BDFE4E" w14:textId="6E737943" w:rsidR="00BB7787" w:rsidRDefault="00BB7787" w:rsidP="0095126F">
            <w:pPr>
              <w:spacing w:after="120"/>
              <w:jc w:val="center"/>
            </w:pPr>
            <w:r>
              <w:t>2</w:t>
            </w:r>
          </w:p>
        </w:tc>
        <w:tc>
          <w:tcPr>
            <w:tcW w:w="810" w:type="dxa"/>
            <w:tcBorders>
              <w:bottom w:val="dashSmallGap" w:sz="4" w:space="0" w:color="auto"/>
            </w:tcBorders>
            <w:vAlign w:val="center"/>
          </w:tcPr>
          <w:p w14:paraId="50D646AD" w14:textId="3CD29CB9" w:rsidR="00BB7787" w:rsidRDefault="00BB7787" w:rsidP="0095126F">
            <w:pPr>
              <w:spacing w:after="120"/>
              <w:jc w:val="center"/>
            </w:pPr>
            <w:r>
              <w:t>a</w:t>
            </w:r>
          </w:p>
        </w:tc>
        <w:tc>
          <w:tcPr>
            <w:tcW w:w="3690" w:type="dxa"/>
            <w:tcBorders>
              <w:bottom w:val="dashSmallGap" w:sz="4" w:space="0" w:color="auto"/>
            </w:tcBorders>
            <w:vAlign w:val="center"/>
          </w:tcPr>
          <w:p w14:paraId="20D1EF59" w14:textId="1F210555" w:rsidR="00BB7787" w:rsidRDefault="00BB7787" w:rsidP="0095126F">
            <w:pPr>
              <w:spacing w:after="120"/>
              <w:jc w:val="center"/>
            </w:pPr>
            <w:r>
              <w:t>K48-linked polyubiquitination of titin</w:t>
            </w:r>
          </w:p>
        </w:tc>
        <w:tc>
          <w:tcPr>
            <w:tcW w:w="5305" w:type="dxa"/>
            <w:tcBorders>
              <w:bottom w:val="dashSmallGap" w:sz="4" w:space="0" w:color="auto"/>
            </w:tcBorders>
            <w:vAlign w:val="center"/>
          </w:tcPr>
          <w:p w14:paraId="30D7EA4C" w14:textId="4B03E344" w:rsidR="00BB7787" w:rsidRDefault="00BB7787" w:rsidP="0095126F">
            <w:pPr>
              <w:spacing w:after="120"/>
              <w:jc w:val="center"/>
            </w:pPr>
            <w:commentRangeStart w:id="119"/>
            <w:r>
              <w:t>Cast and run specialized gels to resolve titin</w:t>
            </w:r>
            <w:commentRangeEnd w:id="119"/>
            <w:r w:rsidR="004156A0">
              <w:rPr>
                <w:rStyle w:val="CommentReference"/>
              </w:rPr>
              <w:commentReference w:id="119"/>
            </w:r>
          </w:p>
        </w:tc>
      </w:tr>
      <w:tr w:rsidR="00BB7787" w14:paraId="26F46FE1" w14:textId="77777777" w:rsidTr="004D183A">
        <w:trPr>
          <w:trHeight w:val="432"/>
        </w:trPr>
        <w:tc>
          <w:tcPr>
            <w:tcW w:w="985" w:type="dxa"/>
            <w:vMerge/>
            <w:vAlign w:val="center"/>
          </w:tcPr>
          <w:p w14:paraId="604932B8" w14:textId="3ED1EB09" w:rsidR="00BB7787" w:rsidRDefault="00BB7787" w:rsidP="0095126F">
            <w:pPr>
              <w:spacing w:after="120"/>
              <w:jc w:val="center"/>
            </w:pPr>
          </w:p>
        </w:tc>
        <w:tc>
          <w:tcPr>
            <w:tcW w:w="810" w:type="dxa"/>
            <w:tcBorders>
              <w:top w:val="dashSmallGap" w:sz="4" w:space="0" w:color="auto"/>
            </w:tcBorders>
            <w:vAlign w:val="center"/>
          </w:tcPr>
          <w:p w14:paraId="1BBA6A90" w14:textId="74ADDB44" w:rsidR="00BB7787" w:rsidRDefault="00BB7787" w:rsidP="0095126F">
            <w:pPr>
              <w:spacing w:after="120"/>
              <w:jc w:val="center"/>
            </w:pPr>
            <w:r>
              <w:t>b</w:t>
            </w:r>
          </w:p>
        </w:tc>
        <w:tc>
          <w:tcPr>
            <w:tcW w:w="3690" w:type="dxa"/>
            <w:tcBorders>
              <w:top w:val="dashSmallGap" w:sz="4" w:space="0" w:color="auto"/>
            </w:tcBorders>
            <w:vAlign w:val="center"/>
          </w:tcPr>
          <w:p w14:paraId="732BA823" w14:textId="4762288C" w:rsidR="00BB7787" w:rsidRDefault="00BB7787" w:rsidP="0095126F">
            <w:pPr>
              <w:spacing w:after="120"/>
              <w:jc w:val="center"/>
            </w:pPr>
            <w:r>
              <w:t>Lipofuscin granule accumulation</w:t>
            </w:r>
          </w:p>
        </w:tc>
        <w:tc>
          <w:tcPr>
            <w:tcW w:w="5305" w:type="dxa"/>
            <w:tcBorders>
              <w:top w:val="dashSmallGap" w:sz="4" w:space="0" w:color="auto"/>
            </w:tcBorders>
            <w:vAlign w:val="center"/>
          </w:tcPr>
          <w:p w14:paraId="6CDE4B1C" w14:textId="7C810D84" w:rsidR="00BB7787" w:rsidRDefault="00BB7787" w:rsidP="0095126F">
            <w:pPr>
              <w:spacing w:after="120"/>
              <w:jc w:val="center"/>
            </w:pPr>
            <w:r>
              <w:t xml:space="preserve">Cryosection, </w:t>
            </w:r>
            <w:proofErr w:type="spellStart"/>
            <w:r>
              <w:t>immunostain</w:t>
            </w:r>
            <w:proofErr w:type="spellEnd"/>
            <w:r>
              <w:t xml:space="preserve">, and </w:t>
            </w:r>
            <w:r w:rsidR="003A756E">
              <w:t>image</w:t>
            </w:r>
            <w:r>
              <w:t xml:space="preserve"> tissue</w:t>
            </w:r>
            <w:r w:rsidR="003A756E">
              <w:t xml:space="preserve"> (slide scanner)</w:t>
            </w:r>
            <w:r>
              <w:t xml:space="preserve">; Analyze fluorescent </w:t>
            </w:r>
            <w:r w:rsidR="003A756E">
              <w:t>images</w:t>
            </w:r>
          </w:p>
        </w:tc>
      </w:tr>
      <w:tr w:rsidR="00BB7787" w14:paraId="223DFAE6" w14:textId="77777777" w:rsidTr="004D183A">
        <w:trPr>
          <w:trHeight w:val="432"/>
        </w:trPr>
        <w:tc>
          <w:tcPr>
            <w:tcW w:w="985" w:type="dxa"/>
            <w:vMerge w:val="restart"/>
            <w:vAlign w:val="center"/>
          </w:tcPr>
          <w:p w14:paraId="0A74C436" w14:textId="0EA3DEC8" w:rsidR="00BB7787" w:rsidRDefault="00BB7787" w:rsidP="0095126F">
            <w:pPr>
              <w:spacing w:after="120"/>
              <w:jc w:val="center"/>
            </w:pPr>
            <w:r>
              <w:t>3</w:t>
            </w:r>
          </w:p>
        </w:tc>
        <w:tc>
          <w:tcPr>
            <w:tcW w:w="810" w:type="dxa"/>
            <w:tcBorders>
              <w:bottom w:val="dashSmallGap" w:sz="4" w:space="0" w:color="auto"/>
            </w:tcBorders>
            <w:vAlign w:val="center"/>
          </w:tcPr>
          <w:p w14:paraId="0B070231" w14:textId="61309943" w:rsidR="00BB7787" w:rsidRDefault="00BB7787" w:rsidP="0095126F">
            <w:pPr>
              <w:spacing w:after="120"/>
              <w:jc w:val="center"/>
            </w:pPr>
            <w:r>
              <w:t>a</w:t>
            </w:r>
          </w:p>
        </w:tc>
        <w:tc>
          <w:tcPr>
            <w:tcW w:w="3690" w:type="dxa"/>
            <w:tcBorders>
              <w:bottom w:val="dashSmallGap" w:sz="4" w:space="0" w:color="auto"/>
            </w:tcBorders>
            <w:vAlign w:val="center"/>
          </w:tcPr>
          <w:p w14:paraId="3C980B4F" w14:textId="69F48727" w:rsidR="00BB7787" w:rsidRDefault="00BB7787" w:rsidP="0095126F">
            <w:pPr>
              <w:spacing w:after="120"/>
              <w:jc w:val="center"/>
            </w:pPr>
            <w:commentRangeStart w:id="120"/>
            <w:r>
              <w:t>Incorporation into sarcomeres</w:t>
            </w:r>
            <w:commentRangeEnd w:id="120"/>
            <w:r w:rsidR="004156A0">
              <w:rPr>
                <w:rStyle w:val="CommentReference"/>
              </w:rPr>
              <w:commentReference w:id="120"/>
            </w:r>
          </w:p>
        </w:tc>
        <w:tc>
          <w:tcPr>
            <w:tcW w:w="5305" w:type="dxa"/>
            <w:tcBorders>
              <w:bottom w:val="dashSmallGap" w:sz="4" w:space="0" w:color="auto"/>
            </w:tcBorders>
            <w:vAlign w:val="center"/>
          </w:tcPr>
          <w:p w14:paraId="2FF69850" w14:textId="491C7151" w:rsidR="00BB7787" w:rsidRDefault="003A756E" w:rsidP="0095126F">
            <w:pPr>
              <w:spacing w:after="120"/>
              <w:jc w:val="center"/>
            </w:pPr>
            <w:commentRangeStart w:id="121"/>
            <w:r>
              <w:t xml:space="preserve">Cryosection, </w:t>
            </w:r>
            <w:proofErr w:type="spellStart"/>
            <w:r>
              <w:t>immunostain</w:t>
            </w:r>
            <w:proofErr w:type="spellEnd"/>
            <w:r>
              <w:t>, and image tissue (confocal microscope); Analyze fluorescent images</w:t>
            </w:r>
            <w:commentRangeEnd w:id="121"/>
            <w:r w:rsidR="004156A0">
              <w:rPr>
                <w:rStyle w:val="CommentReference"/>
              </w:rPr>
              <w:commentReference w:id="121"/>
            </w:r>
          </w:p>
        </w:tc>
      </w:tr>
      <w:tr w:rsidR="00BB7787" w14:paraId="427B66B9" w14:textId="77777777" w:rsidTr="004D183A">
        <w:trPr>
          <w:trHeight w:val="432"/>
        </w:trPr>
        <w:tc>
          <w:tcPr>
            <w:tcW w:w="985" w:type="dxa"/>
            <w:vMerge/>
            <w:vAlign w:val="center"/>
          </w:tcPr>
          <w:p w14:paraId="49334D64" w14:textId="0E5723E8" w:rsidR="00BB7787" w:rsidRDefault="00BB7787" w:rsidP="0095126F">
            <w:pPr>
              <w:spacing w:after="120"/>
              <w:jc w:val="center"/>
            </w:pPr>
          </w:p>
        </w:tc>
        <w:tc>
          <w:tcPr>
            <w:tcW w:w="810" w:type="dxa"/>
            <w:tcBorders>
              <w:top w:val="dashSmallGap" w:sz="4" w:space="0" w:color="auto"/>
            </w:tcBorders>
            <w:vAlign w:val="center"/>
          </w:tcPr>
          <w:p w14:paraId="40E1A519" w14:textId="657C233E" w:rsidR="00BB7787" w:rsidRDefault="00BB7787" w:rsidP="0095126F">
            <w:pPr>
              <w:spacing w:after="120"/>
              <w:jc w:val="center"/>
            </w:pPr>
            <w:r>
              <w:t>b</w:t>
            </w:r>
          </w:p>
        </w:tc>
        <w:tc>
          <w:tcPr>
            <w:tcW w:w="3690" w:type="dxa"/>
            <w:tcBorders>
              <w:top w:val="dashSmallGap" w:sz="4" w:space="0" w:color="auto"/>
            </w:tcBorders>
            <w:vAlign w:val="center"/>
          </w:tcPr>
          <w:p w14:paraId="502CC008" w14:textId="3267CFEB" w:rsidR="00BB7787" w:rsidRDefault="00BB7787" w:rsidP="0095126F">
            <w:pPr>
              <w:spacing w:after="120"/>
              <w:jc w:val="center"/>
            </w:pPr>
            <w:commentRangeStart w:id="122"/>
            <w:r>
              <w:t>Biophysical deviation</w:t>
            </w:r>
            <w:commentRangeEnd w:id="122"/>
            <w:r w:rsidR="004156A0">
              <w:rPr>
                <w:rStyle w:val="CommentReference"/>
              </w:rPr>
              <w:commentReference w:id="122"/>
            </w:r>
          </w:p>
        </w:tc>
        <w:tc>
          <w:tcPr>
            <w:tcW w:w="5305" w:type="dxa"/>
            <w:tcBorders>
              <w:top w:val="dashSmallGap" w:sz="4" w:space="0" w:color="auto"/>
            </w:tcBorders>
            <w:vAlign w:val="center"/>
          </w:tcPr>
          <w:p w14:paraId="5FCFD06A" w14:textId="4FD215EC" w:rsidR="00BB7787" w:rsidRDefault="003A756E" w:rsidP="0095126F">
            <w:pPr>
              <w:spacing w:after="120"/>
              <w:jc w:val="center"/>
            </w:pPr>
            <w:r>
              <w:t>Tissue permeabilization and multicellular muscle mechanics</w:t>
            </w:r>
          </w:p>
        </w:tc>
      </w:tr>
    </w:tbl>
    <w:p w14:paraId="4C6FB316" w14:textId="141DF59C" w:rsidR="00E36007" w:rsidRDefault="00E36007" w:rsidP="0095126F">
      <w:pPr>
        <w:spacing w:before="120" w:after="60"/>
        <w:jc w:val="both"/>
        <w:rPr>
          <w:b/>
          <w:bCs/>
        </w:rPr>
      </w:pPr>
      <w:r>
        <w:rPr>
          <w:b/>
          <w:bCs/>
        </w:rPr>
        <w:t>Scientific Writing</w:t>
      </w:r>
    </w:p>
    <w:p w14:paraId="60F93C87" w14:textId="0B81354B" w:rsidR="00E36007" w:rsidRDefault="00E36007" w:rsidP="0095126F">
      <w:pPr>
        <w:spacing w:after="120"/>
        <w:jc w:val="both"/>
        <w:rPr>
          <w:szCs w:val="22"/>
        </w:rPr>
      </w:pPr>
      <w:r>
        <w:t xml:space="preserve">I will complete “Duke Graduate School Scientific Writing Resource”, an online course that will strengthen my conveyance of science into words </w:t>
      </w:r>
      <w:commentRangeStart w:id="123"/>
      <w:r>
        <w:t>(</w:t>
      </w:r>
      <w:r w:rsidRPr="00E36007">
        <w:rPr>
          <w:szCs w:val="22"/>
        </w:rPr>
        <w:t>https://sites.duke.edu/scientificwriting</w:t>
      </w:r>
      <w:commentRangeEnd w:id="123"/>
      <w:r w:rsidR="004156A0">
        <w:rPr>
          <w:rStyle w:val="CommentReference"/>
        </w:rPr>
        <w:commentReference w:id="123"/>
      </w:r>
      <w:r w:rsidRPr="00E36007">
        <w:rPr>
          <w:szCs w:val="22"/>
        </w:rPr>
        <w:t>/</w:t>
      </w:r>
      <w:r>
        <w:rPr>
          <w:szCs w:val="22"/>
        </w:rPr>
        <w:t>). Also, I will write and submit at least 2 first-author manus</w:t>
      </w:r>
      <w:r w:rsidR="00F351E7">
        <w:rPr>
          <w:szCs w:val="22"/>
        </w:rPr>
        <w:t xml:space="preserve">cripts from </w:t>
      </w:r>
      <w:ins w:id="124" w:author="Campbell, Kenneth S." w:date="2025-03-31T18:51:00Z">
        <w:r w:rsidR="002C06AF">
          <w:rPr>
            <w:szCs w:val="22"/>
          </w:rPr>
          <w:t>d</w:t>
        </w:r>
      </w:ins>
      <w:del w:id="125" w:author="Campbell, Kenneth S." w:date="2025-03-31T18:51:00Z">
        <w:r w:rsidR="00F351E7" w:rsidDel="002C06AF">
          <w:rPr>
            <w:szCs w:val="22"/>
          </w:rPr>
          <w:delText>f</w:delText>
        </w:r>
      </w:del>
      <w:r w:rsidR="00F351E7">
        <w:rPr>
          <w:szCs w:val="22"/>
        </w:rPr>
        <w:t>ata collected for this proposal and other research questions explored with the techniques honed during this fellowship.</w:t>
      </w:r>
    </w:p>
    <w:p w14:paraId="42C0002A" w14:textId="68B867DD" w:rsidR="0095126F" w:rsidRDefault="0095126F" w:rsidP="0095126F">
      <w:pPr>
        <w:spacing w:after="60"/>
        <w:jc w:val="both"/>
        <w:rPr>
          <w:b/>
          <w:bCs/>
          <w:szCs w:val="22"/>
        </w:rPr>
      </w:pPr>
      <w:r>
        <w:rPr>
          <w:b/>
          <w:bCs/>
          <w:szCs w:val="22"/>
        </w:rPr>
        <w:lastRenderedPageBreak/>
        <w:t>Conferences/Networking</w:t>
      </w:r>
    </w:p>
    <w:p w14:paraId="5A76251F" w14:textId="0DC7E520" w:rsidR="0095126F" w:rsidRDefault="0095126F" w:rsidP="00894CDA">
      <w:pPr>
        <w:spacing w:after="120"/>
        <w:jc w:val="both"/>
        <w:rPr>
          <w:szCs w:val="22"/>
        </w:rPr>
      </w:pPr>
      <w:r>
        <w:rPr>
          <w:szCs w:val="22"/>
        </w:rPr>
        <w:t xml:space="preserve">I will attend at least 2 regional and 1 national/international conference(s) per year to disseminate my work. Examples of such events include the </w:t>
      </w:r>
      <w:ins w:id="126" w:author="Campbell, Kenneth S." w:date="2025-03-31T19:31:00Z">
        <w:r w:rsidR="004156A0">
          <w:rPr>
            <w:szCs w:val="22"/>
          </w:rPr>
          <w:t xml:space="preserve">biannual </w:t>
        </w:r>
      </w:ins>
      <w:r>
        <w:rPr>
          <w:szCs w:val="22"/>
        </w:rPr>
        <w:t>Myofilament Meeting</w:t>
      </w:r>
      <w:del w:id="127" w:author="Campbell, Kenneth S." w:date="2025-03-31T19:31:00Z">
        <w:r w:rsidDel="004156A0">
          <w:rPr>
            <w:szCs w:val="22"/>
          </w:rPr>
          <w:delText>s</w:delText>
        </w:r>
      </w:del>
      <w:r>
        <w:rPr>
          <w:szCs w:val="22"/>
        </w:rPr>
        <w:t xml:space="preserve">, American Heart Association Basic Cardiovascular Sciences Scientific Sessions, and </w:t>
      </w:r>
      <w:ins w:id="128" w:author="Campbell, Kenneth S." w:date="2025-03-31T19:31:00Z">
        <w:r w:rsidR="004156A0">
          <w:rPr>
            <w:szCs w:val="22"/>
          </w:rPr>
          <w:t xml:space="preserve">the </w:t>
        </w:r>
      </w:ins>
      <w:r>
        <w:rPr>
          <w:szCs w:val="22"/>
        </w:rPr>
        <w:t>European Muscle Conference</w:t>
      </w:r>
      <w:del w:id="129" w:author="Campbell, Kenneth S." w:date="2025-03-31T19:31:00Z">
        <w:r w:rsidDel="004156A0">
          <w:rPr>
            <w:szCs w:val="22"/>
          </w:rPr>
          <w:delText>s</w:delText>
        </w:r>
      </w:del>
      <w:r>
        <w:rPr>
          <w:szCs w:val="22"/>
        </w:rPr>
        <w:t>.</w:t>
      </w:r>
    </w:p>
    <w:p w14:paraId="3186FDED" w14:textId="7E0ADB4A" w:rsidR="00894CDA" w:rsidRDefault="00894CDA" w:rsidP="00894CDA">
      <w:pPr>
        <w:spacing w:after="60"/>
        <w:jc w:val="both"/>
        <w:rPr>
          <w:b/>
          <w:bCs/>
          <w:szCs w:val="22"/>
        </w:rPr>
      </w:pPr>
      <w:r>
        <w:rPr>
          <w:b/>
          <w:bCs/>
          <w:szCs w:val="22"/>
        </w:rPr>
        <w:t>Responsible Conduct for Research</w:t>
      </w:r>
    </w:p>
    <w:p w14:paraId="632AC5DC" w14:textId="64B06AF9" w:rsidR="00894CDA" w:rsidRPr="00AF5CD4" w:rsidRDefault="00AF5CD4" w:rsidP="00EC6FBF">
      <w:pPr>
        <w:spacing w:after="120"/>
        <w:jc w:val="both"/>
        <w:rPr>
          <w:szCs w:val="22"/>
        </w:rPr>
      </w:pPr>
      <w:r>
        <w:rPr>
          <w:szCs w:val="22"/>
        </w:rPr>
        <w:t>I have and will continue to attend bimonthly, in-person seminars provided by the Bioethics department on a variety of topics related to responsible conduct of research. Also, I will take the “Fundamentals of Bioethics” course offered by the Department of Pharmacology during this award period. This will provide &gt;35 contact hours of RCR training, well above the NIH requirement of 8 hours.</w:t>
      </w:r>
    </w:p>
    <w:p w14:paraId="1C93294E" w14:textId="58935D8E" w:rsidR="00EC6FBF" w:rsidRDefault="00EC6FBF" w:rsidP="00EC6FBF">
      <w:pPr>
        <w:spacing w:after="60"/>
        <w:jc w:val="both"/>
        <w:rPr>
          <w:b/>
          <w:bCs/>
          <w:szCs w:val="22"/>
        </w:rPr>
      </w:pPr>
      <w:r>
        <w:rPr>
          <w:b/>
          <w:bCs/>
          <w:szCs w:val="22"/>
        </w:rPr>
        <w:t>Coursework</w:t>
      </w:r>
    </w:p>
    <w:p w14:paraId="5306E2AC" w14:textId="1879C82D" w:rsidR="00EC6FBF" w:rsidRPr="00EC6FBF" w:rsidRDefault="00EC6FBF" w:rsidP="00EC6FBF">
      <w:pPr>
        <w:spacing w:after="120"/>
        <w:jc w:val="both"/>
        <w:rPr>
          <w:szCs w:val="22"/>
        </w:rPr>
      </w:pPr>
      <w:r>
        <w:rPr>
          <w:szCs w:val="22"/>
        </w:rPr>
        <w:t>I will audit the medical school’s cardiology course (</w:t>
      </w:r>
      <w:ins w:id="130" w:author="Campbell, Kenneth S." w:date="2025-03-31T19:31:00Z">
        <w:r w:rsidR="004156A0">
          <w:rPr>
            <w:szCs w:val="22"/>
          </w:rPr>
          <w:t>dir</w:t>
        </w:r>
      </w:ins>
      <w:ins w:id="131" w:author="Campbell, Kenneth S." w:date="2025-03-31T19:32:00Z">
        <w:r w:rsidR="004156A0">
          <w:rPr>
            <w:szCs w:val="22"/>
          </w:rPr>
          <w:t>ected</w:t>
        </w:r>
      </w:ins>
      <w:del w:id="132" w:author="Campbell, Kenneth S." w:date="2025-03-31T19:31:00Z">
        <w:r w:rsidDel="004156A0">
          <w:rPr>
            <w:szCs w:val="22"/>
          </w:rPr>
          <w:delText>co-taught</w:delText>
        </w:r>
      </w:del>
      <w:r>
        <w:rPr>
          <w:szCs w:val="22"/>
        </w:rPr>
        <w:t xml:space="preserve"> by my sponsor, Dr. Campbell) to enhance my understanding of the clinical aspects of our research. </w:t>
      </w:r>
      <w:r w:rsidR="00894CDA">
        <w:rPr>
          <w:szCs w:val="22"/>
        </w:rPr>
        <w:t xml:space="preserve">Also, </w:t>
      </w:r>
      <w:r>
        <w:rPr>
          <w:szCs w:val="22"/>
        </w:rPr>
        <w:t>I will continue to strengthen my ability to speak about science in communication skills workshops and professionalism courses.</w:t>
      </w:r>
    </w:p>
    <w:p w14:paraId="41FCC6D0" w14:textId="15EFC523" w:rsidR="00EC6FBF" w:rsidRDefault="00EC6FBF" w:rsidP="00EC6FBF">
      <w:pPr>
        <w:spacing w:after="60"/>
        <w:jc w:val="both"/>
        <w:rPr>
          <w:b/>
          <w:bCs/>
          <w:szCs w:val="22"/>
        </w:rPr>
      </w:pPr>
      <w:r>
        <w:rPr>
          <w:b/>
          <w:bCs/>
          <w:szCs w:val="22"/>
        </w:rPr>
        <w:t>Leadership</w:t>
      </w:r>
    </w:p>
    <w:p w14:paraId="6F77D7E1" w14:textId="6E35A86F" w:rsidR="00EC6FBF" w:rsidRDefault="00EC6FBF" w:rsidP="00431A80">
      <w:pPr>
        <w:spacing w:after="60"/>
        <w:jc w:val="both"/>
        <w:rPr>
          <w:szCs w:val="22"/>
        </w:rPr>
      </w:pPr>
      <w:r>
        <w:rPr>
          <w:szCs w:val="22"/>
        </w:rPr>
        <w:t xml:space="preserve">I </w:t>
      </w:r>
      <w:ins w:id="133" w:author="Campbell, Kenneth S." w:date="2025-03-31T19:32:00Z">
        <w:r w:rsidR="004156A0">
          <w:rPr>
            <w:szCs w:val="22"/>
          </w:rPr>
          <w:t xml:space="preserve">meet, and will continue to meet, one-on-one </w:t>
        </w:r>
      </w:ins>
      <w:del w:id="134" w:author="Campbell, Kenneth S." w:date="2025-03-31T19:32:00Z">
        <w:r w:rsidDel="004156A0">
          <w:rPr>
            <w:szCs w:val="22"/>
          </w:rPr>
          <w:delText xml:space="preserve">will convene </w:delText>
        </w:r>
      </w:del>
      <w:r>
        <w:rPr>
          <w:szCs w:val="22"/>
        </w:rPr>
        <w:t xml:space="preserve">with Dr. Campbell </w:t>
      </w:r>
      <w:ins w:id="135" w:author="Campbell, Kenneth S." w:date="2025-03-31T19:32:00Z">
        <w:r w:rsidR="004156A0">
          <w:rPr>
            <w:szCs w:val="22"/>
          </w:rPr>
          <w:t xml:space="preserve">in-person for 30 minutes </w:t>
        </w:r>
      </w:ins>
      <w:ins w:id="136" w:author="Campbell, Kenneth S." w:date="2025-03-31T19:33:00Z">
        <w:r w:rsidR="004156A0">
          <w:rPr>
            <w:szCs w:val="22"/>
          </w:rPr>
          <w:t>every Tuesday</w:t>
        </w:r>
        <w:r w:rsidR="004156A0" w:rsidDel="004156A0">
          <w:rPr>
            <w:szCs w:val="22"/>
          </w:rPr>
          <w:t xml:space="preserve"> </w:t>
        </w:r>
      </w:ins>
      <w:del w:id="137" w:author="Campbell, Kenneth S." w:date="2025-03-31T19:32:00Z">
        <w:r w:rsidDel="004156A0">
          <w:rPr>
            <w:szCs w:val="22"/>
          </w:rPr>
          <w:delText>weekly for 1-on-1 meetings</w:delText>
        </w:r>
      </w:del>
      <w:r>
        <w:rPr>
          <w:szCs w:val="22"/>
        </w:rPr>
        <w:t xml:space="preserve">. Additionally, we will continue hosting weekly meetings with lab members and collaborators to discuss current projects, grants, and manuscripts in preparation. I will have an advisory committee meeting every 6 months to present updates on my progress toward dissertation defense and </w:t>
      </w:r>
      <w:ins w:id="138" w:author="Campbell, Kenneth S." w:date="2025-03-31T19:33:00Z">
        <w:r w:rsidR="004156A0">
          <w:rPr>
            <w:szCs w:val="22"/>
          </w:rPr>
          <w:t>receive feedback</w:t>
        </w:r>
      </w:ins>
      <w:del w:id="139" w:author="Campbell, Kenneth S." w:date="2025-03-31T19:33:00Z">
        <w:r w:rsidDel="004156A0">
          <w:rPr>
            <w:szCs w:val="22"/>
          </w:rPr>
          <w:delText>use feedback to aid in further advancement to completion</w:delText>
        </w:r>
      </w:del>
      <w:r>
        <w:rPr>
          <w:szCs w:val="22"/>
        </w:rPr>
        <w:t>.</w:t>
      </w:r>
    </w:p>
    <w:p w14:paraId="07D58DFB" w14:textId="62B4DB47" w:rsidR="00EC6FBF" w:rsidRPr="00EC6FBF" w:rsidRDefault="00EC6FBF" w:rsidP="00EC6FBF">
      <w:pPr>
        <w:spacing w:after="120"/>
        <w:jc w:val="both"/>
        <w:rPr>
          <w:szCs w:val="22"/>
        </w:rPr>
      </w:pPr>
      <w:commentRangeStart w:id="140"/>
      <w:r>
        <w:rPr>
          <w:szCs w:val="22"/>
        </w:rPr>
        <w:t>I will</w:t>
      </w:r>
      <w:r w:rsidR="00431A80">
        <w:rPr>
          <w:szCs w:val="22"/>
        </w:rPr>
        <w:t xml:space="preserve"> mentor at least 1 undergraduate or high-school student each semester throughout this fellowship. This will strengthen my understanding and execution of the experiments within each Aim, along with building mentorship skills.</w:t>
      </w:r>
      <w:commentRangeEnd w:id="140"/>
      <w:r w:rsidR="004156A0">
        <w:rPr>
          <w:rStyle w:val="CommentReference"/>
        </w:rPr>
        <w:commentReference w:id="140"/>
      </w:r>
    </w:p>
    <w:p w14:paraId="0F1A0347" w14:textId="0F446758" w:rsidR="0095126F" w:rsidRDefault="0095126F" w:rsidP="00EC6FBF">
      <w:pPr>
        <w:spacing w:after="60"/>
        <w:jc w:val="both"/>
        <w:rPr>
          <w:b/>
          <w:bCs/>
        </w:rPr>
      </w:pPr>
      <w:r>
        <w:rPr>
          <w:b/>
          <w:bCs/>
        </w:rPr>
        <w:t>Seminars</w:t>
      </w:r>
    </w:p>
    <w:p w14:paraId="22222FA3" w14:textId="03176521" w:rsidR="0095126F" w:rsidRDefault="0095126F" w:rsidP="00431A80">
      <w:pPr>
        <w:spacing w:after="120"/>
        <w:jc w:val="both"/>
      </w:pPr>
      <w:r>
        <w:t>I will continue to attend weekly departmental/cardiovascular seminars and present my work at such gatherings yearly. Also, I will attend weekly cardio</w:t>
      </w:r>
      <w:r w:rsidR="00EC6FBF">
        <w:t>logy fellow meetings and continue bi-weekly shadowing of cardiologist Vedant Gupta, MD (advisory committee member).</w:t>
      </w:r>
    </w:p>
    <w:p w14:paraId="652AE7D5" w14:textId="7DEE7243" w:rsidR="00431A80" w:rsidRDefault="00431A80" w:rsidP="00431A80">
      <w:pPr>
        <w:spacing w:after="60"/>
        <w:jc w:val="both"/>
        <w:rPr>
          <w:b/>
          <w:bCs/>
        </w:rPr>
      </w:pPr>
      <w:r>
        <w:rPr>
          <w:b/>
          <w:bCs/>
        </w:rPr>
        <w:t xml:space="preserve">F31 </w:t>
      </w:r>
      <w:commentRangeStart w:id="141"/>
      <w:r>
        <w:rPr>
          <w:b/>
          <w:bCs/>
        </w:rPr>
        <w:t>Timeline</w:t>
      </w:r>
      <w:commentRangeEnd w:id="141"/>
      <w:r w:rsidR="00B260F3">
        <w:rPr>
          <w:rStyle w:val="CommentReference"/>
        </w:rPr>
        <w:commentReference w:id="141"/>
      </w:r>
    </w:p>
    <w:tbl>
      <w:tblPr>
        <w:tblStyle w:val="TableGrid"/>
        <w:tblW w:w="10813" w:type="dxa"/>
        <w:tblLook w:val="04A0" w:firstRow="1" w:lastRow="0" w:firstColumn="1" w:lastColumn="0" w:noHBand="0" w:noVBand="1"/>
      </w:tblPr>
      <w:tblGrid>
        <w:gridCol w:w="3175"/>
        <w:gridCol w:w="1272"/>
        <w:gridCol w:w="1274"/>
        <w:gridCol w:w="1272"/>
        <w:gridCol w:w="1274"/>
        <w:gridCol w:w="1272"/>
        <w:gridCol w:w="1274"/>
      </w:tblGrid>
      <w:tr w:rsidR="003D5D29" w14:paraId="7DD65B32" w14:textId="77777777" w:rsidTr="003D5D29">
        <w:trPr>
          <w:trHeight w:val="528"/>
        </w:trPr>
        <w:tc>
          <w:tcPr>
            <w:tcW w:w="3175" w:type="dxa"/>
            <w:shd w:val="clear" w:color="auto" w:fill="BFBFBF" w:themeFill="background1" w:themeFillShade="BF"/>
            <w:vAlign w:val="center"/>
          </w:tcPr>
          <w:p w14:paraId="50AF4D64" w14:textId="356D923B" w:rsidR="00431A80" w:rsidRPr="00431A80" w:rsidRDefault="00431A80" w:rsidP="00431A80">
            <w:pPr>
              <w:spacing w:after="120"/>
              <w:jc w:val="center"/>
              <w:rPr>
                <w:b/>
                <w:bCs/>
              </w:rPr>
            </w:pPr>
            <w:r>
              <w:rPr>
                <w:b/>
                <w:bCs/>
              </w:rPr>
              <w:t>Activity</w:t>
            </w:r>
          </w:p>
        </w:tc>
        <w:tc>
          <w:tcPr>
            <w:tcW w:w="2546" w:type="dxa"/>
            <w:gridSpan w:val="2"/>
            <w:shd w:val="clear" w:color="auto" w:fill="BFBFBF" w:themeFill="background1" w:themeFillShade="BF"/>
            <w:vAlign w:val="center"/>
          </w:tcPr>
          <w:p w14:paraId="7038E558" w14:textId="50DFAEED" w:rsidR="00431A80" w:rsidRPr="00431A80" w:rsidRDefault="00431A80" w:rsidP="00431A80">
            <w:pPr>
              <w:spacing w:after="120"/>
              <w:jc w:val="center"/>
              <w:rPr>
                <w:b/>
                <w:bCs/>
              </w:rPr>
            </w:pPr>
            <w:r w:rsidRPr="00431A80">
              <w:rPr>
                <w:b/>
                <w:bCs/>
              </w:rPr>
              <w:t>Year 1</w:t>
            </w:r>
          </w:p>
        </w:tc>
        <w:tc>
          <w:tcPr>
            <w:tcW w:w="2546" w:type="dxa"/>
            <w:gridSpan w:val="2"/>
            <w:shd w:val="clear" w:color="auto" w:fill="BFBFBF" w:themeFill="background1" w:themeFillShade="BF"/>
            <w:vAlign w:val="center"/>
          </w:tcPr>
          <w:p w14:paraId="51C35003" w14:textId="44CE2CCF" w:rsidR="00431A80" w:rsidRPr="00431A80" w:rsidRDefault="00431A80" w:rsidP="00431A80">
            <w:pPr>
              <w:spacing w:after="120"/>
              <w:jc w:val="center"/>
              <w:rPr>
                <w:b/>
                <w:bCs/>
              </w:rPr>
            </w:pPr>
            <w:r w:rsidRPr="00431A80">
              <w:rPr>
                <w:b/>
                <w:bCs/>
              </w:rPr>
              <w:t>Year 2</w:t>
            </w:r>
          </w:p>
        </w:tc>
        <w:tc>
          <w:tcPr>
            <w:tcW w:w="2546" w:type="dxa"/>
            <w:gridSpan w:val="2"/>
            <w:shd w:val="clear" w:color="auto" w:fill="BFBFBF" w:themeFill="background1" w:themeFillShade="BF"/>
            <w:vAlign w:val="center"/>
          </w:tcPr>
          <w:p w14:paraId="4CE1646C" w14:textId="0E5C0742" w:rsidR="00431A80" w:rsidRPr="00431A80" w:rsidRDefault="00431A80" w:rsidP="00431A80">
            <w:pPr>
              <w:spacing w:after="120"/>
              <w:jc w:val="center"/>
              <w:rPr>
                <w:b/>
                <w:bCs/>
              </w:rPr>
            </w:pPr>
            <w:r w:rsidRPr="00431A80">
              <w:rPr>
                <w:b/>
                <w:bCs/>
              </w:rPr>
              <w:t>Year 3</w:t>
            </w:r>
          </w:p>
        </w:tc>
      </w:tr>
      <w:tr w:rsidR="00AF5CD4" w14:paraId="1089B547" w14:textId="77777777" w:rsidTr="005A215B">
        <w:trPr>
          <w:trHeight w:val="576"/>
        </w:trPr>
        <w:tc>
          <w:tcPr>
            <w:tcW w:w="3175" w:type="dxa"/>
            <w:vAlign w:val="center"/>
          </w:tcPr>
          <w:p w14:paraId="21DAA29C" w14:textId="77D0ECFE" w:rsidR="00AF5CD4" w:rsidRDefault="00AF5CD4" w:rsidP="00431A80">
            <w:pPr>
              <w:spacing w:after="120"/>
            </w:pPr>
            <w:r>
              <w:t>Courses</w:t>
            </w:r>
          </w:p>
        </w:tc>
        <w:tc>
          <w:tcPr>
            <w:tcW w:w="1272" w:type="dxa"/>
            <w:shd w:val="clear" w:color="auto" w:fill="D9F2D0" w:themeFill="accent6" w:themeFillTint="33"/>
            <w:vAlign w:val="center"/>
          </w:tcPr>
          <w:p w14:paraId="60A8BAAE" w14:textId="77777777" w:rsidR="00AF5CD4" w:rsidRDefault="00AF5CD4" w:rsidP="00431A80">
            <w:pPr>
              <w:spacing w:after="120"/>
            </w:pPr>
          </w:p>
        </w:tc>
        <w:tc>
          <w:tcPr>
            <w:tcW w:w="1273" w:type="dxa"/>
            <w:vAlign w:val="center"/>
          </w:tcPr>
          <w:p w14:paraId="5B9D0CCB" w14:textId="16374041" w:rsidR="00AF5CD4" w:rsidRDefault="00AF5CD4" w:rsidP="00431A80">
            <w:pPr>
              <w:spacing w:after="120"/>
            </w:pPr>
          </w:p>
        </w:tc>
        <w:tc>
          <w:tcPr>
            <w:tcW w:w="1272" w:type="dxa"/>
            <w:shd w:val="clear" w:color="auto" w:fill="FAE2D5" w:themeFill="accent2" w:themeFillTint="33"/>
            <w:vAlign w:val="center"/>
          </w:tcPr>
          <w:p w14:paraId="59F9C2BA" w14:textId="77777777" w:rsidR="00AF5CD4" w:rsidRDefault="00AF5CD4" w:rsidP="00431A80">
            <w:pPr>
              <w:spacing w:after="120"/>
            </w:pPr>
          </w:p>
        </w:tc>
        <w:tc>
          <w:tcPr>
            <w:tcW w:w="1273" w:type="dxa"/>
            <w:vAlign w:val="center"/>
          </w:tcPr>
          <w:p w14:paraId="3300A495" w14:textId="43D83F1B" w:rsidR="00AF5CD4" w:rsidRDefault="00AF5CD4" w:rsidP="00431A80">
            <w:pPr>
              <w:spacing w:after="120"/>
            </w:pPr>
          </w:p>
        </w:tc>
        <w:tc>
          <w:tcPr>
            <w:tcW w:w="1272" w:type="dxa"/>
            <w:vAlign w:val="center"/>
          </w:tcPr>
          <w:p w14:paraId="66F09525" w14:textId="77777777" w:rsidR="00AF5CD4" w:rsidRDefault="00AF5CD4" w:rsidP="00431A80">
            <w:pPr>
              <w:spacing w:after="120"/>
            </w:pPr>
          </w:p>
        </w:tc>
        <w:tc>
          <w:tcPr>
            <w:tcW w:w="1273" w:type="dxa"/>
            <w:vAlign w:val="center"/>
          </w:tcPr>
          <w:p w14:paraId="3AB6C3FE" w14:textId="5935259B" w:rsidR="00AF5CD4" w:rsidRDefault="00AF5CD4" w:rsidP="00431A80">
            <w:pPr>
              <w:spacing w:after="120"/>
            </w:pPr>
          </w:p>
        </w:tc>
      </w:tr>
      <w:tr w:rsidR="00AF5CD4" w14:paraId="464DBDA2" w14:textId="77777777" w:rsidTr="005A215B">
        <w:trPr>
          <w:trHeight w:val="576"/>
        </w:trPr>
        <w:tc>
          <w:tcPr>
            <w:tcW w:w="3175" w:type="dxa"/>
            <w:vAlign w:val="center"/>
          </w:tcPr>
          <w:p w14:paraId="0DFC1BA5" w14:textId="63E45B38" w:rsidR="00AF5CD4" w:rsidRDefault="00AF5CD4" w:rsidP="00431A80">
            <w:pPr>
              <w:spacing w:after="120"/>
            </w:pPr>
            <w:r>
              <w:t>Aim 1</w:t>
            </w:r>
            <w:r w:rsidR="003D5D29">
              <w:t xml:space="preserve">: </w:t>
            </w:r>
            <w:r>
              <w:t>RNA Turnover</w:t>
            </w:r>
          </w:p>
        </w:tc>
        <w:tc>
          <w:tcPr>
            <w:tcW w:w="1272" w:type="dxa"/>
            <w:shd w:val="clear" w:color="auto" w:fill="F2CEED" w:themeFill="accent5" w:themeFillTint="33"/>
            <w:vAlign w:val="center"/>
          </w:tcPr>
          <w:p w14:paraId="1519B4BC" w14:textId="77777777" w:rsidR="00AF5CD4" w:rsidRDefault="00AF5CD4" w:rsidP="00431A80">
            <w:pPr>
              <w:spacing w:after="120"/>
            </w:pPr>
          </w:p>
        </w:tc>
        <w:tc>
          <w:tcPr>
            <w:tcW w:w="1273" w:type="dxa"/>
            <w:shd w:val="clear" w:color="auto" w:fill="F2CEED" w:themeFill="accent5" w:themeFillTint="33"/>
            <w:vAlign w:val="center"/>
          </w:tcPr>
          <w:p w14:paraId="1BBD3AEC" w14:textId="39D0AA15" w:rsidR="00AF5CD4" w:rsidRDefault="00AF5CD4" w:rsidP="00431A80">
            <w:pPr>
              <w:spacing w:after="120"/>
            </w:pPr>
          </w:p>
        </w:tc>
        <w:tc>
          <w:tcPr>
            <w:tcW w:w="1272" w:type="dxa"/>
            <w:vAlign w:val="center"/>
          </w:tcPr>
          <w:p w14:paraId="4CC1DA15" w14:textId="77777777" w:rsidR="00AF5CD4" w:rsidRDefault="00AF5CD4" w:rsidP="00431A80">
            <w:pPr>
              <w:spacing w:after="120"/>
            </w:pPr>
          </w:p>
        </w:tc>
        <w:tc>
          <w:tcPr>
            <w:tcW w:w="1273" w:type="dxa"/>
            <w:vAlign w:val="center"/>
          </w:tcPr>
          <w:p w14:paraId="458A2921" w14:textId="796FB00D" w:rsidR="00AF5CD4" w:rsidRDefault="00AF5CD4" w:rsidP="00431A80">
            <w:pPr>
              <w:spacing w:after="120"/>
            </w:pPr>
          </w:p>
        </w:tc>
        <w:tc>
          <w:tcPr>
            <w:tcW w:w="1272" w:type="dxa"/>
            <w:vAlign w:val="center"/>
          </w:tcPr>
          <w:p w14:paraId="1FECC458" w14:textId="77777777" w:rsidR="00AF5CD4" w:rsidRDefault="00AF5CD4" w:rsidP="00431A80">
            <w:pPr>
              <w:spacing w:after="120"/>
            </w:pPr>
          </w:p>
        </w:tc>
        <w:tc>
          <w:tcPr>
            <w:tcW w:w="1273" w:type="dxa"/>
            <w:vAlign w:val="center"/>
          </w:tcPr>
          <w:p w14:paraId="6058B612" w14:textId="010E62B1" w:rsidR="00AF5CD4" w:rsidRDefault="00AF5CD4" w:rsidP="00431A80">
            <w:pPr>
              <w:spacing w:after="120"/>
            </w:pPr>
          </w:p>
        </w:tc>
      </w:tr>
      <w:tr w:rsidR="00AF5CD4" w14:paraId="19F917C3" w14:textId="77777777" w:rsidTr="005A215B">
        <w:trPr>
          <w:trHeight w:val="576"/>
        </w:trPr>
        <w:tc>
          <w:tcPr>
            <w:tcW w:w="3175" w:type="dxa"/>
            <w:vAlign w:val="center"/>
          </w:tcPr>
          <w:p w14:paraId="2F70DBAD" w14:textId="6E621EE6" w:rsidR="00AF5CD4" w:rsidRDefault="00AF5CD4" w:rsidP="00431A80">
            <w:pPr>
              <w:spacing w:after="120"/>
            </w:pPr>
            <w:r>
              <w:t>Aim 2</w:t>
            </w:r>
            <w:r w:rsidR="003D5D29">
              <w:t xml:space="preserve">: </w:t>
            </w:r>
            <w:r>
              <w:t>Protein Turnover &amp; Waste Accumulation</w:t>
            </w:r>
          </w:p>
        </w:tc>
        <w:tc>
          <w:tcPr>
            <w:tcW w:w="1272" w:type="dxa"/>
            <w:shd w:val="clear" w:color="auto" w:fill="F2CEED" w:themeFill="accent5" w:themeFillTint="33"/>
            <w:vAlign w:val="center"/>
          </w:tcPr>
          <w:p w14:paraId="3BAB6864" w14:textId="77777777" w:rsidR="00AF5CD4" w:rsidRDefault="00AF5CD4" w:rsidP="00431A80">
            <w:pPr>
              <w:spacing w:after="120"/>
            </w:pPr>
          </w:p>
        </w:tc>
        <w:tc>
          <w:tcPr>
            <w:tcW w:w="1273" w:type="dxa"/>
            <w:shd w:val="clear" w:color="auto" w:fill="F2CEED" w:themeFill="accent5" w:themeFillTint="33"/>
            <w:vAlign w:val="center"/>
          </w:tcPr>
          <w:p w14:paraId="17A83DF0" w14:textId="69A3601F" w:rsidR="00AF5CD4" w:rsidRDefault="00AF5CD4" w:rsidP="00431A80">
            <w:pPr>
              <w:spacing w:after="120"/>
            </w:pPr>
          </w:p>
        </w:tc>
        <w:tc>
          <w:tcPr>
            <w:tcW w:w="1272" w:type="dxa"/>
            <w:shd w:val="clear" w:color="auto" w:fill="F2CEED" w:themeFill="accent5" w:themeFillTint="33"/>
            <w:vAlign w:val="center"/>
          </w:tcPr>
          <w:p w14:paraId="0662053D" w14:textId="77777777" w:rsidR="00AF5CD4" w:rsidRDefault="00AF5CD4" w:rsidP="00431A80">
            <w:pPr>
              <w:spacing w:after="120"/>
            </w:pPr>
          </w:p>
        </w:tc>
        <w:tc>
          <w:tcPr>
            <w:tcW w:w="1273" w:type="dxa"/>
            <w:vAlign w:val="center"/>
          </w:tcPr>
          <w:p w14:paraId="2C5CDB9B" w14:textId="33D17AD5" w:rsidR="00AF5CD4" w:rsidRDefault="00AF5CD4" w:rsidP="00431A80">
            <w:pPr>
              <w:spacing w:after="120"/>
            </w:pPr>
          </w:p>
        </w:tc>
        <w:tc>
          <w:tcPr>
            <w:tcW w:w="1272" w:type="dxa"/>
            <w:vAlign w:val="center"/>
          </w:tcPr>
          <w:p w14:paraId="41700220" w14:textId="77777777" w:rsidR="00AF5CD4" w:rsidRDefault="00AF5CD4" w:rsidP="00431A80">
            <w:pPr>
              <w:spacing w:after="120"/>
            </w:pPr>
          </w:p>
        </w:tc>
        <w:tc>
          <w:tcPr>
            <w:tcW w:w="1273" w:type="dxa"/>
            <w:vAlign w:val="center"/>
          </w:tcPr>
          <w:p w14:paraId="0161A4BA" w14:textId="4ABCA0C2" w:rsidR="00AF5CD4" w:rsidRDefault="00AF5CD4" w:rsidP="00431A80">
            <w:pPr>
              <w:spacing w:after="120"/>
            </w:pPr>
          </w:p>
        </w:tc>
      </w:tr>
      <w:tr w:rsidR="00AF5CD4" w14:paraId="49CA9C38" w14:textId="77777777" w:rsidTr="005A215B">
        <w:trPr>
          <w:trHeight w:val="576"/>
        </w:trPr>
        <w:tc>
          <w:tcPr>
            <w:tcW w:w="3175" w:type="dxa"/>
            <w:vAlign w:val="center"/>
          </w:tcPr>
          <w:p w14:paraId="6DA58769" w14:textId="6689B227" w:rsidR="00AF5CD4" w:rsidRDefault="00AF5CD4" w:rsidP="00431A80">
            <w:pPr>
              <w:spacing w:after="120"/>
            </w:pPr>
            <w:r>
              <w:t>Aim 3</w:t>
            </w:r>
            <w:r w:rsidR="003D5D29">
              <w:t xml:space="preserve">: </w:t>
            </w:r>
            <w:r>
              <w:t>Sarcomere Ultrastructure &amp; Mechanics</w:t>
            </w:r>
          </w:p>
        </w:tc>
        <w:tc>
          <w:tcPr>
            <w:tcW w:w="1272" w:type="dxa"/>
            <w:vAlign w:val="center"/>
          </w:tcPr>
          <w:p w14:paraId="066EF46B" w14:textId="77777777" w:rsidR="00AF5CD4" w:rsidRDefault="00AF5CD4" w:rsidP="00431A80">
            <w:pPr>
              <w:spacing w:after="120"/>
            </w:pPr>
          </w:p>
        </w:tc>
        <w:tc>
          <w:tcPr>
            <w:tcW w:w="1273" w:type="dxa"/>
            <w:vAlign w:val="center"/>
          </w:tcPr>
          <w:p w14:paraId="0248B6B8" w14:textId="096518A4" w:rsidR="00AF5CD4" w:rsidRDefault="00AF5CD4" w:rsidP="00431A80">
            <w:pPr>
              <w:spacing w:after="120"/>
            </w:pPr>
          </w:p>
        </w:tc>
        <w:tc>
          <w:tcPr>
            <w:tcW w:w="1272" w:type="dxa"/>
            <w:shd w:val="clear" w:color="auto" w:fill="F2CEED" w:themeFill="accent5" w:themeFillTint="33"/>
            <w:vAlign w:val="center"/>
          </w:tcPr>
          <w:p w14:paraId="4DF10ECC" w14:textId="77777777" w:rsidR="00AF5CD4" w:rsidRDefault="00AF5CD4" w:rsidP="00431A80">
            <w:pPr>
              <w:spacing w:after="120"/>
            </w:pPr>
          </w:p>
        </w:tc>
        <w:tc>
          <w:tcPr>
            <w:tcW w:w="1273" w:type="dxa"/>
            <w:shd w:val="clear" w:color="auto" w:fill="F2CEED" w:themeFill="accent5" w:themeFillTint="33"/>
            <w:vAlign w:val="center"/>
          </w:tcPr>
          <w:p w14:paraId="3A964FCA" w14:textId="1CBE5C8B" w:rsidR="00AF5CD4" w:rsidRDefault="00AF5CD4" w:rsidP="00431A80">
            <w:pPr>
              <w:spacing w:after="120"/>
            </w:pPr>
          </w:p>
        </w:tc>
        <w:tc>
          <w:tcPr>
            <w:tcW w:w="1272" w:type="dxa"/>
            <w:vAlign w:val="center"/>
          </w:tcPr>
          <w:p w14:paraId="3210D4B3" w14:textId="77777777" w:rsidR="00AF5CD4" w:rsidRDefault="00AF5CD4" w:rsidP="00431A80">
            <w:pPr>
              <w:spacing w:after="120"/>
            </w:pPr>
          </w:p>
        </w:tc>
        <w:tc>
          <w:tcPr>
            <w:tcW w:w="1273" w:type="dxa"/>
            <w:vAlign w:val="center"/>
          </w:tcPr>
          <w:p w14:paraId="337FD2E6" w14:textId="365D3D99" w:rsidR="00AF5CD4" w:rsidRDefault="00AF5CD4" w:rsidP="00431A80">
            <w:pPr>
              <w:spacing w:after="120"/>
            </w:pPr>
          </w:p>
        </w:tc>
      </w:tr>
      <w:tr w:rsidR="00AF5CD4" w14:paraId="1D819DF4" w14:textId="77777777" w:rsidTr="005A215B">
        <w:trPr>
          <w:trHeight w:val="576"/>
        </w:trPr>
        <w:tc>
          <w:tcPr>
            <w:tcW w:w="3175" w:type="dxa"/>
            <w:vAlign w:val="center"/>
          </w:tcPr>
          <w:p w14:paraId="5F3BF7DC" w14:textId="0476D79D" w:rsidR="00AF5CD4" w:rsidRDefault="00AF5CD4" w:rsidP="00431A80">
            <w:pPr>
              <w:spacing w:after="120"/>
            </w:pPr>
            <w:r>
              <w:t>Manuscript Preparation</w:t>
            </w:r>
          </w:p>
        </w:tc>
        <w:tc>
          <w:tcPr>
            <w:tcW w:w="1272" w:type="dxa"/>
            <w:vAlign w:val="center"/>
          </w:tcPr>
          <w:p w14:paraId="158E266E" w14:textId="77777777" w:rsidR="00AF5CD4" w:rsidRDefault="00AF5CD4" w:rsidP="00431A80">
            <w:pPr>
              <w:spacing w:after="120"/>
            </w:pPr>
          </w:p>
        </w:tc>
        <w:tc>
          <w:tcPr>
            <w:tcW w:w="1273" w:type="dxa"/>
            <w:vAlign w:val="center"/>
          </w:tcPr>
          <w:p w14:paraId="1AA090A9" w14:textId="2406022C" w:rsidR="00AF5CD4" w:rsidRDefault="00AF5CD4" w:rsidP="00431A80">
            <w:pPr>
              <w:spacing w:after="120"/>
            </w:pPr>
          </w:p>
        </w:tc>
        <w:tc>
          <w:tcPr>
            <w:tcW w:w="1272" w:type="dxa"/>
            <w:vAlign w:val="center"/>
          </w:tcPr>
          <w:p w14:paraId="6A8C2041" w14:textId="77777777" w:rsidR="00AF5CD4" w:rsidRDefault="00AF5CD4" w:rsidP="00431A80">
            <w:pPr>
              <w:spacing w:after="120"/>
            </w:pPr>
          </w:p>
        </w:tc>
        <w:tc>
          <w:tcPr>
            <w:tcW w:w="1273" w:type="dxa"/>
            <w:shd w:val="clear" w:color="auto" w:fill="D1D1D1" w:themeFill="background2" w:themeFillShade="E6"/>
            <w:vAlign w:val="center"/>
          </w:tcPr>
          <w:p w14:paraId="1CDA5FCA" w14:textId="2CB65949" w:rsidR="00AF5CD4" w:rsidRDefault="00AF5CD4" w:rsidP="00431A80">
            <w:pPr>
              <w:spacing w:after="120"/>
            </w:pPr>
          </w:p>
        </w:tc>
        <w:tc>
          <w:tcPr>
            <w:tcW w:w="1272" w:type="dxa"/>
            <w:shd w:val="clear" w:color="auto" w:fill="D1D1D1" w:themeFill="background2" w:themeFillShade="E6"/>
            <w:vAlign w:val="center"/>
          </w:tcPr>
          <w:p w14:paraId="43CD4F05" w14:textId="77777777" w:rsidR="00AF5CD4" w:rsidRDefault="00AF5CD4" w:rsidP="00431A80">
            <w:pPr>
              <w:spacing w:after="120"/>
            </w:pPr>
          </w:p>
        </w:tc>
        <w:tc>
          <w:tcPr>
            <w:tcW w:w="1273" w:type="dxa"/>
            <w:shd w:val="clear" w:color="auto" w:fill="D1D1D1" w:themeFill="background2" w:themeFillShade="E6"/>
            <w:vAlign w:val="center"/>
          </w:tcPr>
          <w:p w14:paraId="00998B4C" w14:textId="69B44523" w:rsidR="00AF5CD4" w:rsidRDefault="00AF5CD4" w:rsidP="00431A80">
            <w:pPr>
              <w:spacing w:after="120"/>
            </w:pPr>
          </w:p>
        </w:tc>
      </w:tr>
      <w:tr w:rsidR="00AF5CD4" w14:paraId="229F53DB" w14:textId="77777777" w:rsidTr="005A215B">
        <w:trPr>
          <w:trHeight w:val="576"/>
        </w:trPr>
        <w:tc>
          <w:tcPr>
            <w:tcW w:w="3175" w:type="dxa"/>
            <w:vAlign w:val="center"/>
          </w:tcPr>
          <w:p w14:paraId="7D35D3AC" w14:textId="5F2387AF" w:rsidR="00AF5CD4" w:rsidRDefault="00AF5CD4" w:rsidP="00431A80">
            <w:pPr>
              <w:spacing w:after="120"/>
            </w:pPr>
            <w:r>
              <w:t>Conferences</w:t>
            </w:r>
          </w:p>
        </w:tc>
        <w:tc>
          <w:tcPr>
            <w:tcW w:w="1272" w:type="dxa"/>
            <w:shd w:val="clear" w:color="auto" w:fill="D1D1D1" w:themeFill="background2" w:themeFillShade="E6"/>
            <w:vAlign w:val="center"/>
          </w:tcPr>
          <w:p w14:paraId="7EB5EB04" w14:textId="77777777" w:rsidR="00AF5CD4" w:rsidRDefault="00AF5CD4" w:rsidP="00431A80">
            <w:pPr>
              <w:spacing w:after="120"/>
            </w:pPr>
          </w:p>
        </w:tc>
        <w:tc>
          <w:tcPr>
            <w:tcW w:w="1273" w:type="dxa"/>
            <w:vAlign w:val="center"/>
          </w:tcPr>
          <w:p w14:paraId="15066346" w14:textId="42BA4355" w:rsidR="00AF5CD4" w:rsidRDefault="00AF5CD4" w:rsidP="00431A80">
            <w:pPr>
              <w:spacing w:after="120"/>
            </w:pPr>
          </w:p>
        </w:tc>
        <w:tc>
          <w:tcPr>
            <w:tcW w:w="1272" w:type="dxa"/>
            <w:shd w:val="clear" w:color="auto" w:fill="D1D1D1" w:themeFill="background2" w:themeFillShade="E6"/>
            <w:vAlign w:val="center"/>
          </w:tcPr>
          <w:p w14:paraId="5241430E" w14:textId="77777777" w:rsidR="00AF5CD4" w:rsidRDefault="00AF5CD4" w:rsidP="00431A80">
            <w:pPr>
              <w:spacing w:after="120"/>
            </w:pPr>
          </w:p>
        </w:tc>
        <w:tc>
          <w:tcPr>
            <w:tcW w:w="1273" w:type="dxa"/>
            <w:vAlign w:val="center"/>
          </w:tcPr>
          <w:p w14:paraId="311B3C96" w14:textId="03C5B1C3" w:rsidR="00AF5CD4" w:rsidRDefault="00AF5CD4" w:rsidP="00431A80">
            <w:pPr>
              <w:spacing w:after="120"/>
            </w:pPr>
          </w:p>
        </w:tc>
        <w:tc>
          <w:tcPr>
            <w:tcW w:w="1272" w:type="dxa"/>
            <w:shd w:val="clear" w:color="auto" w:fill="D1D1D1" w:themeFill="background2" w:themeFillShade="E6"/>
            <w:vAlign w:val="center"/>
          </w:tcPr>
          <w:p w14:paraId="666C743D" w14:textId="77777777" w:rsidR="00AF5CD4" w:rsidRDefault="00AF5CD4" w:rsidP="00431A80">
            <w:pPr>
              <w:spacing w:after="120"/>
            </w:pPr>
          </w:p>
        </w:tc>
        <w:tc>
          <w:tcPr>
            <w:tcW w:w="1273" w:type="dxa"/>
            <w:shd w:val="clear" w:color="auto" w:fill="D1D1D1" w:themeFill="background2" w:themeFillShade="E6"/>
            <w:vAlign w:val="center"/>
          </w:tcPr>
          <w:p w14:paraId="7CF01D41" w14:textId="5520CD2F" w:rsidR="00AF5CD4" w:rsidRDefault="00AF5CD4" w:rsidP="00431A80">
            <w:pPr>
              <w:spacing w:after="120"/>
            </w:pPr>
          </w:p>
        </w:tc>
      </w:tr>
      <w:tr w:rsidR="00243BE1" w14:paraId="6C4507DF" w14:textId="77777777" w:rsidTr="005A215B">
        <w:trPr>
          <w:trHeight w:val="576"/>
        </w:trPr>
        <w:tc>
          <w:tcPr>
            <w:tcW w:w="3175" w:type="dxa"/>
            <w:vAlign w:val="center"/>
          </w:tcPr>
          <w:p w14:paraId="3AF1A24F" w14:textId="6F9308C4" w:rsidR="00243BE1" w:rsidRDefault="00243BE1" w:rsidP="00431A80">
            <w:pPr>
              <w:spacing w:after="120"/>
            </w:pPr>
            <w:r>
              <w:t>Mentoring Students</w:t>
            </w:r>
          </w:p>
        </w:tc>
        <w:tc>
          <w:tcPr>
            <w:tcW w:w="1272" w:type="dxa"/>
            <w:shd w:val="clear" w:color="auto" w:fill="D9F2D0" w:themeFill="accent6" w:themeFillTint="33"/>
            <w:vAlign w:val="center"/>
          </w:tcPr>
          <w:p w14:paraId="62EC7734" w14:textId="77777777" w:rsidR="00243BE1" w:rsidRDefault="00243BE1" w:rsidP="00431A80">
            <w:pPr>
              <w:spacing w:after="120"/>
            </w:pPr>
          </w:p>
        </w:tc>
        <w:tc>
          <w:tcPr>
            <w:tcW w:w="1273" w:type="dxa"/>
            <w:vAlign w:val="center"/>
          </w:tcPr>
          <w:p w14:paraId="24A6032C" w14:textId="77777777" w:rsidR="00243BE1" w:rsidRDefault="00243BE1" w:rsidP="00431A80">
            <w:pPr>
              <w:spacing w:after="120"/>
            </w:pPr>
          </w:p>
        </w:tc>
        <w:tc>
          <w:tcPr>
            <w:tcW w:w="1272" w:type="dxa"/>
            <w:shd w:val="clear" w:color="auto" w:fill="D9F2D0" w:themeFill="accent6" w:themeFillTint="33"/>
            <w:vAlign w:val="center"/>
          </w:tcPr>
          <w:p w14:paraId="0FD47D70" w14:textId="77777777" w:rsidR="00243BE1" w:rsidRDefault="00243BE1" w:rsidP="00431A80">
            <w:pPr>
              <w:spacing w:after="120"/>
            </w:pPr>
          </w:p>
        </w:tc>
        <w:tc>
          <w:tcPr>
            <w:tcW w:w="1273" w:type="dxa"/>
            <w:vAlign w:val="center"/>
          </w:tcPr>
          <w:p w14:paraId="65DCEBFB" w14:textId="77777777" w:rsidR="00243BE1" w:rsidRDefault="00243BE1" w:rsidP="00431A80">
            <w:pPr>
              <w:spacing w:after="120"/>
            </w:pPr>
          </w:p>
        </w:tc>
        <w:tc>
          <w:tcPr>
            <w:tcW w:w="1272" w:type="dxa"/>
            <w:shd w:val="clear" w:color="auto" w:fill="D9F2D0" w:themeFill="accent6" w:themeFillTint="33"/>
            <w:vAlign w:val="center"/>
          </w:tcPr>
          <w:p w14:paraId="6755E229" w14:textId="77777777" w:rsidR="00243BE1" w:rsidRDefault="00243BE1" w:rsidP="00431A80">
            <w:pPr>
              <w:spacing w:after="120"/>
            </w:pPr>
          </w:p>
        </w:tc>
        <w:tc>
          <w:tcPr>
            <w:tcW w:w="1273" w:type="dxa"/>
            <w:shd w:val="clear" w:color="auto" w:fill="D9F2D0" w:themeFill="accent6" w:themeFillTint="33"/>
            <w:vAlign w:val="center"/>
          </w:tcPr>
          <w:p w14:paraId="64D220E6" w14:textId="77777777" w:rsidR="00243BE1" w:rsidRDefault="00243BE1" w:rsidP="00431A80">
            <w:pPr>
              <w:spacing w:after="120"/>
            </w:pPr>
          </w:p>
        </w:tc>
      </w:tr>
      <w:tr w:rsidR="00AF5CD4" w14:paraId="238ACDB5" w14:textId="77777777" w:rsidTr="005A215B">
        <w:trPr>
          <w:trHeight w:val="576"/>
        </w:trPr>
        <w:tc>
          <w:tcPr>
            <w:tcW w:w="3175" w:type="dxa"/>
            <w:vAlign w:val="center"/>
          </w:tcPr>
          <w:p w14:paraId="27378E73" w14:textId="33BBEC73" w:rsidR="00AF5CD4" w:rsidRDefault="00AF5CD4" w:rsidP="00431A80">
            <w:pPr>
              <w:spacing w:after="120"/>
            </w:pPr>
            <w:r>
              <w:t>Training in RCR</w:t>
            </w:r>
          </w:p>
        </w:tc>
        <w:tc>
          <w:tcPr>
            <w:tcW w:w="1272" w:type="dxa"/>
            <w:shd w:val="clear" w:color="auto" w:fill="FAE2D5" w:themeFill="accent2" w:themeFillTint="33"/>
            <w:vAlign w:val="center"/>
          </w:tcPr>
          <w:p w14:paraId="7F678DDD" w14:textId="77777777" w:rsidR="00AF5CD4" w:rsidRDefault="00AF5CD4" w:rsidP="00431A80">
            <w:pPr>
              <w:spacing w:after="120"/>
            </w:pPr>
          </w:p>
        </w:tc>
        <w:tc>
          <w:tcPr>
            <w:tcW w:w="1273" w:type="dxa"/>
            <w:shd w:val="clear" w:color="auto" w:fill="FAE2D5" w:themeFill="accent2" w:themeFillTint="33"/>
            <w:vAlign w:val="center"/>
          </w:tcPr>
          <w:p w14:paraId="19609105" w14:textId="5D28C056" w:rsidR="00AF5CD4" w:rsidRDefault="00AF5CD4" w:rsidP="00431A80">
            <w:pPr>
              <w:spacing w:after="120"/>
            </w:pPr>
          </w:p>
        </w:tc>
        <w:tc>
          <w:tcPr>
            <w:tcW w:w="1272" w:type="dxa"/>
            <w:shd w:val="clear" w:color="auto" w:fill="FAE2D5" w:themeFill="accent2" w:themeFillTint="33"/>
            <w:vAlign w:val="center"/>
          </w:tcPr>
          <w:p w14:paraId="15FF7204" w14:textId="77777777" w:rsidR="00AF5CD4" w:rsidRDefault="00AF5CD4" w:rsidP="00431A80">
            <w:pPr>
              <w:spacing w:after="120"/>
            </w:pPr>
          </w:p>
        </w:tc>
        <w:tc>
          <w:tcPr>
            <w:tcW w:w="1273" w:type="dxa"/>
            <w:shd w:val="clear" w:color="auto" w:fill="FAE2D5" w:themeFill="accent2" w:themeFillTint="33"/>
            <w:vAlign w:val="center"/>
          </w:tcPr>
          <w:p w14:paraId="28A82BFC" w14:textId="18C34374" w:rsidR="00AF5CD4" w:rsidRDefault="00AF5CD4" w:rsidP="00431A80">
            <w:pPr>
              <w:spacing w:after="120"/>
            </w:pPr>
          </w:p>
        </w:tc>
        <w:tc>
          <w:tcPr>
            <w:tcW w:w="1272" w:type="dxa"/>
            <w:shd w:val="clear" w:color="auto" w:fill="FAE2D5" w:themeFill="accent2" w:themeFillTint="33"/>
            <w:vAlign w:val="center"/>
          </w:tcPr>
          <w:p w14:paraId="1E30E729" w14:textId="77777777" w:rsidR="00AF5CD4" w:rsidRDefault="00AF5CD4" w:rsidP="00431A80">
            <w:pPr>
              <w:spacing w:after="120"/>
            </w:pPr>
          </w:p>
        </w:tc>
        <w:tc>
          <w:tcPr>
            <w:tcW w:w="1273" w:type="dxa"/>
            <w:shd w:val="clear" w:color="auto" w:fill="FAE2D5" w:themeFill="accent2" w:themeFillTint="33"/>
            <w:vAlign w:val="center"/>
          </w:tcPr>
          <w:p w14:paraId="56AC1ABE" w14:textId="0F828B91" w:rsidR="00AF5CD4" w:rsidRDefault="00AF5CD4" w:rsidP="00431A80">
            <w:pPr>
              <w:spacing w:after="120"/>
            </w:pPr>
          </w:p>
        </w:tc>
      </w:tr>
    </w:tbl>
    <w:p w14:paraId="3F5607B8" w14:textId="77777777" w:rsidR="00243BE1" w:rsidRDefault="00243BE1" w:rsidP="003F5E8A">
      <w:pPr>
        <w:spacing w:after="6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3857"/>
        <w:gridCol w:w="360"/>
        <w:gridCol w:w="6097"/>
      </w:tblGrid>
      <w:tr w:rsidR="005A215B" w14:paraId="648254C5" w14:textId="6B99D7C0" w:rsidTr="005A215B">
        <w:trPr>
          <w:trHeight w:val="432"/>
        </w:trPr>
        <w:tc>
          <w:tcPr>
            <w:tcW w:w="357" w:type="dxa"/>
            <w:shd w:val="clear" w:color="auto" w:fill="F2CEED" w:themeFill="accent5" w:themeFillTint="33"/>
            <w:vAlign w:val="center"/>
          </w:tcPr>
          <w:p w14:paraId="10B2DEAB" w14:textId="77777777" w:rsidR="005A215B" w:rsidRDefault="005A215B" w:rsidP="00243BE1">
            <w:pPr>
              <w:spacing w:before="120" w:after="60"/>
              <w:rPr>
                <w:b/>
                <w:bCs/>
              </w:rPr>
            </w:pPr>
          </w:p>
        </w:tc>
        <w:tc>
          <w:tcPr>
            <w:tcW w:w="3857" w:type="dxa"/>
            <w:vAlign w:val="center"/>
          </w:tcPr>
          <w:p w14:paraId="284E7244" w14:textId="2FDEC759" w:rsidR="005A215B" w:rsidRDefault="005A215B" w:rsidP="00243BE1">
            <w:pPr>
              <w:spacing w:before="120" w:after="60"/>
              <w:rPr>
                <w:b/>
                <w:bCs/>
              </w:rPr>
            </w:pPr>
            <w:r>
              <w:rPr>
                <w:b/>
                <w:bCs/>
              </w:rPr>
              <w:t>Proposal Aims</w:t>
            </w:r>
          </w:p>
        </w:tc>
        <w:tc>
          <w:tcPr>
            <w:tcW w:w="360" w:type="dxa"/>
            <w:shd w:val="clear" w:color="auto" w:fill="D1D1D1" w:themeFill="background2" w:themeFillShade="E6"/>
          </w:tcPr>
          <w:p w14:paraId="0DB300A0" w14:textId="77777777" w:rsidR="005A215B" w:rsidRDefault="005A215B" w:rsidP="00243BE1">
            <w:pPr>
              <w:spacing w:before="120" w:after="60"/>
              <w:rPr>
                <w:b/>
                <w:bCs/>
              </w:rPr>
            </w:pPr>
          </w:p>
        </w:tc>
        <w:tc>
          <w:tcPr>
            <w:tcW w:w="6097" w:type="dxa"/>
          </w:tcPr>
          <w:p w14:paraId="07F6C17C" w14:textId="60B3DEB4" w:rsidR="005A215B" w:rsidRDefault="005A215B" w:rsidP="00243BE1">
            <w:pPr>
              <w:spacing w:before="120" w:after="60"/>
              <w:rPr>
                <w:b/>
                <w:bCs/>
              </w:rPr>
            </w:pPr>
            <w:r>
              <w:rPr>
                <w:b/>
                <w:bCs/>
              </w:rPr>
              <w:t>Scientific Dissemination</w:t>
            </w:r>
          </w:p>
        </w:tc>
      </w:tr>
      <w:tr w:rsidR="005A215B" w14:paraId="4AF645A1" w14:textId="206978B5" w:rsidTr="005A215B">
        <w:trPr>
          <w:trHeight w:val="432"/>
        </w:trPr>
        <w:tc>
          <w:tcPr>
            <w:tcW w:w="357" w:type="dxa"/>
            <w:shd w:val="clear" w:color="auto" w:fill="D9F2D0" w:themeFill="accent6" w:themeFillTint="33"/>
            <w:vAlign w:val="center"/>
          </w:tcPr>
          <w:p w14:paraId="27708F42" w14:textId="77777777" w:rsidR="005A215B" w:rsidRDefault="005A215B" w:rsidP="00243BE1">
            <w:pPr>
              <w:spacing w:before="120" w:after="60"/>
              <w:rPr>
                <w:b/>
                <w:bCs/>
              </w:rPr>
            </w:pPr>
          </w:p>
        </w:tc>
        <w:tc>
          <w:tcPr>
            <w:tcW w:w="3857" w:type="dxa"/>
            <w:vAlign w:val="center"/>
          </w:tcPr>
          <w:p w14:paraId="290F4C7E" w14:textId="0816B110" w:rsidR="005A215B" w:rsidRDefault="005A215B" w:rsidP="00243BE1">
            <w:pPr>
              <w:spacing w:before="120" w:after="60"/>
              <w:rPr>
                <w:b/>
                <w:bCs/>
              </w:rPr>
            </w:pPr>
            <w:r>
              <w:rPr>
                <w:b/>
                <w:bCs/>
              </w:rPr>
              <w:t>Professional Development</w:t>
            </w:r>
          </w:p>
        </w:tc>
        <w:tc>
          <w:tcPr>
            <w:tcW w:w="360" w:type="dxa"/>
            <w:shd w:val="clear" w:color="auto" w:fill="FAE2D5" w:themeFill="accent2" w:themeFillTint="33"/>
          </w:tcPr>
          <w:p w14:paraId="531FAE10" w14:textId="77777777" w:rsidR="005A215B" w:rsidRDefault="005A215B" w:rsidP="00243BE1">
            <w:pPr>
              <w:spacing w:before="120" w:after="60"/>
              <w:rPr>
                <w:b/>
                <w:bCs/>
              </w:rPr>
            </w:pPr>
          </w:p>
        </w:tc>
        <w:tc>
          <w:tcPr>
            <w:tcW w:w="6097" w:type="dxa"/>
          </w:tcPr>
          <w:p w14:paraId="0948763F" w14:textId="20F9F79D" w:rsidR="005A215B" w:rsidRDefault="005A215B" w:rsidP="00243BE1">
            <w:pPr>
              <w:spacing w:before="120" w:after="60"/>
              <w:rPr>
                <w:b/>
                <w:bCs/>
              </w:rPr>
            </w:pPr>
            <w:r>
              <w:rPr>
                <w:b/>
                <w:bCs/>
              </w:rPr>
              <w:t>Research Ethics</w:t>
            </w:r>
          </w:p>
        </w:tc>
      </w:tr>
    </w:tbl>
    <w:p w14:paraId="70BFB8CB" w14:textId="77777777" w:rsidR="00243BE1" w:rsidRDefault="00243BE1" w:rsidP="00243BE1">
      <w:pPr>
        <w:spacing w:before="120" w:after="60"/>
        <w:rPr>
          <w:b/>
          <w:bCs/>
        </w:rPr>
      </w:pPr>
    </w:p>
    <w:p w14:paraId="120DCA20" w14:textId="6E4A9C2B" w:rsidR="008A2688" w:rsidRDefault="008A2688" w:rsidP="00243BE1">
      <w:pPr>
        <w:spacing w:before="120" w:after="60"/>
        <w:rPr>
          <w:b/>
          <w:bCs/>
        </w:rPr>
      </w:pPr>
      <w:r>
        <w:rPr>
          <w:b/>
          <w:bCs/>
        </w:rPr>
        <w:t>Pre-Award Period</w:t>
      </w:r>
    </w:p>
    <w:p w14:paraId="73A6AADB" w14:textId="67738C8A" w:rsidR="00266978" w:rsidRPr="008A2688" w:rsidRDefault="008A2688" w:rsidP="008A2688">
      <w:pPr>
        <w:spacing w:before="120" w:after="60"/>
      </w:pPr>
      <w:r>
        <w:t>During the time of this submission and potential award, I</w:t>
      </w:r>
      <w:commentRangeStart w:id="142"/>
      <w:r>
        <w:t xml:space="preserve"> will become proficient at resolving titin on agarose gels </w:t>
      </w:r>
      <w:commentRangeEnd w:id="142"/>
      <w:r w:rsidR="00B260F3">
        <w:rPr>
          <w:rStyle w:val="CommentReference"/>
        </w:rPr>
        <w:commentReference w:id="142"/>
      </w:r>
      <w:r>
        <w:t xml:space="preserve">and performing human cardiac muscle mechanics. Then, I will start </w:t>
      </w:r>
      <w:commentRangeStart w:id="143"/>
      <w:r>
        <w:t>probing for key proteins in RNA</w:t>
      </w:r>
      <w:commentRangeEnd w:id="143"/>
      <w:r w:rsidR="00B260F3">
        <w:rPr>
          <w:rStyle w:val="CommentReference"/>
        </w:rPr>
        <w:commentReference w:id="143"/>
      </w:r>
      <w:r>
        <w:t xml:space="preserve"> and protein turnover pathways and executing mechanics experiments on tissue from included patients. Concurrently, I will collate summary results from my analysis of our whole exome and transcriptome sequencing results, and continue with allelic phasing, burden analysis, and expression clustering. </w:t>
      </w:r>
      <w:commentRangeStart w:id="144"/>
      <w:r>
        <w:t>This will serve as the basis for one of my first-author manuscripts.</w:t>
      </w:r>
      <w:commentRangeEnd w:id="144"/>
      <w:r w:rsidR="00B260F3">
        <w:rPr>
          <w:rStyle w:val="CommentReference"/>
        </w:rPr>
        <w:commentReference w:id="144"/>
      </w:r>
      <w:r>
        <w:t xml:space="preserve"> Also, I will continue to provide around-the-clock support for tissue collections for our myocardial repository.</w:t>
      </w:r>
      <w:r w:rsidR="00266978" w:rsidRPr="001C5705">
        <w:rPr>
          <w:b/>
          <w:bCs/>
        </w:rPr>
        <w:br w:type="page"/>
      </w:r>
    </w:p>
    <w:p w14:paraId="7A9602EA" w14:textId="1A20B404" w:rsidR="00433B24" w:rsidRDefault="00433B24" w:rsidP="00CA3F99">
      <w:pPr>
        <w:spacing w:line="240" w:lineRule="auto"/>
        <w:jc w:val="both"/>
        <w:rPr>
          <w:b/>
          <w:bCs/>
        </w:rPr>
      </w:pPr>
      <w:commentRangeStart w:id="145"/>
      <w:r>
        <w:rPr>
          <w:b/>
          <w:bCs/>
        </w:rPr>
        <w:lastRenderedPageBreak/>
        <w:t>SPECIFIC AIMS</w:t>
      </w:r>
      <w:commentRangeEnd w:id="145"/>
      <w:r w:rsidR="00B5433A">
        <w:rPr>
          <w:rStyle w:val="CommentReference"/>
        </w:rPr>
        <w:commentReference w:id="145"/>
      </w:r>
      <w:bookmarkStart w:id="146" w:name="Specific_Aims"/>
      <w:bookmarkEnd w:id="146"/>
    </w:p>
    <w:p w14:paraId="3C07608E" w14:textId="400FF0F6" w:rsidR="005712E9" w:rsidRDefault="005712E9" w:rsidP="001B72F5">
      <w:pPr>
        <w:spacing w:after="60" w:line="240" w:lineRule="auto"/>
        <w:jc w:val="both"/>
      </w:pPr>
      <w:r>
        <w:t xml:space="preserve">Truncating variants in the </w:t>
      </w:r>
      <w:r>
        <w:rPr>
          <w:i/>
          <w:iCs/>
        </w:rPr>
        <w:t>TTN</w:t>
      </w:r>
      <w:r>
        <w:t xml:space="preserve"> gene (</w:t>
      </w:r>
      <w:proofErr w:type="spellStart"/>
      <w:r>
        <w:t>TTNtv</w:t>
      </w:r>
      <w:proofErr w:type="spellEnd"/>
      <w:r>
        <w:t>) are strongly associated with non-ischemic cardiomyopathy (NICM), a common presentation of heart failure. Titin, the largest known protein in humans, plays an essential role in sarcomere assembly and force generation.</w:t>
      </w:r>
      <w:r w:rsidR="008C1765">
        <w:t xml:space="preserve"> </w:t>
      </w:r>
      <w:r>
        <w:t xml:space="preserve">In patients with </w:t>
      </w:r>
      <w:proofErr w:type="spellStart"/>
      <w:r>
        <w:t>TTNtv</w:t>
      </w:r>
      <w:proofErr w:type="spellEnd"/>
      <w:r>
        <w:t xml:space="preserve">, truncated titin may disrupt cellular turnover mechanisms, leading to accumulation of cytosolic waste (lipofuscin), and improper titin integration into sarcomeres. However, the mechanisms by which </w:t>
      </w:r>
      <w:proofErr w:type="spellStart"/>
      <w:r>
        <w:t>TTNtv</w:t>
      </w:r>
      <w:proofErr w:type="spellEnd"/>
      <w:r>
        <w:t xml:space="preserve"> contribute to NICM remain poorly understood. This project aims to investigate how </w:t>
      </w:r>
      <w:proofErr w:type="spellStart"/>
      <w:r>
        <w:t>TTNtv</w:t>
      </w:r>
      <w:proofErr w:type="spellEnd"/>
      <w:r>
        <w:t xml:space="preserve"> disrupt RNA and protein turnover, lipofuscin accumulation, and </w:t>
      </w:r>
      <w:proofErr w:type="spellStart"/>
      <w:r>
        <w:t>sarcomeric</w:t>
      </w:r>
      <w:proofErr w:type="spellEnd"/>
      <w:r>
        <w:t xml:space="preserve"> titin integration, leading to cardiac dysfunction in affected individuals.</w:t>
      </w:r>
    </w:p>
    <w:p w14:paraId="43F85E3B" w14:textId="616BBBCD" w:rsidR="00CC26F8" w:rsidRDefault="00CC26F8" w:rsidP="001B72F5">
      <w:pPr>
        <w:spacing w:after="60" w:line="240" w:lineRule="auto"/>
        <w:jc w:val="both"/>
      </w:pPr>
      <w:r>
        <w:t xml:space="preserve">Innate turnover pathways exist at various levels of the central dogma to limit the penetrance of genomic mutations. Two key players in RNA quality control are Up-Frameshift Protein 1 (UPF1) and Exosome Complex 10 (EXOSC10), which are involved in nonsense-mediated and </w:t>
      </w:r>
      <w:proofErr w:type="spellStart"/>
      <w:r>
        <w:t>exosomal</w:t>
      </w:r>
      <w:proofErr w:type="spellEnd"/>
      <w:r>
        <w:t xml:space="preserve"> decay pathways, respectively. At the protein level, damaged proteins are tagged with K48-linked polyubiquitin chains for proteasomal recognition and degradation. Titin’s atypical size may overwhelm these RNA and protein checkpoints, resulting in accumulation of ubiquitinated titin</w:t>
      </w:r>
      <w:r w:rsidR="008C1765">
        <w:t xml:space="preserve"> and lipofuscin.</w:t>
      </w:r>
    </w:p>
    <w:p w14:paraId="4851EAAE" w14:textId="33B04106" w:rsidR="00BD1126" w:rsidRDefault="001C5B83" w:rsidP="001B72F5">
      <w:pPr>
        <w:spacing w:after="120" w:line="240" w:lineRule="auto"/>
        <w:jc w:val="both"/>
      </w:pPr>
      <w:r>
        <w:t xml:space="preserve">Working with Dr. Campbell et al., I have developed experiments to test the </w:t>
      </w:r>
      <w:r>
        <w:rPr>
          <w:b/>
          <w:bCs/>
          <w:u w:val="single"/>
        </w:rPr>
        <w:t xml:space="preserve">global hypothesis that </w:t>
      </w:r>
      <w:proofErr w:type="spellStart"/>
      <w:r>
        <w:rPr>
          <w:b/>
          <w:bCs/>
          <w:u w:val="single"/>
        </w:rPr>
        <w:t>TTNtv</w:t>
      </w:r>
      <w:proofErr w:type="spellEnd"/>
      <w:r>
        <w:rPr>
          <w:b/>
          <w:bCs/>
          <w:u w:val="single"/>
        </w:rPr>
        <w:t xml:space="preserve"> contribute to NICM pathogenesis by </w:t>
      </w:r>
      <w:r w:rsidR="00CC26F8">
        <w:rPr>
          <w:b/>
          <w:bCs/>
          <w:u w:val="single"/>
        </w:rPr>
        <w:t>overloading RNA surveillance and proteasomal degradation systems, leading to defective protein turnover, lipofuscin accumulation, and incorporation of truncated titin into sarcomeres.</w:t>
      </w:r>
      <w:r w:rsidR="008C1765">
        <w:t xml:space="preserve"> </w:t>
      </w:r>
      <w:r>
        <w:t xml:space="preserve">To test this hypothesis, procured human myocardium from 3 groups will be used: (1) organ donors (control), (2) patients with NICM, and (3) patients with NICM and </w:t>
      </w:r>
      <w:proofErr w:type="spellStart"/>
      <w:r>
        <w:t>TTNtv</w:t>
      </w:r>
      <w:proofErr w:type="spellEnd"/>
      <w:r>
        <w:t xml:space="preserve">. Presence of a NICM phenotype and </w:t>
      </w:r>
      <w:proofErr w:type="spellStart"/>
      <w:r>
        <w:t>TTNtv</w:t>
      </w:r>
      <w:proofErr w:type="spellEnd"/>
      <w:r>
        <w:t xml:space="preserve"> will be confirmed using matched clinical data and whole exome sequencing results, respectively.</w:t>
      </w:r>
    </w:p>
    <w:p w14:paraId="1454B806" w14:textId="77777777" w:rsidR="00BD1126" w:rsidRDefault="00BD1126" w:rsidP="001B72F5">
      <w:pPr>
        <w:spacing w:after="60" w:line="240" w:lineRule="auto"/>
        <w:jc w:val="both"/>
        <w:rPr>
          <w:b/>
          <w:bCs/>
        </w:rPr>
      </w:pPr>
      <w:r>
        <w:rPr>
          <w:b/>
          <w:bCs/>
        </w:rPr>
        <w:t xml:space="preserve">Aim 1: Test the hypothesis that samples with </w:t>
      </w:r>
      <w:proofErr w:type="spellStart"/>
      <w:r>
        <w:rPr>
          <w:b/>
          <w:bCs/>
        </w:rPr>
        <w:t>TTNtv</w:t>
      </w:r>
      <w:proofErr w:type="spellEnd"/>
      <w:r>
        <w:rPr>
          <w:b/>
          <w:bCs/>
        </w:rPr>
        <w:t xml:space="preserve"> have higher UPF1 and EXOSC10 abundance.</w:t>
      </w:r>
    </w:p>
    <w:p w14:paraId="5F53BCF3" w14:textId="63B8A693" w:rsidR="008C1765" w:rsidRDefault="008C1765" w:rsidP="00723286">
      <w:pPr>
        <w:spacing w:after="120" w:line="240" w:lineRule="auto"/>
        <w:jc w:val="both"/>
      </w:pPr>
      <w:r>
        <w:t xml:space="preserve">Homogenized left ventricular tissue will be analyzed using Western blotting to quantify UPF1 and EXOSC10 abundance. 2,2,2-trichloroethanol will be used for total protein normalization, and </w:t>
      </w:r>
      <w:r w:rsidR="003A3E3D">
        <w:t>bands will be quantified using custom analysis software.</w:t>
      </w:r>
    </w:p>
    <w:p w14:paraId="0A7B45A1" w14:textId="77777777" w:rsidR="00BD1126" w:rsidRDefault="00BD1126" w:rsidP="001B72F5">
      <w:pPr>
        <w:spacing w:after="60" w:line="240" w:lineRule="auto"/>
        <w:jc w:val="both"/>
        <w:rPr>
          <w:b/>
          <w:bCs/>
        </w:rPr>
      </w:pPr>
      <w:r>
        <w:rPr>
          <w:b/>
          <w:bCs/>
        </w:rPr>
        <w:t xml:space="preserve">Aim 2: Test the hypothesis that samples with </w:t>
      </w:r>
      <w:proofErr w:type="spellStart"/>
      <w:r>
        <w:rPr>
          <w:b/>
          <w:bCs/>
        </w:rPr>
        <w:t>TTNtv</w:t>
      </w:r>
      <w:proofErr w:type="spellEnd"/>
      <w:r>
        <w:rPr>
          <w:b/>
          <w:bCs/>
        </w:rPr>
        <w:t xml:space="preserve"> have higher K48-linked polyubiquitinated titin and </w:t>
      </w:r>
      <w:proofErr w:type="spellStart"/>
      <w:r>
        <w:rPr>
          <w:b/>
          <w:bCs/>
        </w:rPr>
        <w:t>lipofuscinogenesis</w:t>
      </w:r>
      <w:proofErr w:type="spellEnd"/>
      <w:r>
        <w:rPr>
          <w:b/>
          <w:bCs/>
        </w:rPr>
        <w:t>.</w:t>
      </w:r>
    </w:p>
    <w:p w14:paraId="0493BE2F" w14:textId="2DC8D2AD" w:rsidR="008C1765" w:rsidRPr="00723286" w:rsidRDefault="00CF2A07" w:rsidP="00723286">
      <w:pPr>
        <w:spacing w:after="120" w:line="240" w:lineRule="auto"/>
        <w:jc w:val="both"/>
      </w:pPr>
      <w:r>
        <w:t>(</w:t>
      </w:r>
      <w:r w:rsidRPr="001B72F5">
        <w:rPr>
          <w:i/>
          <w:iCs/>
        </w:rPr>
        <w:t>2.1</w:t>
      </w:r>
      <w:r>
        <w:t xml:space="preserve">) </w:t>
      </w:r>
      <w:r w:rsidR="008C1765">
        <w:t>Homogenized left ventricular tissue will be analyzed using agarose gel electrophoresis to resolve titin. After transfer to a PVDF membrane, K48-linked polyubiquitinated titin will be quantified with immunoblotting. Oriole fluorescent staining will be used for total protein normalization</w:t>
      </w:r>
      <w:r w:rsidR="003A3E3D">
        <w:t>, and bands will be quantified using custom analysis software.</w:t>
      </w:r>
      <w:r w:rsidR="00723286">
        <w:t xml:space="preserve"> </w:t>
      </w:r>
      <w:r w:rsidR="008C1765">
        <w:t>(</w:t>
      </w:r>
      <w:r w:rsidR="008C1765" w:rsidRPr="001B72F5">
        <w:rPr>
          <w:i/>
          <w:iCs/>
        </w:rPr>
        <w:t>2.2</w:t>
      </w:r>
      <w:r w:rsidR="008C1765">
        <w:t xml:space="preserve">) Left ventricular tissue will be </w:t>
      </w:r>
      <w:proofErr w:type="spellStart"/>
      <w:r w:rsidR="008C1765">
        <w:t>cryosectioned</w:t>
      </w:r>
      <w:proofErr w:type="spellEnd"/>
      <w:r w:rsidR="008C1765">
        <w:t xml:space="preserve"> (10-</w:t>
      </w:r>
      <w:r w:rsidR="008C1765">
        <w:rPr>
          <w:rFonts w:cs="Arial"/>
          <w:szCs w:val="22"/>
        </w:rPr>
        <w:t>µm thickness)</w:t>
      </w:r>
      <w:r w:rsidR="003A3E3D">
        <w:rPr>
          <w:rFonts w:cs="Arial"/>
          <w:szCs w:val="22"/>
        </w:rPr>
        <w:t xml:space="preserve"> and </w:t>
      </w:r>
      <w:proofErr w:type="spellStart"/>
      <w:r w:rsidR="003A3E3D">
        <w:rPr>
          <w:rFonts w:cs="Arial"/>
          <w:szCs w:val="22"/>
        </w:rPr>
        <w:t>immunostained</w:t>
      </w:r>
      <w:proofErr w:type="spellEnd"/>
      <w:r w:rsidR="003A3E3D">
        <w:rPr>
          <w:rFonts w:cs="Arial"/>
          <w:szCs w:val="22"/>
        </w:rPr>
        <w:t xml:space="preserve"> for alpha actinin. A laser within lipofuscin’s </w:t>
      </w:r>
      <w:proofErr w:type="spellStart"/>
      <w:r w:rsidR="003A3E3D">
        <w:rPr>
          <w:rFonts w:cs="Arial"/>
          <w:szCs w:val="22"/>
        </w:rPr>
        <w:t>autofluorescent</w:t>
      </w:r>
      <w:proofErr w:type="spellEnd"/>
      <w:r w:rsidR="003A3E3D">
        <w:rPr>
          <w:rFonts w:cs="Arial"/>
          <w:szCs w:val="22"/>
        </w:rPr>
        <w:t xml:space="preserve"> excitation spectrum (~650 nm) will be used to excite lipofuscin, followed by imaging with fluorescent microscopy. Total alpha actinin will be used to calculate the relative proportion of lipofuscin. Images will be analyzed using custom analysis software.</w:t>
      </w:r>
    </w:p>
    <w:p w14:paraId="4531E3D4" w14:textId="3F3CE9EE" w:rsidR="0028219B" w:rsidRDefault="00BD1126" w:rsidP="001B72F5">
      <w:pPr>
        <w:spacing w:after="60" w:line="240" w:lineRule="auto"/>
        <w:jc w:val="both"/>
        <w:rPr>
          <w:b/>
          <w:bCs/>
        </w:rPr>
      </w:pPr>
      <w:r>
        <w:rPr>
          <w:b/>
          <w:bCs/>
        </w:rPr>
        <w:t xml:space="preserve">Aim 3: Test the hypothesis that samples with </w:t>
      </w:r>
      <w:proofErr w:type="spellStart"/>
      <w:r>
        <w:rPr>
          <w:b/>
          <w:bCs/>
        </w:rPr>
        <w:t>TTNtv</w:t>
      </w:r>
      <w:proofErr w:type="spellEnd"/>
      <w:r>
        <w:rPr>
          <w:b/>
          <w:bCs/>
        </w:rPr>
        <w:t xml:space="preserve"> incorporate truncated titin filaments into sarcomeres and exhibit lower intracellular passive and maximal isometric forces.</w:t>
      </w:r>
    </w:p>
    <w:p w14:paraId="332B1763" w14:textId="0ED5777B" w:rsidR="00BD1126" w:rsidRPr="00CA3F99" w:rsidRDefault="003A3E3D" w:rsidP="00723286">
      <w:pPr>
        <w:spacing w:after="120" w:line="240" w:lineRule="auto"/>
        <w:jc w:val="both"/>
      </w:pPr>
      <w:r>
        <w:t>(</w:t>
      </w:r>
      <w:r w:rsidRPr="001B72F5">
        <w:rPr>
          <w:i/>
          <w:iCs/>
        </w:rPr>
        <w:t>3.1</w:t>
      </w:r>
      <w:r>
        <w:t>) Left ventricular tissue will be cryosections (10</w:t>
      </w:r>
      <w:r>
        <w:rPr>
          <w:rFonts w:cs="Arial"/>
          <w:szCs w:val="22"/>
        </w:rPr>
        <w:t xml:space="preserve">-µm thickness) and </w:t>
      </w:r>
      <w:proofErr w:type="spellStart"/>
      <w:r>
        <w:rPr>
          <w:rFonts w:cs="Arial"/>
          <w:szCs w:val="22"/>
        </w:rPr>
        <w:t>immunhistochemically</w:t>
      </w:r>
      <w:proofErr w:type="spellEnd"/>
      <w:r>
        <w:rPr>
          <w:rFonts w:cs="Arial"/>
          <w:szCs w:val="22"/>
        </w:rPr>
        <w:t xml:space="preserve"> stained for the M-9 epitope of titin, </w:t>
      </w:r>
      <w:r w:rsidR="009A4CE0">
        <w:rPr>
          <w:rFonts w:cs="Arial"/>
          <w:szCs w:val="22"/>
        </w:rPr>
        <w:t xml:space="preserve">which is near the </w:t>
      </w:r>
      <w:proofErr w:type="spellStart"/>
      <w:r w:rsidR="009A4CE0">
        <w:rPr>
          <w:rFonts w:cs="Arial"/>
          <w:szCs w:val="22"/>
        </w:rPr>
        <w:t>sarcomeric</w:t>
      </w:r>
      <w:proofErr w:type="spellEnd"/>
      <w:r w:rsidR="009A4CE0">
        <w:rPr>
          <w:rFonts w:cs="Arial"/>
          <w:szCs w:val="22"/>
        </w:rPr>
        <w:t xml:space="preserve"> M-line, and alpha actinin. Cryosections will be imaged with confocal microscopy. Total alpha actinin will be used to calculate the relative proportion of titin. Images will be analyzed using custom analysis software.</w:t>
      </w:r>
      <w:r w:rsidR="00723286">
        <w:t xml:space="preserve"> </w:t>
      </w:r>
      <w:r w:rsidR="009A4CE0">
        <w:t>(</w:t>
      </w:r>
      <w:r w:rsidR="0028219B" w:rsidRPr="001B72F5">
        <w:rPr>
          <w:i/>
          <w:iCs/>
        </w:rPr>
        <w:t>3.2</w:t>
      </w:r>
      <w:r w:rsidR="0028219B">
        <w:t>)</w:t>
      </w:r>
      <w:r w:rsidR="00CA3F99">
        <w:t xml:space="preserve"> </w:t>
      </w:r>
      <w:r w:rsidR="009A4CE0">
        <w:t>Triton-permeabilized left ventricular tissue</w:t>
      </w:r>
      <w:r w:rsidR="00CA3F99">
        <w:t xml:space="preserve"> will be anchored between a force transducer and length controller to evaluate passive tension and maximal isometric force. Myofilament destabilizing solutions </w:t>
      </w:r>
      <w:proofErr w:type="spellStart"/>
      <w:proofErr w:type="gramStart"/>
      <w:r w:rsidR="00CA3F99">
        <w:t>KCl</w:t>
      </w:r>
      <w:proofErr w:type="spellEnd"/>
      <w:proofErr w:type="gramEnd"/>
      <w:r w:rsidR="00CA3F99">
        <w:t xml:space="preserve"> and KI will be used to parse out extracellular and intracellular contribution to passive tension.</w:t>
      </w:r>
    </w:p>
    <w:p w14:paraId="4C93E2DB" w14:textId="77777777" w:rsidR="00BD1126" w:rsidRDefault="00BD1126" w:rsidP="001B72F5">
      <w:pPr>
        <w:spacing w:after="60" w:line="240" w:lineRule="auto"/>
        <w:jc w:val="both"/>
        <w:rPr>
          <w:b/>
          <w:bCs/>
        </w:rPr>
      </w:pPr>
      <w:r>
        <w:rPr>
          <w:b/>
          <w:bCs/>
        </w:rPr>
        <w:t>Overall Impact</w:t>
      </w:r>
    </w:p>
    <w:p w14:paraId="5F47EDD9" w14:textId="40673DE1" w:rsidR="00433B24" w:rsidRPr="00723286" w:rsidRDefault="001B72F5" w:rsidP="00723286">
      <w:pPr>
        <w:spacing w:after="60" w:line="240" w:lineRule="auto"/>
        <w:jc w:val="both"/>
      </w:pPr>
      <w:r>
        <w:t xml:space="preserve">Heart failure remains a leading cause of hospitalization, with a significant gap in understanding the molecular mechanisms underlying NICM, particularly those involving </w:t>
      </w:r>
      <w:proofErr w:type="spellStart"/>
      <w:r>
        <w:t>TTNtv</w:t>
      </w:r>
      <w:proofErr w:type="spellEnd"/>
      <w:r>
        <w:t>. This p</w:t>
      </w:r>
      <w:r w:rsidR="00723286">
        <w:t xml:space="preserve">roposal is innovative in its direct assessment of human myocardial function to investigate how </w:t>
      </w:r>
      <w:proofErr w:type="spellStart"/>
      <w:r w:rsidR="00723286">
        <w:t>TTNtv</w:t>
      </w:r>
      <w:proofErr w:type="spellEnd"/>
      <w:r w:rsidR="00723286">
        <w:t xml:space="preserve"> disrupt RNA and protein turnover, lipofuscin accumulation, and </w:t>
      </w:r>
      <w:proofErr w:type="spellStart"/>
      <w:r w:rsidR="00723286">
        <w:t>sarcomeric</w:t>
      </w:r>
      <w:proofErr w:type="spellEnd"/>
      <w:r w:rsidR="00723286">
        <w:t xml:space="preserve"> titin integration. By bridging molecular, cellular, and mechanical analyses, this research could identify new biomarkers and therapeutic targets, offering potential advances in personalized treatments for </w:t>
      </w:r>
      <w:proofErr w:type="spellStart"/>
      <w:r w:rsidR="00723286">
        <w:t>TTNtv</w:t>
      </w:r>
      <w:proofErr w:type="spellEnd"/>
      <w:r w:rsidR="00723286">
        <w:t>-associated heart failure. I have developed these experiments to extend our understanding of heart failure’s multimodal disease onset and have worked with Dr. Campbell to formulate a training plan that will help me develop into a distinguished principal investigator at the forefront of clinical advancement.</w:t>
      </w:r>
      <w:r w:rsidR="00433B24">
        <w:rPr>
          <w:b/>
          <w:bCs/>
        </w:rPr>
        <w:br w:type="page"/>
      </w:r>
    </w:p>
    <w:p w14:paraId="74668360" w14:textId="416AD65C" w:rsidR="00433B24" w:rsidRDefault="00433B24" w:rsidP="00F32C50">
      <w:pPr>
        <w:spacing w:line="240" w:lineRule="auto"/>
        <w:jc w:val="both"/>
        <w:rPr>
          <w:b/>
          <w:bCs/>
        </w:rPr>
      </w:pPr>
      <w:r>
        <w:rPr>
          <w:b/>
          <w:bCs/>
        </w:rPr>
        <w:lastRenderedPageBreak/>
        <w:t>RESEARCH STRATEGY</w:t>
      </w:r>
      <w:bookmarkStart w:id="147" w:name="Research_Strategy"/>
      <w:bookmarkEnd w:id="147"/>
    </w:p>
    <w:p w14:paraId="4292F4D0" w14:textId="77777777" w:rsidR="00B60BD4" w:rsidRPr="00B60BD4" w:rsidRDefault="00B60BD4" w:rsidP="00B60BD4">
      <w:pPr>
        <w:framePr w:w="4003" w:h="9043" w:hRule="exact" w:hSpace="144" w:vSpace="144" w:wrap="around" w:vAnchor="page" w:hAnchor="margin" w:xAlign="right" w:y="1484"/>
        <w:pBdr>
          <w:top w:val="single" w:sz="6" w:space="1" w:color="auto"/>
          <w:left w:val="single" w:sz="6" w:space="1" w:color="auto"/>
          <w:bottom w:val="single" w:sz="6" w:space="1" w:color="auto"/>
          <w:right w:val="single" w:sz="6" w:space="1" w:color="auto"/>
        </w:pBdr>
        <w:spacing w:after="0"/>
      </w:pPr>
      <w:r>
        <w:rPr>
          <w:noProof/>
        </w:rPr>
        <w:drawing>
          <wp:inline distT="0" distB="0" distL="0" distR="0" wp14:anchorId="711734DD" wp14:editId="44C9C780">
            <wp:extent cx="2536825" cy="5484495"/>
            <wp:effectExtent l="0" t="0" r="0" b="1905"/>
            <wp:docPr id="426338181" name="Picture 2" descr="A close-up of a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38181" name="Picture 2" descr="A close-up of a card&#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36825" cy="5484495"/>
                    </a:xfrm>
                    <a:prstGeom prst="rect">
                      <a:avLst/>
                    </a:prstGeom>
                  </pic:spPr>
                </pic:pic>
              </a:graphicData>
            </a:graphic>
          </wp:inline>
        </w:drawing>
      </w:r>
      <w:r>
        <w:rPr>
          <w:b/>
          <w:bCs/>
        </w:rPr>
        <w:t>Figure 1.</w:t>
      </w:r>
      <w:r>
        <w:t xml:space="preserve"> Project Overview</w:t>
      </w:r>
    </w:p>
    <w:p w14:paraId="27A40863" w14:textId="77777777" w:rsidR="00F32C50" w:rsidRDefault="00F32C50" w:rsidP="00B1018B">
      <w:pPr>
        <w:spacing w:after="120" w:line="240" w:lineRule="auto"/>
        <w:jc w:val="both"/>
      </w:pPr>
      <w:r>
        <w:rPr>
          <w:b/>
          <w:bCs/>
        </w:rPr>
        <w:t>Significance</w:t>
      </w:r>
    </w:p>
    <w:p w14:paraId="4ABAB7A4" w14:textId="6399E10D" w:rsidR="00F32C50" w:rsidRPr="00F32C50" w:rsidRDefault="00F32C50" w:rsidP="00123FB0">
      <w:pPr>
        <w:spacing w:after="60" w:line="240" w:lineRule="auto"/>
        <w:jc w:val="both"/>
        <w:rPr>
          <w:b/>
          <w:bCs/>
        </w:rPr>
      </w:pPr>
      <w:r w:rsidRPr="00F32C50">
        <w:t>Heart failure is the leading cause of hospitalization in the US and will affect 1 in 4 people during their lifetime</w:t>
      </w:r>
      <w:r w:rsidRPr="00F32C50">
        <w:fldChar w:fldCharType="begin">
          <w:fldData xml:space="preserve">PEVuZE5vdGU+PENpdGU+PEF1dGhvcj5BbWJyb3N5PC9BdXRob3I+PFllYXI+MjAxNDwvWWVhcj48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</w:fldData>
        </w:fldChar>
      </w:r>
      <w:r w:rsidR="00570D63">
        <w:instrText xml:space="preserve"> ADDIN EN.CITE </w:instrText>
      </w:r>
      <w:r w:rsidR="00570D63">
        <w:fldChar w:fldCharType="begin">
          <w:fldData xml:space="preserve">PEVuZE5vdGU+PENpdGU+PEF1dGhvcj5BbWJyb3N5PC9BdXRob3I+PFllYXI+MjAxNDwvWWVhcj48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</w:fldData>
        </w:fldChar>
      </w:r>
      <w:r w:rsidR="00570D63">
        <w:instrText xml:space="preserve"> ADDIN EN.CITE.DATA </w:instrText>
      </w:r>
      <w:r w:rsidR="00570D63">
        <w:fldChar w:fldCharType="end"/>
      </w:r>
      <w:r w:rsidRPr="00F32C50">
        <w:fldChar w:fldCharType="separate"/>
      </w:r>
      <w:r w:rsidRPr="00F32C50">
        <w:rPr>
          <w:noProof/>
          <w:vertAlign w:val="superscript"/>
        </w:rPr>
        <w:t>1,2</w:t>
      </w:r>
      <w:r w:rsidRPr="00F32C50">
        <w:fldChar w:fldCharType="end"/>
      </w:r>
      <w:r w:rsidRPr="00F32C50">
        <w:t xml:space="preserve">. The syndrome has different forms with non-ischemic cardiomyopathy (NICM) being the least understood. The most likely genetic cause of NICM is a truncation variant in the </w:t>
      </w:r>
      <w:r w:rsidRPr="00F32C50">
        <w:rPr>
          <w:i/>
          <w:iCs/>
        </w:rPr>
        <w:t>TTN</w:t>
      </w:r>
      <w:r w:rsidRPr="00F32C50">
        <w:t xml:space="preserve"> gene</w:t>
      </w:r>
      <w:r w:rsidR="00123FB0">
        <w:t xml:space="preserve"> </w:t>
      </w:r>
      <w:r w:rsidR="00123FB0" w:rsidRPr="00F32C50">
        <w:t>(</w:t>
      </w:r>
      <w:proofErr w:type="spellStart"/>
      <w:r w:rsidR="00123FB0" w:rsidRPr="00F32C50">
        <w:t>TTNtv</w:t>
      </w:r>
      <w:proofErr w:type="spellEnd"/>
      <w:r w:rsidR="00123FB0" w:rsidRPr="00F32C50">
        <w:t>)</w:t>
      </w:r>
      <w:r w:rsidR="00123FB0">
        <w:t>, which encodes</w:t>
      </w:r>
      <w:r w:rsidRPr="00F32C50">
        <w:t xml:space="preserve"> titin</w:t>
      </w:r>
      <w:r w:rsidRPr="00F32C50">
        <w:fldChar w:fldCharType="begin">
          <w:fldData xml:space="preserve">PEVuZE5vdGU+PENpdGU+PEF1dGhvcj5DaGFuZzwvQXV0aG9yPjxZZWFyPjIwMDU8L1llYXI+PFJl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LCAxMDAw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IwMTAzPC9jdXN0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</w:fldData>
        </w:fldChar>
      </w:r>
      <w:r w:rsidR="00570D63">
        <w:instrText xml:space="preserve"> ADDIN EN.CITE </w:instrText>
      </w:r>
      <w:r w:rsidR="00570D63">
        <w:fldChar w:fldCharType="begin">
          <w:fldData xml:space="preserve">PEVuZE5vdGU+PENpdGU+PEF1dGhvcj5DaGFuZzwvQXV0aG9yPjxZZWFyPjIwMDU8L1llYXI+PFJl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LCAxMDAw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IwMTAzPC9jdXN0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</w:fldData>
        </w:fldChar>
      </w:r>
      <w:r w:rsidR="00570D63">
        <w:instrText xml:space="preserve"> ADDIN EN.CITE.DATA </w:instrText>
      </w:r>
      <w:r w:rsidR="00570D63">
        <w:fldChar w:fldCharType="end"/>
      </w:r>
      <w:r w:rsidRPr="00F32C50">
        <w:fldChar w:fldCharType="separate"/>
      </w:r>
      <w:r w:rsidRPr="00F32C50">
        <w:rPr>
          <w:noProof/>
          <w:vertAlign w:val="superscript"/>
        </w:rPr>
        <w:t>3-9</w:t>
      </w:r>
      <w:r w:rsidRPr="00F32C50">
        <w:fldChar w:fldCharType="end"/>
      </w:r>
      <w:r w:rsidRPr="00F32C50">
        <w:t>.</w:t>
      </w:r>
    </w:p>
    <w:p w14:paraId="7823E08C" w14:textId="288BB429" w:rsidR="00F32C50" w:rsidRPr="00F32C50" w:rsidRDefault="00F32C50" w:rsidP="00E43689">
      <w:pPr>
        <w:spacing w:after="60" w:line="240" w:lineRule="auto"/>
        <w:jc w:val="both"/>
      </w:pPr>
      <w:r w:rsidRPr="00F32C50">
        <w:t>Titin, the largest known protein in humans, spans half sarcomeres and is essential for sarcomere assembly, passive tension, and force generation</w:t>
      </w:r>
      <w:r w:rsidRPr="00F32C50">
        <w:fldChar w:fldCharType="begin">
          <w:fldData xml:space="preserve">PEVuZE5vdGU+PENpdGU+PEF1dGhvcj5Mb2VzY2hlcjwvQXV0aG9yPjxZZWFyPjIwMjM8L1llYXI+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==
</w:fldData>
        </w:fldChar>
      </w:r>
      <w:r w:rsidR="00570D63">
        <w:instrText xml:space="preserve"> ADDIN EN.CITE </w:instrText>
      </w:r>
      <w:r w:rsidR="00570D63">
        <w:fldChar w:fldCharType="begin">
          <w:fldData xml:space="preserve">PEVuZE5vdGU+PENpdGU+PEF1dGhvcj5Mb2VzY2hlcjwvQXV0aG9yPjxZZWFyPjIwMjM8L1llYXI+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==
</w:fldData>
        </w:fldChar>
      </w:r>
      <w:r w:rsidR="00570D63">
        <w:instrText xml:space="preserve"> ADDIN EN.CITE.DATA </w:instrText>
      </w:r>
      <w:r w:rsidR="00570D63">
        <w:fldChar w:fldCharType="end"/>
      </w:r>
      <w:r w:rsidRPr="00F32C50">
        <w:fldChar w:fldCharType="separate"/>
      </w:r>
      <w:r w:rsidRPr="00F32C50">
        <w:rPr>
          <w:noProof/>
          <w:vertAlign w:val="superscript"/>
        </w:rPr>
        <w:t>7,9,10</w:t>
      </w:r>
      <w:r w:rsidRPr="00F32C50">
        <w:fldChar w:fldCharType="end"/>
      </w:r>
      <w:r w:rsidRPr="00F32C50">
        <w:t xml:space="preserve">. Myocyte quality control pathways must attempt to adapt to the atypical size of titin to rid the cell of its faulty transcripts and filaments. Nonsense-mediated and </w:t>
      </w:r>
      <w:proofErr w:type="spellStart"/>
      <w:r w:rsidRPr="00F32C50">
        <w:t>exosomal</w:t>
      </w:r>
      <w:proofErr w:type="spellEnd"/>
      <w:r w:rsidRPr="00F32C50">
        <w:t xml:space="preserve"> decay are two major surveillance mechanisms responsible for eliminating faulty transcripts, while the ubiquitin-proteasome system works similarly at the protein-level. The nonsense-mediated decay pathway, mediated by up-frameshift protein 1 (UPF1), recognizes and degrades truncated mRNA species before they are translated</w:t>
      </w:r>
      <w:r w:rsidRPr="00F32C50">
        <w:fldChar w:fldCharType="begin">
          <w:fldData xml:space="preserve">PEVuZE5vdGU+PENpdGU+PEF1dGhvcj5Db250aTwvQXV0aG9yPjxZZWFyPjIwMDU8L1llYXI+PFJl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==
</w:fldData>
        </w:fldChar>
      </w:r>
      <w:r w:rsidR="00570D63">
        <w:instrText xml:space="preserve"> ADDIN EN.CITE </w:instrText>
      </w:r>
      <w:r w:rsidR="00570D63">
        <w:fldChar w:fldCharType="begin">
          <w:fldData xml:space="preserve">PEVuZE5vdGU+PENpdGU+PEF1dGhvcj5Db250aTwvQXV0aG9yPjxZZWFyPjIwMDU8L1llYXI+PFJl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==
</w:fldData>
        </w:fldChar>
      </w:r>
      <w:r w:rsidR="00570D63">
        <w:instrText xml:space="preserve"> ADDIN EN.CITE.DATA </w:instrText>
      </w:r>
      <w:r w:rsidR="00570D63">
        <w:fldChar w:fldCharType="end"/>
      </w:r>
      <w:r w:rsidRPr="00F32C50">
        <w:fldChar w:fldCharType="separate"/>
      </w:r>
      <w:r w:rsidRPr="00F32C50">
        <w:rPr>
          <w:noProof/>
          <w:vertAlign w:val="superscript"/>
        </w:rPr>
        <w:t>11,12</w:t>
      </w:r>
      <w:r w:rsidRPr="00F32C50">
        <w:fldChar w:fldCharType="end"/>
      </w:r>
      <w:r w:rsidRPr="00F32C50">
        <w:t xml:space="preserve">. Similarly, the </w:t>
      </w:r>
      <w:proofErr w:type="spellStart"/>
      <w:r w:rsidRPr="00F32C50">
        <w:t>exosomal</w:t>
      </w:r>
      <w:proofErr w:type="spellEnd"/>
      <w:r w:rsidRPr="00F32C50">
        <w:t xml:space="preserve"> decay pathway, regulated in part by exosome complex 10 (EXOSC10), processes and degrades aberrant transcripts</w:t>
      </w:r>
      <w:r w:rsidRPr="00F32C50">
        <w:fldChar w:fldCharType="begin">
          <w:fldData xml:space="preserve">PEVuZE5vdGU+PENpdGU+PEF1dGhvcj5HZXJsYWNoPC9BdXRob3I+PFllYXI+MjAxODwvWWVhcj48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3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</w:fldData>
        </w:fldChar>
      </w:r>
      <w:r w:rsidR="00570D63">
        <w:instrText xml:space="preserve"> ADDIN EN.CITE </w:instrText>
      </w:r>
      <w:r w:rsidR="00570D63">
        <w:fldChar w:fldCharType="begin">
          <w:fldData xml:space="preserve">PEVuZE5vdGU+PENpdGU+PEF1dGhvcj5HZXJsYWNoPC9BdXRob3I+PFllYXI+MjAxODwvWWVhcj48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3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</w:fldData>
        </w:fldChar>
      </w:r>
      <w:r w:rsidR="00570D63">
        <w:instrText xml:space="preserve"> ADDIN EN.CITE.DATA </w:instrText>
      </w:r>
      <w:r w:rsidR="00570D63">
        <w:fldChar w:fldCharType="end"/>
      </w:r>
      <w:r w:rsidRPr="00F32C50">
        <w:fldChar w:fldCharType="separate"/>
      </w:r>
      <w:r w:rsidRPr="00F32C50">
        <w:rPr>
          <w:noProof/>
          <w:vertAlign w:val="superscript"/>
        </w:rPr>
        <w:t>13,14</w:t>
      </w:r>
      <w:r w:rsidRPr="00F32C50">
        <w:fldChar w:fldCharType="end"/>
      </w:r>
      <w:r w:rsidRPr="00F32C50">
        <w:t>. The ubiquitin-proteasome system uses ubiquitin to tag damaged proteins, typically via a K48-polyubiquitin linkage, for proteasomal degradation</w:t>
      </w:r>
      <w:r w:rsidRPr="00F32C50">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DATA </w:instrText>
      </w:r>
      <w:r w:rsidR="00570D63">
        <w:fldChar w:fldCharType="end"/>
      </w:r>
      <w:r w:rsidRPr="00F32C50">
        <w:fldChar w:fldCharType="separate"/>
      </w:r>
      <w:r w:rsidRPr="00F32C50">
        <w:rPr>
          <w:noProof/>
          <w:vertAlign w:val="superscript"/>
        </w:rPr>
        <w:t>15-17</w:t>
      </w:r>
      <w:r w:rsidRPr="00F32C50">
        <w:fldChar w:fldCharType="end"/>
      </w:r>
      <w:r w:rsidRPr="00F32C50">
        <w:t>.</w:t>
      </w:r>
    </w:p>
    <w:p w14:paraId="136A5020" w14:textId="77777777" w:rsidR="00F32C50" w:rsidRPr="00F32C50" w:rsidRDefault="00F32C50" w:rsidP="00F32C50">
      <w:pPr>
        <w:spacing w:after="60" w:line="240" w:lineRule="auto"/>
        <w:jc w:val="both"/>
      </w:pPr>
      <w:r w:rsidRPr="00F32C50">
        <w:t xml:space="preserve">In NICM hearts, these pathways may be overloaded due to the burden of </w:t>
      </w:r>
      <w:proofErr w:type="spellStart"/>
      <w:r w:rsidRPr="00F32C50">
        <w:t>TTNtv</w:t>
      </w:r>
      <w:proofErr w:type="spellEnd"/>
      <w:r w:rsidRPr="00F32C50">
        <w:t xml:space="preserve">, which could lead to accumulation of cellular debris (lipofuscin) and/or incorporation of truncated titin into sarcomeres. The status of these mechanisms in </w:t>
      </w:r>
      <w:proofErr w:type="spellStart"/>
      <w:r w:rsidRPr="00F32C50">
        <w:t>TTNtv</w:t>
      </w:r>
      <w:proofErr w:type="spellEnd"/>
      <w:r w:rsidRPr="00F32C50">
        <w:t>-associated NICM and their influence on disease progression is unknown.</w:t>
      </w:r>
    </w:p>
    <w:p w14:paraId="70909970" w14:textId="12A2D7DE" w:rsidR="00F32C50" w:rsidRDefault="00F32C50" w:rsidP="00B1018B">
      <w:pPr>
        <w:spacing w:after="120" w:line="240" w:lineRule="auto"/>
        <w:jc w:val="both"/>
      </w:pPr>
      <w:r w:rsidRPr="00F32C50">
        <w:t xml:space="preserve">This project will investigate how </w:t>
      </w:r>
      <w:proofErr w:type="spellStart"/>
      <w:r w:rsidRPr="00F32C50">
        <w:t>TTNtv</w:t>
      </w:r>
      <w:proofErr w:type="spellEnd"/>
      <w:r w:rsidRPr="00F32C50">
        <w:t xml:space="preserve"> disrupt RNA and protein turnover, lipofuscin accumulation, </w:t>
      </w:r>
      <w:proofErr w:type="spellStart"/>
      <w:r w:rsidRPr="00F32C50">
        <w:t>sarcomeric</w:t>
      </w:r>
      <w:proofErr w:type="spellEnd"/>
      <w:r w:rsidRPr="00F32C50">
        <w:t xml:space="preserve"> titin integration, and myocardial mechanics</w:t>
      </w:r>
      <w:r w:rsidR="00B60BD4">
        <w:t xml:space="preserve"> (Fig. 1)</w:t>
      </w:r>
      <w:r w:rsidRPr="00F32C50">
        <w:t>. By utilizing human tissue with matched clinical and multi-omics data, this study bridges molecular, cellular, and mechanical changes at a translational scale.</w:t>
      </w:r>
    </w:p>
    <w:p w14:paraId="24F57C04" w14:textId="77777777" w:rsidR="00F6215B" w:rsidRDefault="00123FB0" w:rsidP="00B1018B">
      <w:pPr>
        <w:spacing w:after="120" w:line="240" w:lineRule="auto"/>
        <w:jc w:val="both"/>
        <w:rPr>
          <w:i/>
          <w:iCs/>
        </w:rPr>
      </w:pPr>
      <w:r>
        <w:rPr>
          <w:i/>
          <w:iCs/>
          <w:u w:val="single"/>
        </w:rPr>
        <w:t>Innovation</w:t>
      </w:r>
    </w:p>
    <w:p w14:paraId="4B917967" w14:textId="3AF35AF7" w:rsidR="00123FB0" w:rsidRPr="00123FB0" w:rsidRDefault="00123FB0" w:rsidP="00123FB0">
      <w:pPr>
        <w:spacing w:after="60" w:line="240" w:lineRule="auto"/>
        <w:jc w:val="both"/>
      </w:pPr>
      <w:r w:rsidRPr="00123FB0">
        <w:t xml:space="preserve">This study integrates human myocardial tissue, multi-omics, and clinical data to examine disease mechanisms in </w:t>
      </w:r>
      <w:proofErr w:type="spellStart"/>
      <w:r w:rsidRPr="00123FB0">
        <w:t>TTNtv</w:t>
      </w:r>
      <w:proofErr w:type="spellEnd"/>
      <w:r w:rsidRPr="00123FB0">
        <w:t>. Unlike studies relying on animal models or in vitro systems, this approach provides a direct assessment of human myocardial function.</w:t>
      </w:r>
    </w:p>
    <w:p w14:paraId="26EB49A6" w14:textId="77777777" w:rsidR="00123FB0" w:rsidRPr="00123FB0" w:rsidRDefault="00123FB0" w:rsidP="00123FB0">
      <w:pPr>
        <w:spacing w:after="60" w:line="240" w:lineRule="auto"/>
        <w:jc w:val="both"/>
      </w:pPr>
      <w:r w:rsidRPr="00123FB0">
        <w:t xml:space="preserve">This research focuses on </w:t>
      </w:r>
      <w:proofErr w:type="spellStart"/>
      <w:r w:rsidRPr="00123FB0">
        <w:t>TTNtv</w:t>
      </w:r>
      <w:proofErr w:type="spellEnd"/>
      <w:r w:rsidRPr="00123FB0">
        <w:t xml:space="preserve">-related inefficiencies in RNA and protein turnover, bridging nonsense-mediated and </w:t>
      </w:r>
      <w:proofErr w:type="spellStart"/>
      <w:r w:rsidRPr="00123FB0">
        <w:t>exosomal</w:t>
      </w:r>
      <w:proofErr w:type="spellEnd"/>
      <w:r w:rsidRPr="00123FB0">
        <w:t xml:space="preserve"> decay, proteasomal processing, and </w:t>
      </w:r>
      <w:proofErr w:type="spellStart"/>
      <w:r w:rsidRPr="00123FB0">
        <w:t>lipofuscinogenesis</w:t>
      </w:r>
      <w:proofErr w:type="spellEnd"/>
      <w:r w:rsidRPr="00123FB0">
        <w:t>. While previous studies have emphasized titin’s structural role, this project expands to explore protein quality control and degradation pathways.</w:t>
      </w:r>
    </w:p>
    <w:p w14:paraId="52906A44" w14:textId="2B7527FE" w:rsidR="00123FB0" w:rsidRDefault="00123FB0" w:rsidP="007447F6">
      <w:pPr>
        <w:spacing w:after="120" w:line="240" w:lineRule="auto"/>
        <w:jc w:val="both"/>
      </w:pPr>
      <w:r w:rsidRPr="00123FB0">
        <w:t xml:space="preserve">By examining how truncated titin integrates into the sarcomere and affects intracellular tension and force generation, this work offers new insights into the mechanical consequences of </w:t>
      </w:r>
      <w:proofErr w:type="spellStart"/>
      <w:r w:rsidRPr="00123FB0">
        <w:t>TTNtv</w:t>
      </w:r>
      <w:proofErr w:type="spellEnd"/>
      <w:r w:rsidRPr="00123FB0">
        <w:t>. A newly developed image segmentation pipeline ensures accurate quantification of lipofuscin deposition, overcoming challenges posed by autofluorescence.</w:t>
      </w:r>
    </w:p>
    <w:p w14:paraId="07FA6F81" w14:textId="7A1C50E9" w:rsidR="00F6215B" w:rsidRDefault="00123FB0" w:rsidP="007447F6">
      <w:pPr>
        <w:widowControl w:val="0"/>
        <w:spacing w:after="120" w:line="240" w:lineRule="auto"/>
        <w:rPr>
          <w:i/>
          <w:iCs/>
        </w:rPr>
      </w:pPr>
      <w:r>
        <w:rPr>
          <w:i/>
          <w:iCs/>
          <w:u w:val="single"/>
        </w:rPr>
        <w:t>Potential Path to Clinical Application</w:t>
      </w:r>
    </w:p>
    <w:p w14:paraId="1F106514" w14:textId="41D0F2AB" w:rsidR="00123FB0" w:rsidRPr="000119DF" w:rsidRDefault="00123FB0" w:rsidP="00123FB0">
      <w:pPr>
        <w:widowControl w:val="0"/>
        <w:spacing w:after="60" w:line="240" w:lineRule="auto"/>
        <w:rPr>
          <w:rFonts w:cs="Arial"/>
          <w:b/>
          <w:bCs/>
          <w:szCs w:val="22"/>
        </w:rPr>
      </w:pPr>
      <w:r>
        <w:rPr>
          <w:rFonts w:cs="Arial"/>
          <w:szCs w:val="22"/>
        </w:rPr>
        <w:t xml:space="preserve">Better understanding the pathogenic mechanisms of </w:t>
      </w:r>
      <w:proofErr w:type="spellStart"/>
      <w:r>
        <w:rPr>
          <w:rFonts w:cs="Arial"/>
          <w:szCs w:val="22"/>
        </w:rPr>
        <w:t>TTNtv</w:t>
      </w:r>
      <w:proofErr w:type="spellEnd"/>
      <w:r>
        <w:rPr>
          <w:rFonts w:cs="Arial"/>
          <w:szCs w:val="22"/>
        </w:rPr>
        <w:t xml:space="preserve"> has direct clinical implications. If truncated titin disrupts sarcomere integrity and reduces contractile function, therapies targeting protein quality control pathways—such as autophagy enhancement or proteasomal regulation—could be explored to mitigate pathogenic effects. Additionally, if </w:t>
      </w:r>
      <w:proofErr w:type="spellStart"/>
      <w:r>
        <w:rPr>
          <w:rFonts w:cs="Arial"/>
          <w:szCs w:val="22"/>
        </w:rPr>
        <w:t>TTNtv</w:t>
      </w:r>
      <w:proofErr w:type="spellEnd"/>
      <w:r>
        <w:rPr>
          <w:rFonts w:cs="Arial"/>
          <w:szCs w:val="22"/>
        </w:rPr>
        <w:t>-associated mechanical dysfunction follows specific patterns, this knowledge could improve risk stratification, refine patient-specific interventions, and guide treatment decisions, from early lifestyle modifications to advances heart failure therapeutics.</w:t>
      </w:r>
    </w:p>
    <w:p w14:paraId="68BE8A71" w14:textId="53027499" w:rsidR="00123FB0" w:rsidRPr="00123FB0" w:rsidRDefault="00123FB0" w:rsidP="00B1018B">
      <w:pPr>
        <w:spacing w:line="240" w:lineRule="auto"/>
        <w:jc w:val="both"/>
      </w:pPr>
      <w:r>
        <w:rPr>
          <w:rFonts w:cs="Arial"/>
          <w:szCs w:val="22"/>
        </w:rPr>
        <w:lastRenderedPageBreak/>
        <w:t xml:space="preserve">These techniques may distinguish high-risk </w:t>
      </w:r>
      <w:proofErr w:type="spellStart"/>
      <w:r>
        <w:rPr>
          <w:rFonts w:cs="Arial"/>
          <w:szCs w:val="22"/>
        </w:rPr>
        <w:t>TTNtv</w:t>
      </w:r>
      <w:proofErr w:type="spellEnd"/>
      <w:r>
        <w:rPr>
          <w:rFonts w:cs="Arial"/>
          <w:szCs w:val="22"/>
        </w:rPr>
        <w:t xml:space="preserve"> carriers for NICM onset and progression, supporting personalized treatments and advancing precision medicine for </w:t>
      </w:r>
      <w:proofErr w:type="spellStart"/>
      <w:r>
        <w:rPr>
          <w:rFonts w:cs="Arial"/>
          <w:szCs w:val="22"/>
        </w:rPr>
        <w:t>TTNtv</w:t>
      </w:r>
      <w:proofErr w:type="spellEnd"/>
      <w:r>
        <w:rPr>
          <w:rFonts w:cs="Arial"/>
          <w:szCs w:val="22"/>
        </w:rPr>
        <w:t>-associated cardiomyopathies.</w:t>
      </w:r>
    </w:p>
    <w:tbl>
      <w:tblPr>
        <w:tblStyle w:val="TableGrid"/>
        <w:tblpPr w:leftFromText="144" w:rightFromText="144" w:topFromText="144" w:bottomFromText="144" w:vertAnchor="page" w:horzAnchor="margin" w:tblpXSpec="right" w:tblpY="155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685"/>
        <w:gridCol w:w="1679"/>
        <w:gridCol w:w="1683"/>
        <w:gridCol w:w="1096"/>
        <w:gridCol w:w="13"/>
      </w:tblGrid>
      <w:tr w:rsidR="00CF2A07" w14:paraId="03AB83E3" w14:textId="77777777" w:rsidTr="00CF2A07">
        <w:trPr>
          <w:gridAfter w:val="1"/>
          <w:wAfter w:w="13" w:type="dxa"/>
          <w:trHeight w:val="405"/>
        </w:trPr>
        <w:tc>
          <w:tcPr>
            <w:tcW w:w="8217" w:type="dxa"/>
            <w:gridSpan w:val="5"/>
            <w:tcBorders>
              <w:top w:val="single" w:sz="18" w:space="0" w:color="auto"/>
              <w:left w:val="single" w:sz="18" w:space="0" w:color="auto"/>
              <w:bottom w:val="single" w:sz="18" w:space="0" w:color="auto"/>
              <w:right w:val="single" w:sz="18" w:space="0" w:color="auto"/>
            </w:tcBorders>
            <w:vAlign w:val="center"/>
          </w:tcPr>
          <w:p w14:paraId="6A98D18A" w14:textId="77777777" w:rsidR="00CF2A07" w:rsidRDefault="00CF2A07" w:rsidP="00CF2A07">
            <w:pPr>
              <w:spacing w:after="60"/>
              <w:jc w:val="center"/>
              <w:rPr>
                <w:b/>
                <w:bCs/>
              </w:rPr>
            </w:pPr>
            <w:r>
              <w:rPr>
                <w:b/>
                <w:bCs/>
              </w:rPr>
              <w:t>Table 1.</w:t>
            </w:r>
            <w:r>
              <w:t xml:space="preserve"> Patient Characteristics</w:t>
            </w:r>
          </w:p>
        </w:tc>
      </w:tr>
      <w:tr w:rsidR="00CF2A07" w14:paraId="681E93EE" w14:textId="77777777" w:rsidTr="00CF2A07">
        <w:trPr>
          <w:trHeight w:val="325"/>
        </w:trPr>
        <w:tc>
          <w:tcPr>
            <w:tcW w:w="2074" w:type="dxa"/>
            <w:tcBorders>
              <w:top w:val="single" w:sz="18" w:space="0" w:color="auto"/>
              <w:bottom w:val="single" w:sz="18" w:space="0" w:color="auto"/>
              <w:right w:val="single" w:sz="12" w:space="0" w:color="auto"/>
            </w:tcBorders>
            <w:vAlign w:val="center"/>
          </w:tcPr>
          <w:p w14:paraId="65EF57DB" w14:textId="77777777" w:rsidR="00CF2A07" w:rsidRDefault="00CF2A07" w:rsidP="00CF2A07">
            <w:pPr>
              <w:spacing w:after="60"/>
              <w:rPr>
                <w:b/>
                <w:bCs/>
              </w:rPr>
            </w:pPr>
          </w:p>
        </w:tc>
        <w:tc>
          <w:tcPr>
            <w:tcW w:w="1685" w:type="dxa"/>
            <w:tcBorders>
              <w:top w:val="single" w:sz="18" w:space="0" w:color="auto"/>
              <w:left w:val="single" w:sz="12" w:space="0" w:color="auto"/>
              <w:bottom w:val="single" w:sz="18" w:space="0" w:color="auto"/>
              <w:right w:val="single" w:sz="12" w:space="0" w:color="auto"/>
            </w:tcBorders>
            <w:vAlign w:val="center"/>
          </w:tcPr>
          <w:p w14:paraId="2A0A55D6" w14:textId="77777777" w:rsidR="00CF2A07" w:rsidRDefault="00CF2A07" w:rsidP="00CF2A07">
            <w:pPr>
              <w:jc w:val="center"/>
              <w:rPr>
                <w:b/>
                <w:bCs/>
              </w:rPr>
            </w:pPr>
            <w:r>
              <w:rPr>
                <w:b/>
                <w:bCs/>
              </w:rPr>
              <w:t>Donor</w:t>
            </w:r>
          </w:p>
          <w:p w14:paraId="698BAE15" w14:textId="77777777" w:rsidR="00CF2A07" w:rsidRDefault="00CF2A07" w:rsidP="00CF2A07">
            <w:pPr>
              <w:spacing w:after="60"/>
              <w:jc w:val="center"/>
              <w:rPr>
                <w:b/>
                <w:bCs/>
              </w:rPr>
            </w:pPr>
            <w:r>
              <w:rPr>
                <w:b/>
                <w:bCs/>
              </w:rPr>
              <w:t>(n=24)</w:t>
            </w:r>
          </w:p>
        </w:tc>
        <w:tc>
          <w:tcPr>
            <w:tcW w:w="1679" w:type="dxa"/>
            <w:tcBorders>
              <w:top w:val="single" w:sz="18" w:space="0" w:color="auto"/>
              <w:left w:val="single" w:sz="12" w:space="0" w:color="auto"/>
              <w:bottom w:val="single" w:sz="18" w:space="0" w:color="auto"/>
              <w:right w:val="single" w:sz="12" w:space="0" w:color="auto"/>
            </w:tcBorders>
            <w:vAlign w:val="center"/>
          </w:tcPr>
          <w:p w14:paraId="2EA25670" w14:textId="77777777" w:rsidR="00CF2A07" w:rsidRDefault="00CF2A07" w:rsidP="00CF2A07">
            <w:pPr>
              <w:jc w:val="center"/>
              <w:rPr>
                <w:b/>
                <w:bCs/>
              </w:rPr>
            </w:pPr>
            <w:r>
              <w:rPr>
                <w:b/>
                <w:bCs/>
              </w:rPr>
              <w:t>NICM</w:t>
            </w:r>
          </w:p>
          <w:p w14:paraId="24DAD55D" w14:textId="77777777" w:rsidR="00CF2A07" w:rsidRDefault="00CF2A07" w:rsidP="00CF2A07">
            <w:pPr>
              <w:spacing w:after="60"/>
              <w:jc w:val="center"/>
              <w:rPr>
                <w:b/>
                <w:bCs/>
              </w:rPr>
            </w:pPr>
            <w:r>
              <w:rPr>
                <w:b/>
                <w:bCs/>
              </w:rPr>
              <w:t>(n=24)</w:t>
            </w:r>
          </w:p>
        </w:tc>
        <w:tc>
          <w:tcPr>
            <w:tcW w:w="1683" w:type="dxa"/>
            <w:tcBorders>
              <w:top w:val="single" w:sz="18" w:space="0" w:color="auto"/>
              <w:left w:val="single" w:sz="12" w:space="0" w:color="auto"/>
              <w:bottom w:val="single" w:sz="18" w:space="0" w:color="auto"/>
              <w:right w:val="single" w:sz="12" w:space="0" w:color="auto"/>
            </w:tcBorders>
            <w:vAlign w:val="center"/>
          </w:tcPr>
          <w:p w14:paraId="7A381FFB" w14:textId="77777777" w:rsidR="00CF2A07" w:rsidRDefault="00CF2A07" w:rsidP="00CF2A07">
            <w:pPr>
              <w:jc w:val="center"/>
              <w:rPr>
                <w:b/>
                <w:bCs/>
              </w:rPr>
            </w:pPr>
            <w:r>
              <w:rPr>
                <w:b/>
                <w:bCs/>
              </w:rPr>
              <w:t xml:space="preserve">NICM </w:t>
            </w:r>
            <w:proofErr w:type="spellStart"/>
            <w:r>
              <w:rPr>
                <w:b/>
                <w:bCs/>
              </w:rPr>
              <w:t>TTNtv</w:t>
            </w:r>
            <w:proofErr w:type="spellEnd"/>
          </w:p>
          <w:p w14:paraId="562FE029" w14:textId="77777777" w:rsidR="00CF2A07" w:rsidRDefault="00CF2A07" w:rsidP="00CF2A07">
            <w:pPr>
              <w:spacing w:after="60"/>
              <w:jc w:val="center"/>
              <w:rPr>
                <w:b/>
                <w:bCs/>
              </w:rPr>
            </w:pPr>
            <w:r>
              <w:rPr>
                <w:b/>
                <w:bCs/>
              </w:rPr>
              <w:t>(n=24)</w:t>
            </w:r>
          </w:p>
        </w:tc>
        <w:tc>
          <w:tcPr>
            <w:tcW w:w="1109" w:type="dxa"/>
            <w:gridSpan w:val="2"/>
            <w:tcBorders>
              <w:top w:val="single" w:sz="18" w:space="0" w:color="auto"/>
              <w:left w:val="single" w:sz="12" w:space="0" w:color="auto"/>
              <w:bottom w:val="single" w:sz="18" w:space="0" w:color="auto"/>
            </w:tcBorders>
            <w:vAlign w:val="center"/>
          </w:tcPr>
          <w:p w14:paraId="05B76807" w14:textId="77777777" w:rsidR="00CF2A07" w:rsidRPr="00EC246A" w:rsidRDefault="00CF2A07" w:rsidP="00CF2A07">
            <w:pPr>
              <w:spacing w:after="60"/>
              <w:jc w:val="center"/>
              <w:rPr>
                <w:i/>
                <w:iCs/>
              </w:rPr>
            </w:pPr>
            <w:r>
              <w:rPr>
                <w:i/>
                <w:iCs/>
              </w:rPr>
              <w:t>p-value</w:t>
            </w:r>
          </w:p>
        </w:tc>
      </w:tr>
      <w:tr w:rsidR="00CF2A07" w14:paraId="3DCEB94C" w14:textId="77777777" w:rsidTr="00CF2A07">
        <w:trPr>
          <w:trHeight w:val="325"/>
        </w:trPr>
        <w:tc>
          <w:tcPr>
            <w:tcW w:w="2074" w:type="dxa"/>
            <w:tcBorders>
              <w:top w:val="single" w:sz="18" w:space="0" w:color="auto"/>
              <w:bottom w:val="single" w:sz="8" w:space="0" w:color="auto"/>
              <w:right w:val="single" w:sz="8" w:space="0" w:color="auto"/>
            </w:tcBorders>
            <w:vAlign w:val="center"/>
          </w:tcPr>
          <w:p w14:paraId="781E04EC" w14:textId="77777777" w:rsidR="00CF2A07" w:rsidRPr="00EC246A" w:rsidRDefault="00CF2A07" w:rsidP="00CF2A07">
            <w:pPr>
              <w:spacing w:after="60"/>
            </w:pPr>
            <w:r w:rsidRPr="00EC246A">
              <w:t xml:space="preserve">Age, mean </w:t>
            </w:r>
            <w:r w:rsidRPr="00EC246A">
              <w:rPr>
                <w:rFonts w:cs="Arial"/>
                <w:szCs w:val="22"/>
              </w:rPr>
              <w:t>± SD</w:t>
            </w:r>
          </w:p>
        </w:tc>
        <w:tc>
          <w:tcPr>
            <w:tcW w:w="1685" w:type="dxa"/>
            <w:tcBorders>
              <w:top w:val="single" w:sz="18" w:space="0" w:color="auto"/>
              <w:left w:val="single" w:sz="8" w:space="0" w:color="auto"/>
              <w:bottom w:val="single" w:sz="8" w:space="0" w:color="auto"/>
              <w:right w:val="single" w:sz="8" w:space="0" w:color="auto"/>
            </w:tcBorders>
            <w:vAlign w:val="center"/>
          </w:tcPr>
          <w:p w14:paraId="32AFCE6B" w14:textId="77777777" w:rsidR="00CF2A07" w:rsidRPr="00EC246A" w:rsidRDefault="00CF2A07" w:rsidP="00CF2A07">
            <w:pPr>
              <w:spacing w:after="60"/>
              <w:jc w:val="center"/>
            </w:pPr>
            <w:r>
              <w:t xml:space="preserve">39.7 </w:t>
            </w:r>
            <w:r w:rsidRPr="00EC246A">
              <w:rPr>
                <w:rFonts w:cs="Arial"/>
                <w:szCs w:val="22"/>
              </w:rPr>
              <w:t>±</w:t>
            </w:r>
            <w:r>
              <w:rPr>
                <w:rFonts w:cs="Arial"/>
                <w:szCs w:val="22"/>
              </w:rPr>
              <w:t xml:space="preserve"> 12.7</w:t>
            </w:r>
          </w:p>
        </w:tc>
        <w:tc>
          <w:tcPr>
            <w:tcW w:w="1679" w:type="dxa"/>
            <w:tcBorders>
              <w:top w:val="single" w:sz="18" w:space="0" w:color="auto"/>
              <w:left w:val="single" w:sz="8" w:space="0" w:color="auto"/>
              <w:bottom w:val="single" w:sz="8" w:space="0" w:color="auto"/>
              <w:right w:val="single" w:sz="8" w:space="0" w:color="auto"/>
            </w:tcBorders>
            <w:vAlign w:val="center"/>
          </w:tcPr>
          <w:p w14:paraId="1D8E9BF1" w14:textId="77777777" w:rsidR="00CF2A07" w:rsidRPr="00EC246A" w:rsidRDefault="00CF2A07" w:rsidP="00CF2A07">
            <w:pPr>
              <w:spacing w:after="60"/>
              <w:jc w:val="center"/>
            </w:pPr>
            <w:r>
              <w:t xml:space="preserve">45.5 </w:t>
            </w:r>
            <w:r w:rsidRPr="00EC246A">
              <w:rPr>
                <w:rFonts w:cs="Arial"/>
                <w:szCs w:val="22"/>
              </w:rPr>
              <w:t>±</w:t>
            </w:r>
            <w:r>
              <w:rPr>
                <w:rFonts w:cs="Arial"/>
                <w:szCs w:val="22"/>
              </w:rPr>
              <w:t xml:space="preserve"> 15.9</w:t>
            </w:r>
          </w:p>
        </w:tc>
        <w:tc>
          <w:tcPr>
            <w:tcW w:w="1683" w:type="dxa"/>
            <w:tcBorders>
              <w:top w:val="single" w:sz="18" w:space="0" w:color="auto"/>
              <w:left w:val="single" w:sz="8" w:space="0" w:color="auto"/>
              <w:bottom w:val="single" w:sz="8" w:space="0" w:color="auto"/>
              <w:right w:val="single" w:sz="8" w:space="0" w:color="auto"/>
            </w:tcBorders>
            <w:vAlign w:val="center"/>
          </w:tcPr>
          <w:p w14:paraId="03012174" w14:textId="77777777" w:rsidR="00CF2A07" w:rsidRPr="00EC246A" w:rsidRDefault="00CF2A07" w:rsidP="00CF2A07">
            <w:pPr>
              <w:spacing w:after="60"/>
              <w:jc w:val="center"/>
            </w:pPr>
            <w:r>
              <w:t xml:space="preserve">45.6 </w:t>
            </w:r>
            <w:r w:rsidRPr="00EC246A">
              <w:rPr>
                <w:rFonts w:cs="Arial"/>
                <w:szCs w:val="22"/>
              </w:rPr>
              <w:t>±</w:t>
            </w:r>
            <w:r>
              <w:rPr>
                <w:rFonts w:cs="Arial"/>
                <w:szCs w:val="22"/>
              </w:rPr>
              <w:t xml:space="preserve"> 15.9</w:t>
            </w:r>
          </w:p>
        </w:tc>
        <w:tc>
          <w:tcPr>
            <w:tcW w:w="1109" w:type="dxa"/>
            <w:gridSpan w:val="2"/>
            <w:tcBorders>
              <w:top w:val="single" w:sz="18" w:space="0" w:color="auto"/>
              <w:left w:val="single" w:sz="8" w:space="0" w:color="auto"/>
              <w:bottom w:val="single" w:sz="8" w:space="0" w:color="auto"/>
            </w:tcBorders>
            <w:vAlign w:val="center"/>
          </w:tcPr>
          <w:p w14:paraId="5D6D1BC2" w14:textId="77777777" w:rsidR="00CF2A07" w:rsidRPr="00EC246A" w:rsidRDefault="00CF2A07" w:rsidP="00CF2A07">
            <w:pPr>
              <w:spacing w:after="60"/>
              <w:jc w:val="center"/>
            </w:pPr>
            <w:r>
              <w:t>0.31</w:t>
            </w:r>
          </w:p>
        </w:tc>
      </w:tr>
      <w:tr w:rsidR="00CF2A07" w14:paraId="61BC1B43" w14:textId="77777777" w:rsidTr="00CF2A07">
        <w:trPr>
          <w:trHeight w:val="307"/>
        </w:trPr>
        <w:tc>
          <w:tcPr>
            <w:tcW w:w="2074" w:type="dxa"/>
            <w:tcBorders>
              <w:top w:val="single" w:sz="8" w:space="0" w:color="auto"/>
              <w:bottom w:val="single" w:sz="8" w:space="0" w:color="auto"/>
              <w:right w:val="single" w:sz="8" w:space="0" w:color="auto"/>
            </w:tcBorders>
            <w:vAlign w:val="center"/>
          </w:tcPr>
          <w:p w14:paraId="3EA75E98" w14:textId="77777777" w:rsidR="00CF2A07" w:rsidRPr="00EC246A" w:rsidRDefault="00CF2A07" w:rsidP="00CF2A07">
            <w:pPr>
              <w:spacing w:after="60"/>
            </w:pPr>
            <w:r w:rsidRPr="00EC246A">
              <w:t>Male</w:t>
            </w:r>
            <w:r>
              <w:t>, %</w:t>
            </w:r>
          </w:p>
        </w:tc>
        <w:tc>
          <w:tcPr>
            <w:tcW w:w="1685" w:type="dxa"/>
            <w:tcBorders>
              <w:top w:val="single" w:sz="8" w:space="0" w:color="auto"/>
              <w:left w:val="single" w:sz="8" w:space="0" w:color="auto"/>
              <w:bottom w:val="single" w:sz="8" w:space="0" w:color="auto"/>
              <w:right w:val="single" w:sz="8" w:space="0" w:color="auto"/>
            </w:tcBorders>
            <w:vAlign w:val="center"/>
          </w:tcPr>
          <w:p w14:paraId="35E4B9B9" w14:textId="77777777" w:rsidR="00CF2A07" w:rsidRPr="00EC246A" w:rsidRDefault="00CF2A07" w:rsidP="00CF2A07">
            <w:pPr>
              <w:spacing w:after="60"/>
              <w:jc w:val="center"/>
            </w:pPr>
            <w:r>
              <w:t>66.7</w:t>
            </w:r>
          </w:p>
        </w:tc>
        <w:tc>
          <w:tcPr>
            <w:tcW w:w="1679" w:type="dxa"/>
            <w:tcBorders>
              <w:top w:val="single" w:sz="8" w:space="0" w:color="auto"/>
              <w:left w:val="single" w:sz="8" w:space="0" w:color="auto"/>
              <w:bottom w:val="single" w:sz="8" w:space="0" w:color="auto"/>
              <w:right w:val="single" w:sz="8" w:space="0" w:color="auto"/>
            </w:tcBorders>
            <w:vAlign w:val="center"/>
          </w:tcPr>
          <w:p w14:paraId="22B5B325" w14:textId="77777777" w:rsidR="00CF2A07" w:rsidRPr="00EC246A" w:rsidRDefault="00CF2A07" w:rsidP="00CF2A07">
            <w:pPr>
              <w:spacing w:after="60"/>
              <w:jc w:val="center"/>
            </w:pPr>
            <w:r>
              <w:t>66.7</w:t>
            </w:r>
          </w:p>
        </w:tc>
        <w:tc>
          <w:tcPr>
            <w:tcW w:w="1683" w:type="dxa"/>
            <w:tcBorders>
              <w:top w:val="single" w:sz="8" w:space="0" w:color="auto"/>
              <w:left w:val="single" w:sz="8" w:space="0" w:color="auto"/>
              <w:bottom w:val="single" w:sz="8" w:space="0" w:color="auto"/>
              <w:right w:val="single" w:sz="8" w:space="0" w:color="auto"/>
            </w:tcBorders>
            <w:vAlign w:val="center"/>
          </w:tcPr>
          <w:p w14:paraId="2FA64A1D" w14:textId="77777777" w:rsidR="00CF2A07" w:rsidRPr="00EC246A" w:rsidRDefault="00CF2A07" w:rsidP="00CF2A07">
            <w:pPr>
              <w:spacing w:after="60"/>
              <w:jc w:val="center"/>
            </w:pPr>
            <w:r>
              <w:t>66.7</w:t>
            </w:r>
          </w:p>
        </w:tc>
        <w:tc>
          <w:tcPr>
            <w:tcW w:w="1109" w:type="dxa"/>
            <w:gridSpan w:val="2"/>
            <w:tcBorders>
              <w:top w:val="single" w:sz="8" w:space="0" w:color="auto"/>
              <w:left w:val="single" w:sz="8" w:space="0" w:color="auto"/>
              <w:bottom w:val="single" w:sz="8" w:space="0" w:color="auto"/>
            </w:tcBorders>
            <w:vAlign w:val="center"/>
          </w:tcPr>
          <w:p w14:paraId="197612CE" w14:textId="77777777" w:rsidR="00CF2A07" w:rsidRPr="00EC246A" w:rsidRDefault="00CF2A07" w:rsidP="00CF2A07">
            <w:pPr>
              <w:spacing w:after="60"/>
              <w:jc w:val="center"/>
            </w:pPr>
          </w:p>
        </w:tc>
      </w:tr>
      <w:tr w:rsidR="00CF2A07" w14:paraId="48A049E5" w14:textId="77777777" w:rsidTr="00CF2A07">
        <w:trPr>
          <w:trHeight w:val="325"/>
        </w:trPr>
        <w:tc>
          <w:tcPr>
            <w:tcW w:w="2074" w:type="dxa"/>
            <w:tcBorders>
              <w:top w:val="single" w:sz="8" w:space="0" w:color="auto"/>
              <w:bottom w:val="single" w:sz="12" w:space="0" w:color="auto"/>
              <w:right w:val="single" w:sz="8" w:space="0" w:color="auto"/>
            </w:tcBorders>
            <w:vAlign w:val="center"/>
          </w:tcPr>
          <w:p w14:paraId="086EBC8C" w14:textId="77777777" w:rsidR="00CF2A07" w:rsidRPr="00EC246A" w:rsidRDefault="00CF2A07" w:rsidP="00CF2A07">
            <w:pPr>
              <w:spacing w:after="60"/>
            </w:pPr>
            <w:r>
              <w:t>White, %</w:t>
            </w:r>
          </w:p>
        </w:tc>
        <w:tc>
          <w:tcPr>
            <w:tcW w:w="1685" w:type="dxa"/>
            <w:tcBorders>
              <w:top w:val="single" w:sz="8" w:space="0" w:color="auto"/>
              <w:left w:val="single" w:sz="8" w:space="0" w:color="auto"/>
              <w:bottom w:val="single" w:sz="12" w:space="0" w:color="auto"/>
              <w:right w:val="single" w:sz="8" w:space="0" w:color="auto"/>
            </w:tcBorders>
            <w:vAlign w:val="center"/>
          </w:tcPr>
          <w:p w14:paraId="1B440D38" w14:textId="77777777" w:rsidR="00CF2A07" w:rsidRPr="00EC246A" w:rsidRDefault="00CF2A07" w:rsidP="00CF2A07">
            <w:pPr>
              <w:spacing w:after="60"/>
              <w:jc w:val="center"/>
            </w:pPr>
            <w:r>
              <w:t>91.7</w:t>
            </w:r>
          </w:p>
        </w:tc>
        <w:tc>
          <w:tcPr>
            <w:tcW w:w="1679" w:type="dxa"/>
            <w:tcBorders>
              <w:top w:val="single" w:sz="8" w:space="0" w:color="auto"/>
              <w:left w:val="single" w:sz="8" w:space="0" w:color="auto"/>
              <w:bottom w:val="single" w:sz="12" w:space="0" w:color="auto"/>
              <w:right w:val="single" w:sz="8" w:space="0" w:color="auto"/>
            </w:tcBorders>
            <w:vAlign w:val="center"/>
          </w:tcPr>
          <w:p w14:paraId="1CBBE654" w14:textId="77777777" w:rsidR="00CF2A07" w:rsidRPr="00EC246A" w:rsidRDefault="00CF2A07" w:rsidP="00CF2A07">
            <w:pPr>
              <w:spacing w:after="60"/>
              <w:jc w:val="center"/>
            </w:pPr>
            <w:r>
              <w:t>70.8</w:t>
            </w:r>
          </w:p>
        </w:tc>
        <w:tc>
          <w:tcPr>
            <w:tcW w:w="1683" w:type="dxa"/>
            <w:tcBorders>
              <w:top w:val="single" w:sz="8" w:space="0" w:color="auto"/>
              <w:left w:val="single" w:sz="8" w:space="0" w:color="auto"/>
              <w:bottom w:val="single" w:sz="12" w:space="0" w:color="auto"/>
              <w:right w:val="single" w:sz="8" w:space="0" w:color="auto"/>
            </w:tcBorders>
            <w:vAlign w:val="center"/>
          </w:tcPr>
          <w:p w14:paraId="6F7FD4D8" w14:textId="77777777" w:rsidR="00CF2A07" w:rsidRPr="00EC246A" w:rsidRDefault="00CF2A07" w:rsidP="00CF2A07">
            <w:pPr>
              <w:spacing w:after="60"/>
              <w:jc w:val="center"/>
            </w:pPr>
            <w:r>
              <w:t>87.5</w:t>
            </w:r>
          </w:p>
        </w:tc>
        <w:tc>
          <w:tcPr>
            <w:tcW w:w="1109" w:type="dxa"/>
            <w:gridSpan w:val="2"/>
            <w:tcBorders>
              <w:top w:val="single" w:sz="8" w:space="0" w:color="auto"/>
              <w:left w:val="single" w:sz="8" w:space="0" w:color="auto"/>
              <w:bottom w:val="single" w:sz="12" w:space="0" w:color="auto"/>
            </w:tcBorders>
            <w:vAlign w:val="center"/>
          </w:tcPr>
          <w:p w14:paraId="16154261" w14:textId="77777777" w:rsidR="00CF2A07" w:rsidRPr="00EC246A" w:rsidRDefault="00CF2A07" w:rsidP="00CF2A07">
            <w:pPr>
              <w:spacing w:after="60"/>
              <w:jc w:val="center"/>
            </w:pPr>
            <w:r>
              <w:t>0.36</w:t>
            </w:r>
          </w:p>
        </w:tc>
      </w:tr>
      <w:tr w:rsidR="00CF2A07" w14:paraId="45C037A8" w14:textId="77777777" w:rsidTr="00CF2A07">
        <w:trPr>
          <w:trHeight w:val="325"/>
        </w:trPr>
        <w:tc>
          <w:tcPr>
            <w:tcW w:w="2074" w:type="dxa"/>
            <w:tcBorders>
              <w:top w:val="single" w:sz="12" w:space="0" w:color="auto"/>
              <w:bottom w:val="single" w:sz="8" w:space="0" w:color="auto"/>
              <w:right w:val="single" w:sz="8" w:space="0" w:color="auto"/>
            </w:tcBorders>
            <w:vAlign w:val="center"/>
          </w:tcPr>
          <w:p w14:paraId="483FBB0B" w14:textId="77777777" w:rsidR="00CF2A07" w:rsidRDefault="00CF2A07" w:rsidP="00CF2A07">
            <w:pPr>
              <w:spacing w:after="60"/>
            </w:pPr>
            <w:r>
              <w:t>Diabetic, %</w:t>
            </w:r>
          </w:p>
        </w:tc>
        <w:tc>
          <w:tcPr>
            <w:tcW w:w="1685" w:type="dxa"/>
            <w:tcBorders>
              <w:top w:val="single" w:sz="12" w:space="0" w:color="auto"/>
              <w:left w:val="single" w:sz="8" w:space="0" w:color="auto"/>
              <w:bottom w:val="single" w:sz="8" w:space="0" w:color="auto"/>
              <w:right w:val="single" w:sz="8" w:space="0" w:color="auto"/>
            </w:tcBorders>
            <w:vAlign w:val="center"/>
          </w:tcPr>
          <w:p w14:paraId="4FF78191" w14:textId="77777777" w:rsidR="00CF2A07" w:rsidRDefault="00CF2A07" w:rsidP="00CF2A07">
            <w:pPr>
              <w:spacing w:after="60"/>
              <w:jc w:val="center"/>
            </w:pPr>
            <w:r>
              <w:t>16.7</w:t>
            </w:r>
          </w:p>
        </w:tc>
        <w:tc>
          <w:tcPr>
            <w:tcW w:w="1679" w:type="dxa"/>
            <w:tcBorders>
              <w:top w:val="single" w:sz="12" w:space="0" w:color="auto"/>
              <w:left w:val="single" w:sz="8" w:space="0" w:color="auto"/>
              <w:bottom w:val="single" w:sz="8" w:space="0" w:color="auto"/>
              <w:right w:val="single" w:sz="8" w:space="0" w:color="auto"/>
            </w:tcBorders>
            <w:vAlign w:val="center"/>
          </w:tcPr>
          <w:p w14:paraId="65327915" w14:textId="77777777" w:rsidR="00CF2A07" w:rsidRDefault="00CF2A07" w:rsidP="00CF2A07">
            <w:pPr>
              <w:spacing w:after="60"/>
              <w:jc w:val="center"/>
            </w:pPr>
            <w:r>
              <w:t>16.7</w:t>
            </w:r>
          </w:p>
        </w:tc>
        <w:tc>
          <w:tcPr>
            <w:tcW w:w="1683" w:type="dxa"/>
            <w:tcBorders>
              <w:top w:val="single" w:sz="12" w:space="0" w:color="auto"/>
              <w:left w:val="single" w:sz="8" w:space="0" w:color="auto"/>
              <w:bottom w:val="single" w:sz="8" w:space="0" w:color="auto"/>
              <w:right w:val="single" w:sz="8" w:space="0" w:color="auto"/>
            </w:tcBorders>
            <w:vAlign w:val="center"/>
          </w:tcPr>
          <w:p w14:paraId="5C5BF990" w14:textId="77777777" w:rsidR="00CF2A07" w:rsidRDefault="00CF2A07" w:rsidP="00CF2A07">
            <w:pPr>
              <w:spacing w:after="60"/>
              <w:jc w:val="center"/>
            </w:pPr>
            <w:r>
              <w:t>16.7</w:t>
            </w:r>
          </w:p>
        </w:tc>
        <w:tc>
          <w:tcPr>
            <w:tcW w:w="1109" w:type="dxa"/>
            <w:gridSpan w:val="2"/>
            <w:tcBorders>
              <w:top w:val="single" w:sz="12" w:space="0" w:color="auto"/>
              <w:left w:val="single" w:sz="8" w:space="0" w:color="auto"/>
              <w:bottom w:val="single" w:sz="8" w:space="0" w:color="auto"/>
            </w:tcBorders>
            <w:vAlign w:val="center"/>
          </w:tcPr>
          <w:p w14:paraId="4F81E879" w14:textId="77777777" w:rsidR="00CF2A07" w:rsidRDefault="00CF2A07" w:rsidP="00CF2A07">
            <w:pPr>
              <w:spacing w:after="60"/>
              <w:jc w:val="center"/>
            </w:pPr>
          </w:p>
        </w:tc>
      </w:tr>
      <w:tr w:rsidR="00CF2A07" w14:paraId="1BD61E5A" w14:textId="77777777" w:rsidTr="00CF2A07">
        <w:trPr>
          <w:trHeight w:val="325"/>
        </w:trPr>
        <w:tc>
          <w:tcPr>
            <w:tcW w:w="2074" w:type="dxa"/>
            <w:tcBorders>
              <w:top w:val="single" w:sz="8" w:space="0" w:color="auto"/>
              <w:bottom w:val="single" w:sz="8" w:space="0" w:color="auto"/>
              <w:right w:val="single" w:sz="8" w:space="0" w:color="auto"/>
            </w:tcBorders>
            <w:vAlign w:val="center"/>
          </w:tcPr>
          <w:p w14:paraId="7A240FBB" w14:textId="77777777" w:rsidR="00CF2A07" w:rsidRDefault="00CF2A07" w:rsidP="00CF2A07">
            <w:pPr>
              <w:spacing w:after="60"/>
            </w:pPr>
            <w:r>
              <w:t xml:space="preserve">BMI, mean </w:t>
            </w:r>
            <w:r w:rsidRPr="00EC246A">
              <w:rPr>
                <w:rFonts w:cs="Arial"/>
                <w:szCs w:val="22"/>
              </w:rPr>
              <w:t>± SD</w:t>
            </w:r>
          </w:p>
        </w:tc>
        <w:tc>
          <w:tcPr>
            <w:tcW w:w="1685" w:type="dxa"/>
            <w:tcBorders>
              <w:top w:val="single" w:sz="8" w:space="0" w:color="auto"/>
              <w:left w:val="single" w:sz="8" w:space="0" w:color="auto"/>
              <w:bottom w:val="single" w:sz="8" w:space="0" w:color="auto"/>
              <w:right w:val="single" w:sz="8" w:space="0" w:color="auto"/>
            </w:tcBorders>
            <w:vAlign w:val="center"/>
          </w:tcPr>
          <w:p w14:paraId="547C61C2" w14:textId="77777777" w:rsidR="00CF2A07" w:rsidRDefault="00CF2A07" w:rsidP="00CF2A07">
            <w:pPr>
              <w:spacing w:after="60"/>
              <w:jc w:val="center"/>
            </w:pPr>
            <w:r>
              <w:t xml:space="preserve">29.2 </w:t>
            </w:r>
            <w:r w:rsidRPr="00EC246A">
              <w:rPr>
                <w:rFonts w:cs="Arial"/>
                <w:szCs w:val="22"/>
              </w:rPr>
              <w:t>±</w:t>
            </w:r>
            <w:r>
              <w:rPr>
                <w:rFonts w:cs="Arial"/>
                <w:szCs w:val="22"/>
              </w:rPr>
              <w:t xml:space="preserve"> 6.4</w:t>
            </w:r>
          </w:p>
        </w:tc>
        <w:tc>
          <w:tcPr>
            <w:tcW w:w="1679" w:type="dxa"/>
            <w:tcBorders>
              <w:top w:val="single" w:sz="8" w:space="0" w:color="auto"/>
              <w:left w:val="single" w:sz="8" w:space="0" w:color="auto"/>
              <w:bottom w:val="single" w:sz="8" w:space="0" w:color="auto"/>
              <w:right w:val="single" w:sz="8" w:space="0" w:color="auto"/>
            </w:tcBorders>
            <w:vAlign w:val="center"/>
          </w:tcPr>
          <w:p w14:paraId="42BF2DD0" w14:textId="77777777" w:rsidR="00CF2A07" w:rsidRDefault="00CF2A07" w:rsidP="00CF2A07">
            <w:pPr>
              <w:spacing w:after="60"/>
              <w:jc w:val="center"/>
            </w:pPr>
            <w:r>
              <w:t xml:space="preserve">28.3 </w:t>
            </w:r>
            <w:r w:rsidRPr="00EC246A">
              <w:rPr>
                <w:rFonts w:cs="Arial"/>
                <w:szCs w:val="22"/>
              </w:rPr>
              <w:t>±</w:t>
            </w:r>
            <w:r>
              <w:rPr>
                <w:rFonts w:cs="Arial"/>
                <w:szCs w:val="22"/>
              </w:rPr>
              <w:t xml:space="preserve"> 7.8</w:t>
            </w:r>
          </w:p>
        </w:tc>
        <w:tc>
          <w:tcPr>
            <w:tcW w:w="1683" w:type="dxa"/>
            <w:tcBorders>
              <w:top w:val="single" w:sz="8" w:space="0" w:color="auto"/>
              <w:left w:val="single" w:sz="8" w:space="0" w:color="auto"/>
              <w:bottom w:val="single" w:sz="8" w:space="0" w:color="auto"/>
              <w:right w:val="single" w:sz="8" w:space="0" w:color="auto"/>
            </w:tcBorders>
            <w:vAlign w:val="center"/>
          </w:tcPr>
          <w:p w14:paraId="3B4D5257" w14:textId="77777777" w:rsidR="00CF2A07" w:rsidRDefault="00CF2A07" w:rsidP="00CF2A07">
            <w:pPr>
              <w:spacing w:after="60"/>
              <w:jc w:val="center"/>
            </w:pPr>
            <w:r>
              <w:t xml:space="preserve">29.9 </w:t>
            </w:r>
            <w:r w:rsidRPr="00EC246A">
              <w:rPr>
                <w:rFonts w:cs="Arial"/>
                <w:szCs w:val="22"/>
              </w:rPr>
              <w:t>±</w:t>
            </w:r>
            <w:r>
              <w:rPr>
                <w:rFonts w:cs="Arial"/>
                <w:szCs w:val="22"/>
              </w:rPr>
              <w:t xml:space="preserve"> 6.0</w:t>
            </w:r>
          </w:p>
        </w:tc>
        <w:tc>
          <w:tcPr>
            <w:tcW w:w="1109" w:type="dxa"/>
            <w:gridSpan w:val="2"/>
            <w:tcBorders>
              <w:top w:val="single" w:sz="8" w:space="0" w:color="auto"/>
              <w:left w:val="single" w:sz="8" w:space="0" w:color="auto"/>
              <w:bottom w:val="single" w:sz="8" w:space="0" w:color="auto"/>
            </w:tcBorders>
            <w:vAlign w:val="center"/>
          </w:tcPr>
          <w:p w14:paraId="205C9BEA" w14:textId="77777777" w:rsidR="00CF2A07" w:rsidRDefault="00CF2A07" w:rsidP="00CF2A07">
            <w:pPr>
              <w:spacing w:after="60"/>
              <w:jc w:val="center"/>
            </w:pPr>
            <w:r>
              <w:t>0.70</w:t>
            </w:r>
          </w:p>
        </w:tc>
      </w:tr>
      <w:tr w:rsidR="00CF2A07" w14:paraId="28B25F62" w14:textId="77777777" w:rsidTr="00CF2A07">
        <w:trPr>
          <w:gridAfter w:val="1"/>
          <w:wAfter w:w="13" w:type="dxa"/>
          <w:trHeight w:val="325"/>
        </w:trPr>
        <w:tc>
          <w:tcPr>
            <w:tcW w:w="8217" w:type="dxa"/>
            <w:gridSpan w:val="5"/>
            <w:tcBorders>
              <w:top w:val="single" w:sz="8" w:space="0" w:color="auto"/>
              <w:left w:val="single" w:sz="8" w:space="0" w:color="auto"/>
              <w:bottom w:val="single" w:sz="8" w:space="0" w:color="auto"/>
              <w:right w:val="single" w:sz="8" w:space="0" w:color="auto"/>
            </w:tcBorders>
            <w:vAlign w:val="center"/>
          </w:tcPr>
          <w:p w14:paraId="00571AF8" w14:textId="77777777" w:rsidR="00CF2A07" w:rsidRPr="006E0BEC" w:rsidRDefault="00CF2A07" w:rsidP="00CF2A07">
            <w:pPr>
              <w:spacing w:after="60"/>
              <w:rPr>
                <w:i/>
                <w:iCs/>
              </w:rPr>
            </w:pPr>
            <w:r>
              <w:rPr>
                <w:i/>
                <w:iCs/>
              </w:rPr>
              <w:t>Categorical and continuous variables were analyzed with chi-squared tests and one-way ANOVA.</w:t>
            </w:r>
          </w:p>
        </w:tc>
      </w:tr>
    </w:tbl>
    <w:p w14:paraId="3D047BBE" w14:textId="77777777" w:rsidR="00D821CD" w:rsidRDefault="00E43689" w:rsidP="00B1018B">
      <w:pPr>
        <w:spacing w:after="120" w:line="240" w:lineRule="auto"/>
        <w:jc w:val="both"/>
        <w:rPr>
          <w:b/>
          <w:bCs/>
        </w:rPr>
      </w:pPr>
      <w:r>
        <w:rPr>
          <w:b/>
          <w:bCs/>
        </w:rPr>
        <w:t>Preliminary Studies</w:t>
      </w:r>
    </w:p>
    <w:p w14:paraId="10A68E72" w14:textId="37179C22" w:rsidR="00E43689" w:rsidRDefault="00E43689" w:rsidP="00B1018B">
      <w:pPr>
        <w:spacing w:line="240" w:lineRule="auto"/>
        <w:jc w:val="both"/>
      </w:pPr>
      <w:r w:rsidRPr="00E43689">
        <w:t xml:space="preserve">The University of Kentucky performs approximately 1% of the world’s heart transplants, and my lab has banked these myocardial specimens for over a decade, amassing over 20,000 samples from 650 patients. I coordinated the whole exome sequencing of 348 patients and analyzed the results to identify 24 patients who had NICM and </w:t>
      </w:r>
      <w:proofErr w:type="spellStart"/>
      <w:r w:rsidRPr="00E43689">
        <w:t>TTNtv</w:t>
      </w:r>
      <w:proofErr w:type="spellEnd"/>
      <w:r w:rsidR="00B60BD4">
        <w:t xml:space="preserve"> (Table 1)</w:t>
      </w:r>
      <w:r w:rsidRPr="00E43689">
        <w:t xml:space="preserve">. I also have transcriptomic and (within 6 weeks) proteomic data for these individuals. I will use samples from age and sex-matched organ donors who did not have NICM or </w:t>
      </w:r>
      <w:proofErr w:type="spellStart"/>
      <w:r w:rsidRPr="00E43689">
        <w:t>TTNtv</w:t>
      </w:r>
      <w:proofErr w:type="spellEnd"/>
      <w:r w:rsidRPr="00E43689">
        <w:t xml:space="preserve"> as physiological controls. To our knowledge, this is one of the largest dataset</w:t>
      </w:r>
      <w:r w:rsidR="005138F0">
        <w:t>s</w:t>
      </w:r>
      <w:r w:rsidRPr="00E43689">
        <w:t xml:space="preserve"> of </w:t>
      </w:r>
      <w:proofErr w:type="spellStart"/>
      <w:r w:rsidRPr="00E43689">
        <w:t>TTNtv</w:t>
      </w:r>
      <w:proofErr w:type="spellEnd"/>
      <w:r w:rsidRPr="00E43689">
        <w:t>-related omics data available world-wide.</w:t>
      </w:r>
    </w:p>
    <w:p w14:paraId="7BC645CF" w14:textId="674ECDA4" w:rsidR="00E43689" w:rsidRDefault="00E43689" w:rsidP="00B1018B">
      <w:pPr>
        <w:spacing w:line="240" w:lineRule="auto"/>
        <w:jc w:val="both"/>
        <w:rPr>
          <w:b/>
          <w:bCs/>
        </w:rPr>
      </w:pPr>
      <w:r>
        <w:rPr>
          <w:b/>
          <w:bCs/>
        </w:rPr>
        <w:t>Approach</w:t>
      </w:r>
    </w:p>
    <w:tbl>
      <w:tblPr>
        <w:tblStyle w:val="TableGrid"/>
        <w:tblW w:w="0" w:type="auto"/>
        <w:tblLook w:val="04A0" w:firstRow="1" w:lastRow="0" w:firstColumn="1" w:lastColumn="0" w:noHBand="0" w:noVBand="1"/>
      </w:tblPr>
      <w:tblGrid>
        <w:gridCol w:w="10790"/>
      </w:tblGrid>
      <w:tr w:rsidR="00E43689" w14:paraId="0320F6F4" w14:textId="77777777" w:rsidTr="00826A9A">
        <w:tc>
          <w:tcPr>
            <w:tcW w:w="10790" w:type="dxa"/>
            <w:vAlign w:val="center"/>
          </w:tcPr>
          <w:p w14:paraId="502DABB4" w14:textId="0A905FB3" w:rsidR="00E43689" w:rsidRDefault="00E43689" w:rsidP="00826A9A">
            <w:pPr>
              <w:spacing w:after="60"/>
              <w:rPr>
                <w:b/>
                <w:bCs/>
              </w:rPr>
            </w:pPr>
            <w:r>
              <w:rPr>
                <w:b/>
                <w:bCs/>
              </w:rPr>
              <w:t xml:space="preserve">Aim 1. Test the hypothesis that samples with </w:t>
            </w:r>
            <w:proofErr w:type="spellStart"/>
            <w:r>
              <w:rPr>
                <w:b/>
                <w:bCs/>
              </w:rPr>
              <w:t>TTNtv</w:t>
            </w:r>
            <w:proofErr w:type="spellEnd"/>
            <w:r>
              <w:rPr>
                <w:b/>
                <w:bCs/>
              </w:rPr>
              <w:t xml:space="preserve"> have higher UPF1 and EXOSC10 abundance.</w:t>
            </w:r>
          </w:p>
        </w:tc>
      </w:tr>
    </w:tbl>
    <w:p w14:paraId="3F99A203" w14:textId="6B7D190A" w:rsidR="00E43689" w:rsidRPr="00F32C50" w:rsidRDefault="00E43689" w:rsidP="00B1018B">
      <w:pPr>
        <w:spacing w:before="120" w:after="120" w:line="240" w:lineRule="auto"/>
        <w:jc w:val="both"/>
        <w:rPr>
          <w:b/>
          <w:bCs/>
        </w:rPr>
      </w:pPr>
      <w:r>
        <w:rPr>
          <w:b/>
          <w:bCs/>
        </w:rPr>
        <w:t>Rationale</w:t>
      </w:r>
    </w:p>
    <w:p w14:paraId="128020F5" w14:textId="0FEB72A8" w:rsidR="00BF73B0" w:rsidRPr="00A3218F" w:rsidRDefault="00BF73B0" w:rsidP="00B60BD4">
      <w:pPr>
        <w:framePr w:w="5054" w:hSpace="144" w:vSpace="144" w:wrap="around" w:hAnchor="margin" w:xAlign="right" w:yAlign="bottom"/>
        <w:pBdr>
          <w:top w:val="single" w:sz="6" w:space="1" w:color="auto"/>
          <w:left w:val="single" w:sz="6" w:space="1" w:color="auto"/>
          <w:bottom w:val="single" w:sz="6" w:space="1" w:color="auto"/>
          <w:right w:val="single" w:sz="6" w:space="1" w:color="auto"/>
        </w:pBdr>
        <w:spacing w:after="0"/>
        <w:rPr>
          <w:rFonts w:cs="Arial"/>
          <w:szCs w:val="22"/>
        </w:rPr>
      </w:pPr>
      <w:r w:rsidRPr="00BA287E">
        <w:rPr>
          <w:rFonts w:cs="Arial"/>
          <w:noProof/>
          <w:szCs w:val="22"/>
        </w:rPr>
        <w:drawing>
          <wp:inline distT="0" distB="0" distL="0" distR="0" wp14:anchorId="65482DA1" wp14:editId="7CA52829">
            <wp:extent cx="3206214" cy="3080385"/>
            <wp:effectExtent l="0" t="0" r="0" b="5715"/>
            <wp:docPr id="450030056" name="Picture 5"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30056" name="Picture 5" descr="A close-up of a chart&#10;&#10;AI-generated content may be incorrect."/>
                    <pic:cNvPicPr/>
                  </pic:nvPicPr>
                  <pic:blipFill rotWithShape="1">
                    <a:blip r:embed="rId12" cstate="print">
                      <a:extLst>
                        <a:ext uri="{28A0092B-C50C-407E-A947-70E740481C1C}">
                          <a14:useLocalDpi xmlns:a14="http://schemas.microsoft.com/office/drawing/2010/main" val="0"/>
                        </a:ext>
                      </a:extLst>
                    </a:blip>
                    <a:srcRect t="4575"/>
                    <a:stretch/>
                  </pic:blipFill>
                  <pic:spPr bwMode="auto">
                    <a:xfrm>
                      <a:off x="0" y="0"/>
                      <a:ext cx="3212467" cy="3086393"/>
                    </a:xfrm>
                    <a:prstGeom prst="rect">
                      <a:avLst/>
                    </a:prstGeom>
                    <a:ln>
                      <a:noFill/>
                    </a:ln>
                    <a:extLst>
                      <a:ext uri="{53640926-AAD7-44D8-BBD7-CCE9431645EC}">
                        <a14:shadowObscured xmlns:a14="http://schemas.microsoft.com/office/drawing/2010/main"/>
                      </a:ext>
                    </a:extLst>
                  </pic:spPr>
                </pic:pic>
              </a:graphicData>
            </a:graphic>
          </wp:inline>
        </w:drawing>
      </w:r>
      <w:r>
        <w:rPr>
          <w:rFonts w:cs="Arial"/>
          <w:b/>
          <w:bCs/>
          <w:szCs w:val="22"/>
        </w:rPr>
        <w:t xml:space="preserve">Figure </w:t>
      </w:r>
      <w:r w:rsidR="00B60BD4">
        <w:rPr>
          <w:rFonts w:cs="Arial"/>
          <w:b/>
          <w:bCs/>
          <w:szCs w:val="22"/>
        </w:rPr>
        <w:t>2</w:t>
      </w:r>
      <w:r>
        <w:rPr>
          <w:rFonts w:cs="Arial"/>
          <w:b/>
          <w:bCs/>
          <w:szCs w:val="22"/>
        </w:rPr>
        <w:t>.</w:t>
      </w:r>
      <w:r>
        <w:rPr>
          <w:rFonts w:cs="Arial"/>
          <w:szCs w:val="22"/>
        </w:rPr>
        <w:t xml:space="preserve"> </w:t>
      </w:r>
      <w:proofErr w:type="spellStart"/>
      <w:r>
        <w:rPr>
          <w:rFonts w:cs="Arial"/>
          <w:szCs w:val="22"/>
        </w:rPr>
        <w:t>GelBox</w:t>
      </w:r>
      <w:proofErr w:type="spellEnd"/>
      <w:r>
        <w:rPr>
          <w:rFonts w:cs="Arial"/>
          <w:szCs w:val="22"/>
        </w:rPr>
        <w:t xml:space="preserve"> corrects for background variation and partially resolved bands to semi-automatically quantify gels.</w:t>
      </w:r>
    </w:p>
    <w:p w14:paraId="32708EC5" w14:textId="465271C5" w:rsidR="00E43689" w:rsidRPr="00E43689" w:rsidRDefault="00E43689" w:rsidP="00E43689">
      <w:pPr>
        <w:spacing w:after="60" w:line="240" w:lineRule="auto"/>
        <w:jc w:val="both"/>
      </w:pPr>
      <w:r w:rsidRPr="00E43689">
        <w:t xml:space="preserve">Our transcriptomics data confirm prior studies showing that pathways regulating nonsense-mediated and </w:t>
      </w:r>
      <w:proofErr w:type="spellStart"/>
      <w:r w:rsidRPr="00E43689">
        <w:t>exosomal</w:t>
      </w:r>
      <w:proofErr w:type="spellEnd"/>
      <w:r w:rsidRPr="00E43689">
        <w:t xml:space="preserve"> decay are upregulated in patients who have TTNtv</w:t>
      </w:r>
      <w:r w:rsidRPr="00E43689">
        <w:fldChar w:fldCharType="begin">
          <w:fldData xml:space="preserve">PEVuZE5vdGU+PENpdGU+PEF1dGhvcj5KaWE8L0F1dGhvcj48WWVhcj4yMDI0PC9ZZWFyPjxSZWNO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VWsxMGssIENvbnNvcnRpdW08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=
</w:fldData>
        </w:fldChar>
      </w:r>
      <w:r w:rsidR="00570D63">
        <w:instrText xml:space="preserve"> ADDIN EN.CITE </w:instrText>
      </w:r>
      <w:r w:rsidR="00570D63">
        <w:fldChar w:fldCharType="begin">
          <w:fldData xml:space="preserve">PEVuZE5vdGU+PENpdGU+PEF1dGhvcj5KaWE8L0F1dGhvcj48WWVhcj4yMDI0PC9ZZWFyPjxSZWNO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VWsxMGssIENvbnNvcnRpdW08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=
</w:fldData>
        </w:fldChar>
      </w:r>
      <w:r w:rsidR="00570D63">
        <w:instrText xml:space="preserve"> ADDIN EN.CITE.DATA </w:instrText>
      </w:r>
      <w:r w:rsidR="00570D63">
        <w:fldChar w:fldCharType="end"/>
      </w:r>
      <w:r w:rsidRPr="00E43689">
        <w:fldChar w:fldCharType="separate"/>
      </w:r>
      <w:r w:rsidRPr="00E43689">
        <w:rPr>
          <w:noProof/>
          <w:vertAlign w:val="superscript"/>
        </w:rPr>
        <w:t>7,8,10,18</w:t>
      </w:r>
      <w:r w:rsidRPr="00E43689">
        <w:fldChar w:fldCharType="end"/>
      </w:r>
      <w:r w:rsidRPr="00E43689">
        <w:t xml:space="preserve">. Since nonsense-mediated and </w:t>
      </w:r>
      <w:proofErr w:type="spellStart"/>
      <w:r w:rsidRPr="00E43689">
        <w:t>exosomal</w:t>
      </w:r>
      <w:proofErr w:type="spellEnd"/>
      <w:r w:rsidRPr="00E43689">
        <w:t xml:space="preserve"> decay are central to clearing faulty transcripts, higher UPF1 and EXOSC10 activity in </w:t>
      </w:r>
      <w:proofErr w:type="spellStart"/>
      <w:r w:rsidRPr="00E43689">
        <w:t>TTNtv</w:t>
      </w:r>
      <w:proofErr w:type="spellEnd"/>
      <w:r w:rsidRPr="00E43689">
        <w:t xml:space="preserve"> samples is likely to manage the increased presence of aberrant RNAs.</w:t>
      </w:r>
    </w:p>
    <w:p w14:paraId="2321F303" w14:textId="73AF4802" w:rsidR="00E43689" w:rsidRDefault="00E43689" w:rsidP="00B1018B">
      <w:pPr>
        <w:spacing w:line="240" w:lineRule="auto"/>
        <w:jc w:val="both"/>
      </w:pPr>
      <w:r w:rsidRPr="00E43689">
        <w:t>UPF1 identifies and facilitates degradation of mRNAs with premature stop codons</w:t>
      </w:r>
      <w:r w:rsidRPr="00E43689">
        <w:fldChar w:fldCharType="begin">
          <w:fldData xml:space="preserve">PEVuZE5vdGU+PENpdGU+PEF1dGhvcj5Mb2VzY2hlcjwvQXV0aG9yPjxZZWFyPjIwMjM8L1llYXI+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</w:fldData>
        </w:fldChar>
      </w:r>
      <w:r w:rsidR="00570D63">
        <w:instrText xml:space="preserve"> ADDIN EN.CITE </w:instrText>
      </w:r>
      <w:r w:rsidR="00570D63">
        <w:fldChar w:fldCharType="begin">
          <w:fldData xml:space="preserve">PEVuZE5vdGU+PENpdGU+PEF1dGhvcj5Mb2VzY2hlcjwvQXV0aG9yPjxZZWFyPjIwMjM8L1llYXI+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</w:fldData>
        </w:fldChar>
      </w:r>
      <w:r w:rsidR="00570D63">
        <w:instrText xml:space="preserve"> ADDIN EN.CITE.DATA </w:instrText>
      </w:r>
      <w:r w:rsidR="00570D63">
        <w:fldChar w:fldCharType="end"/>
      </w:r>
      <w:r w:rsidRPr="00E43689">
        <w:fldChar w:fldCharType="separate"/>
      </w:r>
      <w:r w:rsidRPr="00E43689">
        <w:rPr>
          <w:noProof/>
          <w:vertAlign w:val="superscript"/>
        </w:rPr>
        <w:t>8,10</w:t>
      </w:r>
      <w:r w:rsidRPr="00E43689">
        <w:fldChar w:fldCharType="end"/>
      </w:r>
      <w:r w:rsidRPr="00E43689">
        <w:t>. By comparison, EXOSC10 interacts with cofactors for transcript processing and serves as part of degradation machinery</w:t>
      </w:r>
      <w:r w:rsidRPr="00E43689">
        <w:fldChar w:fldCharType="begin"/>
      </w:r>
      <w:r w:rsidR="00570D63">
        <w:instrText xml:space="preserve"> ADDIN EN.CITE &lt;EndNote&gt;&lt;Cite&gt;&lt;Author&gt;Jamin&lt;/Author&gt;&lt;Year&gt;2017&lt;/Year&gt;&lt;RecNum&gt;18&lt;/RecNum&gt;&lt;DisplayText&gt;&lt;style face="superscript"&gt;14&lt;/style&gt;&lt;/DisplayText&gt;&lt;record&gt;&lt;rec-number&gt;18&lt;/rec-number&gt;&lt;foreign-keys&gt;&lt;key app="EN" db-id="pae0adeeurwsfqedrtlxz22h990wwv5a0fee" timestamp="1743363134"&gt;18&lt;/key&gt;&lt;/foreign-keys&gt;&lt;ref-type name="Journal Article"&gt;17&lt;/ref-type&gt;&lt;contributors&gt;&lt;authors&gt;&lt;author&gt;Jamin, S. P.&lt;/author&gt;&lt;author&gt;Petit, F. G.&lt;/author&gt;&lt;author&gt;Kervarrec, C.&lt;/author&gt;&lt;author&gt;Smagulova, F.&lt;/author&gt;&lt;author&gt;Illner, D.&lt;/author&gt;&lt;author&gt;Scherthan, H.&lt;/author&gt;&lt;author&gt;Primig, M.&lt;/author&gt;&lt;/authors&gt;&lt;/contributors&gt;&lt;auth-address&gt;Univ Rennes 1, Inserm IRSET U1085, F-35000 Rennes, France&amp;#xD;Univ Ulm, Inst Radiobiol Bundeswehr Verb, D-80937 Munich, Germany&amp;#xD;PAN Biotech, D-94501 Aidenbach, Germany&lt;/auth-address&gt;&lt;titles&gt;&lt;title&gt;EXOSC10/Rrp6 is post-translationally regulated in male germ cells and controls the onset of spermatogenesi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sex-chromosome inactivation&lt;/keyword&gt;&lt;keyword&gt;rna exosome&lt;/keyword&gt;&lt;keyword&gt;protein&lt;/keyword&gt;&lt;keyword&gt;expression&lt;/keyword&gt;&lt;keyword&gt;meiosis&lt;/keyword&gt;&lt;keyword&gt;cre&lt;/keyword&gt;&lt;keyword&gt;gametogenesis&lt;/keyword&gt;&lt;keyword&gt;degradation&lt;/keyword&gt;&lt;keyword&gt;efficient&lt;/keyword&gt;&lt;keyword&gt;mitosis&lt;/keyword&gt;&lt;/keywords&gt;&lt;dates&gt;&lt;year&gt;2017&lt;/year&gt;&lt;pub-dates&gt;&lt;date&gt;Nov 8&lt;/date&gt;&lt;/pub-dates&gt;&lt;/dates&gt;&lt;isbn&gt;2045-2322&lt;/isbn&gt;&lt;accession-num&gt;WOS:000414648700032&lt;/accession-num&gt;&lt;urls&gt;&lt;related-urls&gt;&lt;url&gt;&amp;lt;Go to ISI&amp;gt;://WOS:000414648700032&lt;/url&gt;&lt;/related-urls&gt;&lt;/urls&gt;&lt;electronic-resource-num&gt;ARTN 15065&amp;#xD;10.1038/s41598-017-14643-y&lt;/electronic-resource-num&gt;&lt;language&gt;English&lt;/language&gt;&lt;/record&gt;&lt;/Cite&gt;&lt;/EndNote&gt;</w:instrText>
      </w:r>
      <w:r w:rsidRPr="00E43689">
        <w:fldChar w:fldCharType="separate"/>
      </w:r>
      <w:r w:rsidRPr="00E43689">
        <w:rPr>
          <w:noProof/>
          <w:vertAlign w:val="superscript"/>
        </w:rPr>
        <w:t>14</w:t>
      </w:r>
      <w:r w:rsidRPr="00E43689">
        <w:fldChar w:fldCharType="end"/>
      </w:r>
      <w:r w:rsidRPr="00E43689">
        <w:t>.</w:t>
      </w:r>
    </w:p>
    <w:p w14:paraId="7BDBE706" w14:textId="4FF48331" w:rsidR="00E43689" w:rsidRPr="00E43689" w:rsidRDefault="00E43689" w:rsidP="00B1018B">
      <w:pPr>
        <w:spacing w:after="120" w:line="240" w:lineRule="auto"/>
        <w:jc w:val="both"/>
        <w:rPr>
          <w:b/>
          <w:bCs/>
        </w:rPr>
      </w:pPr>
      <w:r>
        <w:rPr>
          <w:b/>
          <w:bCs/>
        </w:rPr>
        <w:t>Experimental Design</w:t>
      </w:r>
    </w:p>
    <w:p w14:paraId="38BB87E7" w14:textId="518D4C43" w:rsidR="00E43689" w:rsidRPr="00E43689" w:rsidRDefault="00E43689" w:rsidP="007447F6">
      <w:pPr>
        <w:spacing w:after="120" w:line="240" w:lineRule="auto"/>
        <w:jc w:val="both"/>
      </w:pPr>
      <w:r w:rsidRPr="00E43689">
        <w:t xml:space="preserve">Left ventricular tissue from organ donors and NICM patients (with and without </w:t>
      </w:r>
      <w:proofErr w:type="spellStart"/>
      <w:r w:rsidRPr="00E43689">
        <w:t>TTNtv</w:t>
      </w:r>
      <w:proofErr w:type="spellEnd"/>
      <w:r w:rsidRPr="00E43689">
        <w:t>) will be analyzed for UPF1 and EXOSC10 abundance via Western blot (n=24/group</w:t>
      </w:r>
      <w:r w:rsidR="00BF73B0">
        <w:t>; Table 1</w:t>
      </w:r>
      <w:r w:rsidRPr="00E43689">
        <w:t>).</w:t>
      </w:r>
    </w:p>
    <w:p w14:paraId="220180C2" w14:textId="77777777" w:rsidR="00F6215B" w:rsidRDefault="00E43689" w:rsidP="00B1018B">
      <w:pPr>
        <w:spacing w:after="120" w:line="240" w:lineRule="auto"/>
        <w:jc w:val="both"/>
        <w:rPr>
          <w:i/>
          <w:iCs/>
        </w:rPr>
      </w:pPr>
      <w:r w:rsidRPr="00E43689">
        <w:rPr>
          <w:i/>
          <w:iCs/>
          <w:u w:val="single"/>
        </w:rPr>
        <w:t>Western Blotting</w:t>
      </w:r>
    </w:p>
    <w:p w14:paraId="0D597F63" w14:textId="68AB9BE8" w:rsidR="00E43689" w:rsidRDefault="00E43689" w:rsidP="00B1018B">
      <w:pPr>
        <w:spacing w:line="240" w:lineRule="auto"/>
        <w:jc w:val="both"/>
      </w:pPr>
      <w:r w:rsidRPr="00E43689">
        <w:t xml:space="preserve">Samples will be resolved on 10% SDS-PAGE gels, transferred to PVDF membranes, and probed for UPF1 and EXOSC10. Total protein will be normalized using 2,2,2-trichloroethanol, and bands will be quantified via </w:t>
      </w:r>
      <w:proofErr w:type="spellStart"/>
      <w:r w:rsidRPr="00E43689">
        <w:t>GelBox</w:t>
      </w:r>
      <w:proofErr w:type="spellEnd"/>
      <w:r w:rsidRPr="00E43689">
        <w:t xml:space="preserve"> (Fig.</w:t>
      </w:r>
      <w:r w:rsidR="00CF2A07">
        <w:t xml:space="preserve"> 2</w:t>
      </w:r>
      <w:r w:rsidRPr="00E43689">
        <w:t>)</w:t>
      </w:r>
      <w:r w:rsidRPr="00E43689">
        <w:fldChar w:fldCharType="begin"/>
      </w:r>
      <w:r w:rsidR="00570D63">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Pr="00E43689">
        <w:fldChar w:fldCharType="separate"/>
      </w:r>
      <w:r w:rsidRPr="00E43689">
        <w:rPr>
          <w:noProof/>
          <w:vertAlign w:val="superscript"/>
        </w:rPr>
        <w:t>19</w:t>
      </w:r>
      <w:r w:rsidRPr="00E43689">
        <w:fldChar w:fldCharType="end"/>
      </w:r>
      <w:r w:rsidRPr="00E43689">
        <w:t>.</w:t>
      </w:r>
    </w:p>
    <w:p w14:paraId="4F56AF71" w14:textId="04F29E24" w:rsidR="00E43689" w:rsidRPr="00E43689" w:rsidRDefault="00E43689" w:rsidP="00B1018B">
      <w:pPr>
        <w:spacing w:after="120" w:line="240" w:lineRule="auto"/>
        <w:jc w:val="both"/>
        <w:rPr>
          <w:b/>
          <w:bCs/>
        </w:rPr>
      </w:pPr>
      <w:r>
        <w:rPr>
          <w:b/>
          <w:bCs/>
        </w:rPr>
        <w:t>Challenge and Potential Solution</w:t>
      </w:r>
    </w:p>
    <w:p w14:paraId="725AE6CD" w14:textId="77777777" w:rsidR="00CD354E" w:rsidRDefault="00CD354E" w:rsidP="00B1018B">
      <w:pPr>
        <w:spacing w:line="240" w:lineRule="auto"/>
        <w:jc w:val="both"/>
        <w:rPr>
          <w:rFonts w:cs="Arial"/>
          <w:szCs w:val="22"/>
        </w:rPr>
      </w:pPr>
      <w:r>
        <w:rPr>
          <w:rFonts w:cs="Arial"/>
          <w:szCs w:val="22"/>
        </w:rPr>
        <w:t>Human cardiac tissue is difficult to procure and process consistently. This study circumvents this limitation by utilizing out biobank, which cryopreserves samples within 50 minutes post-explant, a method shown to preserve protein integrity and contractile function</w:t>
      </w:r>
      <w:r>
        <w:rPr>
          <w:rFonts w:cs="Arial"/>
          <w:szCs w:val="22"/>
        </w:rPr>
        <w:fldChar w:fldCharType="begin"/>
      </w:r>
      <w:r>
        <w:rPr>
          <w:rFonts w:cs="Arial"/>
          <w:szCs w:val="22"/>
        </w:rPr>
        <w:instrText xml:space="preserve"> ADDIN EN.CITE &lt;EndNote&gt;&lt;Cite&gt;&lt;Author&gt;Milburn&lt;/Author&gt;&lt;Year&gt;2022&lt;/Year&gt;&lt;RecNum&gt;42&lt;/RecNum&gt;&lt;DisplayText&gt;&lt;style face="superscript"&gt;20&lt;/style&gt;&lt;/DisplayText&gt;&lt;record&gt;&lt;rec-number&gt;42&lt;/rec-number&gt;&lt;foreign-keys&gt;&lt;key app="EN" db-id="efpadfswrwt29oesrrppts5yxtxvarxp2zew" timestamp="1741798676"&gt;42&lt;/key&gt;&lt;/foreign-keys&gt;&lt;ref-type name="Journal Article"&gt;17&lt;/ref-type&gt;&lt;contributors&gt;&lt;authors&gt;&lt;author&gt;Milburn, G. N.&lt;/author&gt;&lt;author&gt;Moonschi, F.&lt;/author&gt;&lt;author&gt;White, A. M.&lt;/author&gt;&lt;author&gt;Thompson, M.&lt;/author&gt;&lt;author&gt;Thompson, K.&lt;/author&gt;&lt;author&gt;Birks, E. J.&lt;/author&gt;&lt;author&gt;Campbell, K. S.&lt;/author&gt;&lt;/authors&gt;&lt;/contributors&gt;&lt;auth-address&gt;Univ Kentucky, Dept Physiol, Lexington, KY USA&amp;#xD;Univ Kentucky, Dept Stat, Lexington, KY USA&amp;#xD;Univ Kentucky, Div Cardiovasc Med, Lexington, KY USA&lt;/auth-address&gt;&lt;titles&gt;&lt;title&gt;Prior Freezing Has Minimal Impact on the Contractile Properties of Permeabilized Human Myocardium&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volume&gt;11&lt;/volume&gt;&lt;number&gt;10&lt;/number&gt;&lt;keywords&gt;&lt;keyword&gt;biobanking&lt;/keyword&gt;&lt;keyword&gt;contractile function&lt;/keyword&gt;&lt;keyword&gt;human myocardium&lt;/keyword&gt;&lt;keyword&gt;muscle-fibers&lt;/keyword&gt;&lt;/keywords&gt;&lt;dates&gt;&lt;year&gt;2022&lt;/year&gt;&lt;pub-dates&gt;&lt;date&gt;May 17&lt;/date&gt;&lt;/pub-dates&gt;&lt;/dates&gt;&lt;accession-num&gt;WOS:000796637400003&lt;/accession-num&gt;&lt;urls&gt;&lt;related-urls&gt;&lt;url&gt;&amp;lt;Go to ISI&amp;gt;://WOS:000796637400003&lt;/url&gt;&lt;/related-urls&gt;&lt;/urls&gt;&lt;electronic-resource-num&gt;ARTN e023010&amp;#xD;10.1161/JAHA.121.023010&lt;/electronic-resource-num&gt;&lt;language&gt;English&lt;/language&gt;&lt;/record&gt;&lt;/Cite&gt;&lt;/EndNote&gt;</w:instrText>
      </w:r>
      <w:r>
        <w:rPr>
          <w:rFonts w:cs="Arial"/>
          <w:szCs w:val="22"/>
        </w:rPr>
        <w:fldChar w:fldCharType="separate"/>
      </w:r>
      <w:r w:rsidRPr="003360F1">
        <w:rPr>
          <w:rFonts w:cs="Arial"/>
          <w:noProof/>
          <w:szCs w:val="22"/>
          <w:vertAlign w:val="superscript"/>
        </w:rPr>
        <w:t>20</w:t>
      </w:r>
      <w:r>
        <w:rPr>
          <w:rFonts w:cs="Arial"/>
          <w:szCs w:val="22"/>
        </w:rPr>
        <w:fldChar w:fldCharType="end"/>
      </w:r>
      <w:r>
        <w:rPr>
          <w:rFonts w:cs="Arial"/>
          <w:szCs w:val="22"/>
        </w:rPr>
        <w:t>.</w:t>
      </w:r>
    </w:p>
    <w:p w14:paraId="3D3289BF" w14:textId="77777777" w:rsidR="00CD354E" w:rsidRDefault="00CD354E" w:rsidP="00B1018B">
      <w:pPr>
        <w:spacing w:after="120" w:line="240" w:lineRule="auto"/>
        <w:jc w:val="both"/>
        <w:rPr>
          <w:rFonts w:cs="Arial"/>
          <w:b/>
          <w:bCs/>
          <w:szCs w:val="22"/>
        </w:rPr>
      </w:pPr>
      <w:r>
        <w:rPr>
          <w:rFonts w:cs="Arial"/>
          <w:b/>
          <w:bCs/>
          <w:szCs w:val="22"/>
        </w:rPr>
        <w:t>Outcomes</w:t>
      </w:r>
    </w:p>
    <w:tbl>
      <w:tblPr>
        <w:tblStyle w:val="TableGrid"/>
        <w:tblpPr w:leftFromText="144" w:rightFromText="144" w:topFromText="144" w:bottomFromText="144" w:horzAnchor="margin" w:tblpXSpec="right" w:tblpYSpec="top"/>
        <w:tblOverlap w:val="never"/>
        <w:tblW w:w="0" w:type="auto"/>
        <w:tblLook w:val="04A0" w:firstRow="1" w:lastRow="0" w:firstColumn="1" w:lastColumn="0" w:noHBand="0" w:noVBand="1"/>
      </w:tblPr>
      <w:tblGrid>
        <w:gridCol w:w="1231"/>
        <w:gridCol w:w="3121"/>
      </w:tblGrid>
      <w:tr w:rsidR="00CF2A07" w14:paraId="597D251D" w14:textId="77777777" w:rsidTr="00CF2A07">
        <w:trPr>
          <w:trHeight w:val="370"/>
        </w:trPr>
        <w:tc>
          <w:tcPr>
            <w:tcW w:w="4352" w:type="dxa"/>
            <w:gridSpan w:val="2"/>
            <w:tcBorders>
              <w:top w:val="single" w:sz="18" w:space="0" w:color="auto"/>
              <w:left w:val="single" w:sz="18" w:space="0" w:color="auto"/>
              <w:bottom w:val="single" w:sz="18" w:space="0" w:color="auto"/>
              <w:right w:val="single" w:sz="18" w:space="0" w:color="auto"/>
            </w:tcBorders>
            <w:vAlign w:val="center"/>
          </w:tcPr>
          <w:p w14:paraId="6F6A3B98" w14:textId="77777777" w:rsidR="00CF2A07" w:rsidRPr="005138F0" w:rsidRDefault="00CF2A07" w:rsidP="00CF2A07">
            <w:pPr>
              <w:spacing w:after="60"/>
              <w:jc w:val="center"/>
            </w:pPr>
            <w:r>
              <w:rPr>
                <w:b/>
                <w:bCs/>
              </w:rPr>
              <w:lastRenderedPageBreak/>
              <w:t>Table 2.</w:t>
            </w:r>
            <w:r>
              <w:t xml:space="preserve"> Expected Results of Aim 1</w:t>
            </w:r>
          </w:p>
        </w:tc>
      </w:tr>
      <w:tr w:rsidR="00CF2A07" w14:paraId="594B4CDF" w14:textId="77777777" w:rsidTr="00CF2A07">
        <w:trPr>
          <w:trHeight w:val="390"/>
        </w:trPr>
        <w:tc>
          <w:tcPr>
            <w:tcW w:w="1231" w:type="dxa"/>
            <w:tcBorders>
              <w:top w:val="single" w:sz="18" w:space="0" w:color="auto"/>
            </w:tcBorders>
            <w:shd w:val="clear" w:color="auto" w:fill="D1D1D1" w:themeFill="background2" w:themeFillShade="E6"/>
            <w:vAlign w:val="center"/>
          </w:tcPr>
          <w:p w14:paraId="31059CC8" w14:textId="77777777" w:rsidR="00CF2A07" w:rsidRDefault="00CF2A07" w:rsidP="00CF2A07">
            <w:pPr>
              <w:spacing w:after="60"/>
              <w:jc w:val="center"/>
              <w:rPr>
                <w:b/>
                <w:bCs/>
              </w:rPr>
            </w:pPr>
            <w:r>
              <w:rPr>
                <w:b/>
                <w:bCs/>
              </w:rPr>
              <w:t>Protein</w:t>
            </w:r>
          </w:p>
        </w:tc>
        <w:tc>
          <w:tcPr>
            <w:tcW w:w="3121" w:type="dxa"/>
            <w:tcBorders>
              <w:top w:val="single" w:sz="18" w:space="0" w:color="auto"/>
            </w:tcBorders>
            <w:shd w:val="clear" w:color="auto" w:fill="D1D1D1" w:themeFill="background2" w:themeFillShade="E6"/>
            <w:vAlign w:val="center"/>
          </w:tcPr>
          <w:p w14:paraId="3F5C76EE" w14:textId="77777777" w:rsidR="00CF2A07" w:rsidRDefault="00CF2A07" w:rsidP="00CF2A07">
            <w:pPr>
              <w:spacing w:after="60"/>
              <w:jc w:val="center"/>
              <w:rPr>
                <w:b/>
                <w:bCs/>
              </w:rPr>
            </w:pPr>
            <w:r>
              <w:rPr>
                <w:b/>
                <w:bCs/>
              </w:rPr>
              <w:t>Abundance compared to other experimental groups</w:t>
            </w:r>
          </w:p>
        </w:tc>
      </w:tr>
      <w:tr w:rsidR="00CF2A07" w14:paraId="6BA7B51C" w14:textId="77777777" w:rsidTr="00CF2A07">
        <w:trPr>
          <w:trHeight w:val="350"/>
        </w:trPr>
        <w:tc>
          <w:tcPr>
            <w:tcW w:w="1231" w:type="dxa"/>
            <w:vAlign w:val="center"/>
          </w:tcPr>
          <w:p w14:paraId="38D0DAA2" w14:textId="77777777" w:rsidR="00CF2A07" w:rsidRPr="005138F0" w:rsidRDefault="00CF2A07" w:rsidP="00CF2A07">
            <w:pPr>
              <w:spacing w:after="60"/>
              <w:jc w:val="center"/>
            </w:pPr>
            <w:r>
              <w:t>UPF1</w:t>
            </w:r>
          </w:p>
        </w:tc>
        <w:tc>
          <w:tcPr>
            <w:tcW w:w="3121" w:type="dxa"/>
            <w:vAlign w:val="center"/>
          </w:tcPr>
          <w:p w14:paraId="3F60479A" w14:textId="77777777" w:rsidR="00CF2A07" w:rsidRDefault="00CF2A07" w:rsidP="00CF2A07">
            <w:pPr>
              <w:spacing w:after="60"/>
              <w:jc w:val="center"/>
              <w:rPr>
                <w:b/>
                <w:bCs/>
              </w:rPr>
            </w:pPr>
            <w:r w:rsidRPr="001267E4">
              <w:rPr>
                <w:rFonts w:ascii="Symbol" w:eastAsia="Symbol" w:hAnsi="Symbol" w:cs="Symbol"/>
                <w:b/>
                <w:bCs/>
                <w:szCs w:val="22"/>
              </w:rPr>
              <w:t>­</w:t>
            </w:r>
          </w:p>
        </w:tc>
      </w:tr>
      <w:tr w:rsidR="00CF2A07" w14:paraId="10E36577" w14:textId="77777777" w:rsidTr="00CF2A07">
        <w:trPr>
          <w:trHeight w:val="350"/>
        </w:trPr>
        <w:tc>
          <w:tcPr>
            <w:tcW w:w="1231" w:type="dxa"/>
            <w:vAlign w:val="center"/>
          </w:tcPr>
          <w:p w14:paraId="1BDBEF08" w14:textId="77777777" w:rsidR="00CF2A07" w:rsidRDefault="00CF2A07" w:rsidP="00CF2A07">
            <w:pPr>
              <w:spacing w:after="60"/>
              <w:jc w:val="center"/>
            </w:pPr>
            <w:r>
              <w:t>EXOSC10</w:t>
            </w:r>
          </w:p>
        </w:tc>
        <w:tc>
          <w:tcPr>
            <w:tcW w:w="3121" w:type="dxa"/>
            <w:vAlign w:val="center"/>
          </w:tcPr>
          <w:p w14:paraId="5F6DC31F" w14:textId="77777777" w:rsidR="00CF2A07" w:rsidRDefault="00CF2A07" w:rsidP="00CF2A07">
            <w:pPr>
              <w:spacing w:after="60"/>
              <w:jc w:val="center"/>
              <w:rPr>
                <w:b/>
                <w:bCs/>
              </w:rPr>
            </w:pPr>
            <w:r w:rsidRPr="001267E4">
              <w:rPr>
                <w:rFonts w:ascii="Symbol" w:eastAsia="Symbol" w:hAnsi="Symbol" w:cs="Symbol"/>
                <w:b/>
                <w:bCs/>
                <w:szCs w:val="22"/>
              </w:rPr>
              <w:t>­</w:t>
            </w:r>
          </w:p>
        </w:tc>
      </w:tr>
    </w:tbl>
    <w:p w14:paraId="30C5BDAE" w14:textId="69F45119" w:rsidR="00CD354E" w:rsidRDefault="00CD354E" w:rsidP="00B1018B">
      <w:pPr>
        <w:spacing w:line="240" w:lineRule="auto"/>
        <w:jc w:val="both"/>
        <w:rPr>
          <w:rFonts w:cs="Arial"/>
          <w:szCs w:val="22"/>
        </w:rPr>
      </w:pPr>
      <w:proofErr w:type="spellStart"/>
      <w:r w:rsidRPr="00CD354E">
        <w:rPr>
          <w:rFonts w:cs="Arial"/>
          <w:szCs w:val="22"/>
        </w:rPr>
        <w:t>TTNtv</w:t>
      </w:r>
      <w:proofErr w:type="spellEnd"/>
      <w:r w:rsidRPr="00CD354E">
        <w:rPr>
          <w:rFonts w:cs="Arial"/>
          <w:szCs w:val="22"/>
        </w:rPr>
        <w:t xml:space="preserve"> are expected to elevate UPF1 and EXOSC10 abundance, indicating increased activity of RNA degradation pathways in affected myocardium</w:t>
      </w:r>
      <w:r w:rsidR="005138F0">
        <w:rPr>
          <w:rFonts w:cs="Arial"/>
          <w:szCs w:val="22"/>
        </w:rPr>
        <w:t xml:space="preserve"> (Table 2)</w:t>
      </w:r>
      <w:r w:rsidRPr="00CD354E">
        <w:rPr>
          <w:rFonts w:cs="Arial"/>
          <w:szCs w:val="22"/>
        </w:rPr>
        <w:t>.</w:t>
      </w:r>
    </w:p>
    <w:tbl>
      <w:tblPr>
        <w:tblStyle w:val="TableGrid"/>
        <w:tblW w:w="0" w:type="auto"/>
        <w:tblLook w:val="04A0" w:firstRow="1" w:lastRow="0" w:firstColumn="1" w:lastColumn="0" w:noHBand="0" w:noVBand="1"/>
      </w:tblPr>
      <w:tblGrid>
        <w:gridCol w:w="6115"/>
      </w:tblGrid>
      <w:tr w:rsidR="00CD354E" w14:paraId="668F0E36" w14:textId="77777777" w:rsidTr="00CF2A07">
        <w:tc>
          <w:tcPr>
            <w:tcW w:w="6115" w:type="dxa"/>
            <w:vAlign w:val="center"/>
          </w:tcPr>
          <w:p w14:paraId="4DF5B78A" w14:textId="34672B53" w:rsidR="00CD354E" w:rsidRDefault="00CD354E" w:rsidP="00826A9A">
            <w:pPr>
              <w:rPr>
                <w:b/>
                <w:bCs/>
              </w:rPr>
            </w:pPr>
            <w:r>
              <w:rPr>
                <w:b/>
                <w:bCs/>
              </w:rPr>
              <w:t xml:space="preserve">Aim 2. Test the hypothesis that samples with </w:t>
            </w:r>
            <w:proofErr w:type="spellStart"/>
            <w:r>
              <w:rPr>
                <w:b/>
                <w:bCs/>
              </w:rPr>
              <w:t>TTNtv</w:t>
            </w:r>
            <w:proofErr w:type="spellEnd"/>
            <w:r>
              <w:rPr>
                <w:b/>
                <w:bCs/>
              </w:rPr>
              <w:t xml:space="preserve"> have higher K48-linked polyubiquitinated titin and </w:t>
            </w:r>
            <w:proofErr w:type="spellStart"/>
            <w:r>
              <w:rPr>
                <w:b/>
                <w:bCs/>
              </w:rPr>
              <w:t>lipofuscinogenesis</w:t>
            </w:r>
            <w:proofErr w:type="spellEnd"/>
            <w:r>
              <w:rPr>
                <w:b/>
                <w:bCs/>
              </w:rPr>
              <w:t>.</w:t>
            </w:r>
          </w:p>
        </w:tc>
      </w:tr>
    </w:tbl>
    <w:p w14:paraId="75B15274" w14:textId="77777777" w:rsidR="00CD354E" w:rsidRDefault="00CD354E" w:rsidP="00B1018B">
      <w:pPr>
        <w:spacing w:before="160" w:after="120" w:line="240" w:lineRule="auto"/>
        <w:jc w:val="both"/>
        <w:rPr>
          <w:b/>
          <w:bCs/>
        </w:rPr>
      </w:pPr>
      <w:r>
        <w:rPr>
          <w:b/>
          <w:bCs/>
        </w:rPr>
        <w:t>Rationale</w:t>
      </w:r>
    </w:p>
    <w:p w14:paraId="0D33D9B8" w14:textId="364E3ED5" w:rsidR="00CD354E" w:rsidRDefault="00CD354E" w:rsidP="00CD354E">
      <w:pPr>
        <w:spacing w:after="60" w:line="240" w:lineRule="auto"/>
        <w:jc w:val="both"/>
      </w:pPr>
      <w:r w:rsidRPr="00CD354E">
        <w:t>Damaged proteins are targeted for degradation via K48-linked polyubiquitination, yet proteasomal efficiency declines with age, leading to lipofuscin accumulation</w:t>
      </w:r>
      <w:r w:rsidRPr="00CD354E">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DATA </w:instrText>
      </w:r>
      <w:r w:rsidR="00570D63">
        <w:fldChar w:fldCharType="end"/>
      </w:r>
      <w:r w:rsidRPr="00CD354E">
        <w:fldChar w:fldCharType="separate"/>
      </w:r>
      <w:r w:rsidRPr="00CD354E">
        <w:rPr>
          <w:noProof/>
          <w:vertAlign w:val="superscript"/>
        </w:rPr>
        <w:t>15-17</w:t>
      </w:r>
      <w:r w:rsidRPr="00CD354E">
        <w:fldChar w:fldCharType="end"/>
      </w:r>
      <w:r w:rsidRPr="00CD354E">
        <w:t>. These processes are accelerated in disease, compounding protein quality control deficits</w:t>
      </w:r>
      <w:r w:rsidRPr="00CD354E">
        <w:fldChar w:fldCharType="begin">
          <w:fldData xml:space="preserve">PEVuZE5vdGU+PENpdGU+PEF1dGhvcj5EZSBNZXllcjwvQXV0aG9yPjxZZWFyPjIwMTA8L1llYXI+
PFJlY051bT4xMTwvUmVjTnVtPjxEaXNwbGF5VGV4dD48c3R5bGUgZmFjZT0ic3VwZXJzY3JpcHQi
PjE1LDIx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ldlZWtlczwvQXV0aG9yPjxZZWFyPjIwMDM8L1llYXI+PFJlY051bT4zNTwv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DIx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ldlZWtlczwvQXV0aG9yPjxZZWFyPjIwMDM8L1llYXI+PFJlY051bT4zNTwv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</w:fldData>
        </w:fldChar>
      </w:r>
      <w:r w:rsidR="00570D63">
        <w:instrText xml:space="preserve"> ADDIN EN.CITE.DATA </w:instrText>
      </w:r>
      <w:r w:rsidR="00570D63">
        <w:fldChar w:fldCharType="end"/>
      </w:r>
      <w:r w:rsidRPr="00CD354E">
        <w:fldChar w:fldCharType="separate"/>
      </w:r>
      <w:r w:rsidRPr="00CD354E">
        <w:rPr>
          <w:noProof/>
          <w:vertAlign w:val="superscript"/>
        </w:rPr>
        <w:t>15,21</w:t>
      </w:r>
      <w:r w:rsidRPr="00CD354E">
        <w:fldChar w:fldCharType="end"/>
      </w:r>
      <w:r w:rsidRPr="00CD354E">
        <w:t>.</w:t>
      </w:r>
    </w:p>
    <w:p w14:paraId="20DFCEED" w14:textId="77777777" w:rsidR="00CD354E" w:rsidRDefault="00CD354E" w:rsidP="00B1018B">
      <w:pPr>
        <w:spacing w:line="240" w:lineRule="auto"/>
        <w:jc w:val="both"/>
      </w:pPr>
      <w:r>
        <w:t>Titin’s large size and abundance may overwhelm proteasomal degradation, promoting lipofuscin formation.</w:t>
      </w:r>
    </w:p>
    <w:p w14:paraId="219CF72E" w14:textId="77777777" w:rsidR="00CD354E" w:rsidRDefault="00CD354E" w:rsidP="00B1018B">
      <w:pPr>
        <w:spacing w:after="120" w:line="240" w:lineRule="auto"/>
        <w:jc w:val="both"/>
        <w:rPr>
          <w:b/>
          <w:bCs/>
        </w:rPr>
      </w:pPr>
      <w:r>
        <w:rPr>
          <w:b/>
          <w:bCs/>
        </w:rPr>
        <w:t>Experimental Design</w:t>
      </w:r>
    </w:p>
    <w:p w14:paraId="4B91BC98" w14:textId="77777777" w:rsidR="00CD354E" w:rsidRDefault="00CD354E" w:rsidP="00B1018B">
      <w:pPr>
        <w:spacing w:after="120" w:line="240" w:lineRule="auto"/>
        <w:jc w:val="both"/>
      </w:pPr>
      <w:r>
        <w:rPr>
          <w:rFonts w:cs="Arial"/>
          <w:szCs w:val="22"/>
        </w:rPr>
        <w:t>Using the same myocardial samples as in Aim 1, K48-linked polyubiquitination of titin and lipofuscin granule accumulation will be measured via immunoblot/stain, respectively</w:t>
      </w:r>
      <w:r>
        <w:t>.</w:t>
      </w:r>
    </w:p>
    <w:p w14:paraId="160360B9" w14:textId="77777777" w:rsidR="00F6215B" w:rsidRDefault="00CD354E" w:rsidP="00B1018B">
      <w:pPr>
        <w:widowControl w:val="0"/>
        <w:spacing w:after="120" w:line="240" w:lineRule="auto"/>
        <w:rPr>
          <w:rFonts w:cs="Arial"/>
          <w:i/>
          <w:iCs/>
          <w:szCs w:val="22"/>
          <w:u w:val="single"/>
        </w:rPr>
      </w:pPr>
      <w:r>
        <w:rPr>
          <w:rFonts w:cs="Arial"/>
          <w:i/>
          <w:iCs/>
          <w:szCs w:val="22"/>
          <w:u w:val="single"/>
        </w:rPr>
        <w:t>Aim 2.1 K48-Linked Polyubiquitination of Titi</w:t>
      </w:r>
      <w:r w:rsidR="00F6215B">
        <w:rPr>
          <w:rFonts w:cs="Arial"/>
          <w:i/>
          <w:iCs/>
          <w:szCs w:val="22"/>
          <w:u w:val="single"/>
        </w:rPr>
        <w:t>n</w:t>
      </w:r>
    </w:p>
    <w:p w14:paraId="7828AF99" w14:textId="77777777" w:rsidR="00CF2A07" w:rsidRPr="005F5D1A" w:rsidRDefault="00CF2A07" w:rsidP="00CF2A07">
      <w:pPr>
        <w:framePr w:w="3730" w:hSpace="144" w:vSpace="144" w:wrap="around" w:vAnchor="page" w:hAnchor="margin" w:xAlign="right" w:y="5934"/>
        <w:pBdr>
          <w:top w:val="single" w:sz="6" w:space="1" w:color="auto"/>
          <w:left w:val="single" w:sz="6" w:space="1" w:color="auto"/>
          <w:bottom w:val="single" w:sz="6" w:space="1" w:color="auto"/>
          <w:right w:val="single" w:sz="6" w:space="1" w:color="auto"/>
        </w:pBdr>
        <w:spacing w:after="0"/>
        <w:rPr>
          <w:rFonts w:cs="Arial"/>
          <w:szCs w:val="22"/>
        </w:rPr>
      </w:pPr>
      <w:r>
        <w:rPr>
          <w:rFonts w:cs="Arial"/>
          <w:b/>
          <w:bCs/>
          <w:noProof/>
          <w:szCs w:val="22"/>
        </w:rPr>
        <w:drawing>
          <wp:inline distT="0" distB="0" distL="0" distR="0" wp14:anchorId="5FB75C6B" wp14:editId="18615BAD">
            <wp:extent cx="2366021" cy="1032095"/>
            <wp:effectExtent l="0" t="0" r="0" b="0"/>
            <wp:docPr id="481020662" name="Picture 2" descr="A collage of images of a green ov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20662" name="Picture 2" descr="A collage of images of a green oval&#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74934" cy="1035983"/>
                    </a:xfrm>
                    <a:prstGeom prst="rect">
                      <a:avLst/>
                    </a:prstGeom>
                  </pic:spPr>
                </pic:pic>
              </a:graphicData>
            </a:graphic>
          </wp:inline>
        </w:drawing>
      </w:r>
      <w:r w:rsidRPr="009B1D18" w:rsidDel="00A87646">
        <w:rPr>
          <w:rFonts w:cs="Arial"/>
          <w:b/>
          <w:bCs/>
          <w:szCs w:val="22"/>
        </w:rPr>
        <w:t xml:space="preserve"> </w:t>
      </w:r>
      <w:r w:rsidRPr="005F5D1A">
        <w:rPr>
          <w:rFonts w:cs="Arial"/>
          <w:b/>
          <w:bCs/>
          <w:szCs w:val="22"/>
        </w:rPr>
        <w:t xml:space="preserve">Figure </w:t>
      </w:r>
      <w:r>
        <w:rPr>
          <w:rFonts w:cs="Arial"/>
          <w:b/>
          <w:bCs/>
          <w:szCs w:val="22"/>
        </w:rPr>
        <w:t>3.</w:t>
      </w:r>
      <w:r>
        <w:rPr>
          <w:rFonts w:cs="Arial"/>
          <w:szCs w:val="22"/>
        </w:rPr>
        <w:t xml:space="preserve"> Customized image segmentation pipeline calculates relative lipofuscin from immunofluorescent images.</w:t>
      </w:r>
    </w:p>
    <w:p w14:paraId="30FCF48D" w14:textId="493F21E0" w:rsidR="00CD354E" w:rsidRDefault="00CD354E" w:rsidP="00B1018B">
      <w:pPr>
        <w:widowControl w:val="0"/>
        <w:spacing w:after="120" w:line="240" w:lineRule="auto"/>
        <w:rPr>
          <w:rFonts w:cs="Arial"/>
          <w:szCs w:val="22"/>
        </w:rPr>
      </w:pPr>
      <w:r>
        <w:rPr>
          <w:rFonts w:cs="Arial"/>
          <w:szCs w:val="22"/>
        </w:rPr>
        <w:t>Samples will be resolved on agarose-stabilized 1% gels, transferred to PVDF membranes, and probed for K48-linked polyubiquitin. Total protein will be normalized using Oriole fluorescent staining and quantified via GelBox</w:t>
      </w:r>
      <w:r>
        <w:rPr>
          <w:rFonts w:cs="Arial"/>
          <w:szCs w:val="22"/>
        </w:rPr>
        <w:fldChar w:fldCharType="begin"/>
      </w:r>
      <w:r w:rsidR="00570D63">
        <w:rPr>
          <w:rFonts w:cs="Arial"/>
          <w:szCs w:val="22"/>
        </w:rPr>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Pr>
          <w:rFonts w:cs="Arial"/>
          <w:szCs w:val="22"/>
        </w:rPr>
        <w:fldChar w:fldCharType="separate"/>
      </w:r>
      <w:r w:rsidRPr="003360F1">
        <w:rPr>
          <w:rFonts w:cs="Arial"/>
          <w:noProof/>
          <w:szCs w:val="22"/>
          <w:vertAlign w:val="superscript"/>
        </w:rPr>
        <w:t>19</w:t>
      </w:r>
      <w:r>
        <w:rPr>
          <w:rFonts w:cs="Arial"/>
          <w:szCs w:val="22"/>
        </w:rPr>
        <w:fldChar w:fldCharType="end"/>
      </w:r>
      <w:r>
        <w:rPr>
          <w:rFonts w:cs="Arial"/>
          <w:szCs w:val="22"/>
        </w:rPr>
        <w:t>.</w:t>
      </w:r>
    </w:p>
    <w:p w14:paraId="2A48C1A3" w14:textId="77777777" w:rsidR="00F6215B" w:rsidRDefault="00CD354E" w:rsidP="00B1018B">
      <w:pPr>
        <w:widowControl w:val="0"/>
        <w:spacing w:after="120" w:line="240" w:lineRule="auto"/>
        <w:rPr>
          <w:rFonts w:cs="Arial"/>
          <w:i/>
          <w:iCs/>
          <w:szCs w:val="22"/>
        </w:rPr>
      </w:pPr>
      <w:r>
        <w:rPr>
          <w:rFonts w:cs="Arial"/>
          <w:i/>
          <w:iCs/>
          <w:szCs w:val="22"/>
          <w:u w:val="single"/>
        </w:rPr>
        <w:t>Aim 2.2 Lipofuscin Granule Accumulation</w:t>
      </w:r>
    </w:p>
    <w:p w14:paraId="61A0B210" w14:textId="15E02331" w:rsidR="00CD354E" w:rsidRDefault="00CD354E" w:rsidP="00B1018B">
      <w:pPr>
        <w:widowControl w:val="0"/>
        <w:spacing w:line="240" w:lineRule="auto"/>
        <w:rPr>
          <w:rFonts w:cs="Arial"/>
          <w:szCs w:val="22"/>
        </w:rPr>
      </w:pPr>
      <w:r>
        <w:rPr>
          <w:rFonts w:cs="Arial"/>
          <w:szCs w:val="22"/>
        </w:rPr>
        <w:t xml:space="preserve">10-µm cryosections will be immunohistochemically stained for alpha actinin and imaged with lasers to exploit lipofuscin’s innate autofluorescence (~650 nm) and the attached fluorophore (~555 nm). I have written code to segment fluorescent images and normalize lipofuscin to total cardiomyocyte area (Fig. </w:t>
      </w:r>
      <w:r w:rsidR="00CF2A07">
        <w:rPr>
          <w:rFonts w:cs="Arial"/>
          <w:szCs w:val="22"/>
        </w:rPr>
        <w:t>3</w:t>
      </w:r>
      <w:r>
        <w:rPr>
          <w:rFonts w:cs="Arial"/>
          <w:szCs w:val="22"/>
        </w:rPr>
        <w:t>).</w:t>
      </w:r>
    </w:p>
    <w:p w14:paraId="42EA03D0" w14:textId="2F7D6F6E" w:rsidR="00CD354E" w:rsidRDefault="00CD354E" w:rsidP="00B1018B">
      <w:pPr>
        <w:widowControl w:val="0"/>
        <w:spacing w:after="120" w:line="240" w:lineRule="auto"/>
        <w:rPr>
          <w:rFonts w:cs="Arial"/>
          <w:b/>
          <w:bCs/>
          <w:szCs w:val="22"/>
        </w:rPr>
      </w:pPr>
      <w:r>
        <w:rPr>
          <w:rFonts w:cs="Arial"/>
          <w:b/>
          <w:bCs/>
          <w:szCs w:val="22"/>
        </w:rPr>
        <w:t>Challenge and Potential Solution</w:t>
      </w:r>
    </w:p>
    <w:tbl>
      <w:tblPr>
        <w:tblStyle w:val="TableGrid"/>
        <w:tblpPr w:leftFromText="144" w:rightFromText="144" w:topFromText="144" w:bottomFromText="144" w:vertAnchor="text" w:horzAnchor="margin" w:tblpXSpec="right" w:tblpY="289"/>
        <w:tblOverlap w:val="never"/>
        <w:tblW w:w="0" w:type="auto"/>
        <w:tblLook w:val="04A0" w:firstRow="1" w:lastRow="0" w:firstColumn="1" w:lastColumn="0" w:noHBand="0" w:noVBand="1"/>
      </w:tblPr>
      <w:tblGrid>
        <w:gridCol w:w="2047"/>
        <w:gridCol w:w="3125"/>
      </w:tblGrid>
      <w:tr w:rsidR="00CF2A07" w14:paraId="0352C9DC" w14:textId="77777777" w:rsidTr="00CF2A07">
        <w:trPr>
          <w:trHeight w:val="434"/>
        </w:trPr>
        <w:tc>
          <w:tcPr>
            <w:tcW w:w="5172" w:type="dxa"/>
            <w:gridSpan w:val="2"/>
            <w:tcBorders>
              <w:top w:val="single" w:sz="18" w:space="0" w:color="auto"/>
              <w:left w:val="single" w:sz="18" w:space="0" w:color="auto"/>
              <w:bottom w:val="single" w:sz="18" w:space="0" w:color="auto"/>
              <w:right w:val="single" w:sz="18" w:space="0" w:color="auto"/>
            </w:tcBorders>
            <w:vAlign w:val="center"/>
          </w:tcPr>
          <w:p w14:paraId="2595EA85" w14:textId="77777777" w:rsidR="00CF2A07" w:rsidRPr="005138F0" w:rsidRDefault="00CF2A07" w:rsidP="00CF2A07">
            <w:pPr>
              <w:spacing w:after="60"/>
              <w:jc w:val="center"/>
            </w:pPr>
            <w:r>
              <w:rPr>
                <w:b/>
                <w:bCs/>
              </w:rPr>
              <w:t>Table 3.</w:t>
            </w:r>
            <w:r>
              <w:t xml:space="preserve"> Expected Results of Aim 2</w:t>
            </w:r>
          </w:p>
        </w:tc>
      </w:tr>
      <w:tr w:rsidR="00CF2A07" w14:paraId="06814494" w14:textId="77777777" w:rsidTr="00CF2A07">
        <w:trPr>
          <w:trHeight w:val="457"/>
        </w:trPr>
        <w:tc>
          <w:tcPr>
            <w:tcW w:w="2047" w:type="dxa"/>
            <w:tcBorders>
              <w:top w:val="single" w:sz="18" w:space="0" w:color="auto"/>
            </w:tcBorders>
            <w:shd w:val="clear" w:color="auto" w:fill="D1D1D1" w:themeFill="background2" w:themeFillShade="E6"/>
            <w:vAlign w:val="center"/>
          </w:tcPr>
          <w:p w14:paraId="1A16B2B9" w14:textId="77777777" w:rsidR="00CF2A07" w:rsidRDefault="00CF2A07" w:rsidP="00CF2A07">
            <w:pPr>
              <w:spacing w:after="60"/>
              <w:jc w:val="center"/>
              <w:rPr>
                <w:b/>
                <w:bCs/>
              </w:rPr>
            </w:pPr>
            <w:r>
              <w:rPr>
                <w:b/>
                <w:bCs/>
              </w:rPr>
              <w:t>Target</w:t>
            </w:r>
          </w:p>
        </w:tc>
        <w:tc>
          <w:tcPr>
            <w:tcW w:w="3125" w:type="dxa"/>
            <w:tcBorders>
              <w:top w:val="single" w:sz="18" w:space="0" w:color="auto"/>
            </w:tcBorders>
            <w:shd w:val="clear" w:color="auto" w:fill="D1D1D1" w:themeFill="background2" w:themeFillShade="E6"/>
            <w:vAlign w:val="center"/>
          </w:tcPr>
          <w:p w14:paraId="73D326B8" w14:textId="77777777" w:rsidR="00CF2A07" w:rsidRDefault="00CF2A07" w:rsidP="00CF2A07">
            <w:pPr>
              <w:spacing w:after="60"/>
              <w:jc w:val="center"/>
              <w:rPr>
                <w:b/>
                <w:bCs/>
              </w:rPr>
            </w:pPr>
            <w:r>
              <w:rPr>
                <w:b/>
                <w:bCs/>
              </w:rPr>
              <w:t>Abundance compared to other experimental groups</w:t>
            </w:r>
          </w:p>
        </w:tc>
      </w:tr>
      <w:tr w:rsidR="00CF2A07" w14:paraId="69814CB6" w14:textId="77777777" w:rsidTr="00CF2A07">
        <w:trPr>
          <w:trHeight w:val="457"/>
        </w:trPr>
        <w:tc>
          <w:tcPr>
            <w:tcW w:w="5172" w:type="dxa"/>
            <w:gridSpan w:val="2"/>
            <w:tcBorders>
              <w:top w:val="single" w:sz="18" w:space="0" w:color="auto"/>
            </w:tcBorders>
            <w:shd w:val="clear" w:color="auto" w:fill="F2F2F2" w:themeFill="background1" w:themeFillShade="F2"/>
            <w:vAlign w:val="center"/>
          </w:tcPr>
          <w:p w14:paraId="28308C40" w14:textId="77777777" w:rsidR="00CF2A07" w:rsidRPr="008B4183" w:rsidRDefault="00CF2A07" w:rsidP="00CF2A07">
            <w:pPr>
              <w:spacing w:after="60"/>
              <w:jc w:val="center"/>
              <w:rPr>
                <w:i/>
                <w:iCs/>
              </w:rPr>
            </w:pPr>
            <w:r>
              <w:rPr>
                <w:i/>
                <w:iCs/>
              </w:rPr>
              <w:t>Aim 2.1: Immunoblotting</w:t>
            </w:r>
          </w:p>
        </w:tc>
      </w:tr>
      <w:tr w:rsidR="00CF2A07" w14:paraId="77652408" w14:textId="77777777" w:rsidTr="00CF2A07">
        <w:trPr>
          <w:trHeight w:val="411"/>
        </w:trPr>
        <w:tc>
          <w:tcPr>
            <w:tcW w:w="2047" w:type="dxa"/>
            <w:vAlign w:val="center"/>
          </w:tcPr>
          <w:p w14:paraId="2068DDAD" w14:textId="77777777" w:rsidR="00CF2A07" w:rsidRPr="005138F0" w:rsidRDefault="00CF2A07" w:rsidP="00CF2A07">
            <w:pPr>
              <w:spacing w:after="60"/>
              <w:jc w:val="center"/>
            </w:pPr>
            <w:r>
              <w:t>K48 Poly-</w:t>
            </w:r>
            <w:proofErr w:type="spellStart"/>
            <w:r>
              <w:t>Ub</w:t>
            </w:r>
            <w:proofErr w:type="spellEnd"/>
            <w:r>
              <w:t xml:space="preserve"> Titin</w:t>
            </w:r>
          </w:p>
        </w:tc>
        <w:tc>
          <w:tcPr>
            <w:tcW w:w="3125" w:type="dxa"/>
            <w:vAlign w:val="center"/>
          </w:tcPr>
          <w:p w14:paraId="720CFD7A" w14:textId="77777777" w:rsidR="00CF2A07" w:rsidRDefault="00CF2A07" w:rsidP="00CF2A07">
            <w:pPr>
              <w:spacing w:after="60"/>
              <w:jc w:val="center"/>
              <w:rPr>
                <w:b/>
                <w:bCs/>
              </w:rPr>
            </w:pPr>
            <w:r w:rsidRPr="001267E4">
              <w:rPr>
                <w:rFonts w:ascii="Symbol" w:eastAsia="Symbol" w:hAnsi="Symbol" w:cs="Symbol"/>
                <w:b/>
                <w:bCs/>
                <w:szCs w:val="22"/>
              </w:rPr>
              <w:t>­</w:t>
            </w:r>
          </w:p>
        </w:tc>
      </w:tr>
      <w:tr w:rsidR="00CF2A07" w14:paraId="5152C8B6" w14:textId="77777777" w:rsidTr="00CF2A07">
        <w:trPr>
          <w:trHeight w:val="411"/>
        </w:trPr>
        <w:tc>
          <w:tcPr>
            <w:tcW w:w="5172" w:type="dxa"/>
            <w:gridSpan w:val="2"/>
            <w:shd w:val="clear" w:color="auto" w:fill="F2F2F2" w:themeFill="background1" w:themeFillShade="F2"/>
            <w:vAlign w:val="center"/>
          </w:tcPr>
          <w:p w14:paraId="7E244AB4" w14:textId="77777777" w:rsidR="00CF2A07" w:rsidRPr="008B4183" w:rsidRDefault="00CF2A07" w:rsidP="00CF2A07">
            <w:pPr>
              <w:spacing w:after="60"/>
              <w:jc w:val="center"/>
              <w:rPr>
                <w:rFonts w:eastAsia="Symbol" w:cs="Arial"/>
                <w:i/>
                <w:iCs/>
                <w:szCs w:val="22"/>
              </w:rPr>
            </w:pPr>
            <w:r>
              <w:rPr>
                <w:rFonts w:eastAsia="Symbol" w:cs="Arial"/>
                <w:i/>
                <w:iCs/>
                <w:szCs w:val="22"/>
              </w:rPr>
              <w:t>Aim 2.2: Immunohistochemistry</w:t>
            </w:r>
          </w:p>
        </w:tc>
      </w:tr>
      <w:tr w:rsidR="00CF2A07" w14:paraId="75C9BC82" w14:textId="77777777" w:rsidTr="00CF2A07">
        <w:trPr>
          <w:trHeight w:val="411"/>
        </w:trPr>
        <w:tc>
          <w:tcPr>
            <w:tcW w:w="2047" w:type="dxa"/>
            <w:vAlign w:val="center"/>
          </w:tcPr>
          <w:p w14:paraId="6FEAC88E" w14:textId="77777777" w:rsidR="00CF2A07" w:rsidRDefault="00CF2A07" w:rsidP="00CF2A07">
            <w:pPr>
              <w:spacing w:after="60"/>
              <w:jc w:val="center"/>
            </w:pPr>
            <w:r>
              <w:t>Lipofuscin</w:t>
            </w:r>
          </w:p>
        </w:tc>
        <w:tc>
          <w:tcPr>
            <w:tcW w:w="3125" w:type="dxa"/>
            <w:vAlign w:val="center"/>
          </w:tcPr>
          <w:p w14:paraId="1D1CD2A5" w14:textId="77777777" w:rsidR="00CF2A07" w:rsidRDefault="00CF2A07" w:rsidP="00CF2A07">
            <w:pPr>
              <w:spacing w:after="60"/>
              <w:jc w:val="center"/>
              <w:rPr>
                <w:b/>
                <w:bCs/>
              </w:rPr>
            </w:pPr>
            <w:r w:rsidRPr="001267E4">
              <w:rPr>
                <w:rFonts w:ascii="Symbol" w:eastAsia="Symbol" w:hAnsi="Symbol" w:cs="Symbol"/>
                <w:b/>
                <w:bCs/>
                <w:szCs w:val="22"/>
              </w:rPr>
              <w:t>­</w:t>
            </w:r>
          </w:p>
        </w:tc>
      </w:tr>
    </w:tbl>
    <w:p w14:paraId="64E15D9E" w14:textId="77777777" w:rsidR="008B4183" w:rsidRPr="00CD354E" w:rsidRDefault="00CD354E" w:rsidP="00B1018B">
      <w:pPr>
        <w:widowControl w:val="0"/>
        <w:spacing w:line="240" w:lineRule="auto"/>
        <w:rPr>
          <w:rFonts w:cs="Arial"/>
          <w:szCs w:val="22"/>
        </w:rPr>
      </w:pPr>
      <w:r w:rsidRPr="00CD354E">
        <w:rPr>
          <w:rFonts w:cs="Arial"/>
          <w:szCs w:val="22"/>
        </w:rPr>
        <w:t xml:space="preserve">The size difference between titin (~3,000 </w:t>
      </w:r>
      <w:proofErr w:type="spellStart"/>
      <w:r w:rsidRPr="00CD354E">
        <w:rPr>
          <w:rFonts w:cs="Arial"/>
          <w:szCs w:val="22"/>
        </w:rPr>
        <w:t>kDa</w:t>
      </w:r>
      <w:proofErr w:type="spellEnd"/>
      <w:r w:rsidRPr="00CD354E">
        <w:rPr>
          <w:rFonts w:cs="Arial"/>
          <w:szCs w:val="22"/>
        </w:rPr>
        <w:t xml:space="preserve">) and ubiquitin (~8.5 </w:t>
      </w:r>
      <w:proofErr w:type="spellStart"/>
      <w:r w:rsidRPr="00CD354E">
        <w:rPr>
          <w:rFonts w:cs="Arial"/>
          <w:szCs w:val="22"/>
        </w:rPr>
        <w:t>kDa</w:t>
      </w:r>
      <w:proofErr w:type="spellEnd"/>
      <w:r w:rsidRPr="00CD354E">
        <w:rPr>
          <w:rFonts w:cs="Arial"/>
          <w:szCs w:val="22"/>
        </w:rPr>
        <w:t>) make it difficult to distinguish clear signals from noise in immunoblots. Moreover, variability in lipofuscin autofluorescence affects consistency of quantification. This investigation bypasses these hurdles by using highly sensitive and adaptive analysis tools to quantify gels and segment images (Figs. 1 &amp; 2)</w:t>
      </w:r>
      <w:r w:rsidRPr="00CD354E">
        <w:rPr>
          <w:rFonts w:cs="Arial"/>
          <w:szCs w:val="22"/>
        </w:rPr>
        <w:fldChar w:fldCharType="begin"/>
      </w:r>
      <w:r w:rsidR="00570D63">
        <w:rPr>
          <w:rFonts w:cs="Arial"/>
          <w:szCs w:val="22"/>
        </w:rPr>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Pr="00CD354E">
        <w:rPr>
          <w:rFonts w:cs="Arial"/>
          <w:szCs w:val="22"/>
        </w:rPr>
        <w:fldChar w:fldCharType="separate"/>
      </w:r>
      <w:r w:rsidRPr="00CD354E">
        <w:rPr>
          <w:rFonts w:cs="Arial"/>
          <w:noProof/>
          <w:szCs w:val="22"/>
          <w:vertAlign w:val="superscript"/>
        </w:rPr>
        <w:t>19</w:t>
      </w:r>
      <w:r w:rsidRPr="00CD354E">
        <w:rPr>
          <w:rFonts w:cs="Arial"/>
          <w:szCs w:val="22"/>
        </w:rPr>
        <w:fldChar w:fldCharType="end"/>
      </w:r>
      <w:r w:rsidRPr="00CD354E">
        <w:rPr>
          <w:rFonts w:cs="Arial"/>
          <w:szCs w:val="22"/>
        </w:rPr>
        <w:t>.</w:t>
      </w:r>
    </w:p>
    <w:p w14:paraId="6EF0E3EA" w14:textId="230AFCD3" w:rsidR="00CD354E" w:rsidRDefault="00CD354E" w:rsidP="00B1018B">
      <w:pPr>
        <w:widowControl w:val="0"/>
        <w:spacing w:after="120" w:line="240" w:lineRule="auto"/>
        <w:rPr>
          <w:rFonts w:cs="Arial"/>
          <w:b/>
          <w:bCs/>
          <w:szCs w:val="22"/>
        </w:rPr>
      </w:pPr>
      <w:r>
        <w:rPr>
          <w:rFonts w:cs="Arial"/>
          <w:b/>
          <w:bCs/>
          <w:szCs w:val="22"/>
        </w:rPr>
        <w:t>Outcomes</w:t>
      </w:r>
    </w:p>
    <w:p w14:paraId="1DB54DB6" w14:textId="42B3F18B" w:rsidR="00CD354E" w:rsidRPr="00CD354E" w:rsidRDefault="00CD354E" w:rsidP="00B1018B">
      <w:pPr>
        <w:widowControl w:val="0"/>
        <w:spacing w:line="240" w:lineRule="auto"/>
        <w:rPr>
          <w:rFonts w:cs="Arial"/>
          <w:szCs w:val="22"/>
        </w:rPr>
      </w:pPr>
      <w:proofErr w:type="spellStart"/>
      <w:r w:rsidRPr="00CD354E">
        <w:rPr>
          <w:rFonts w:cs="Arial"/>
          <w:szCs w:val="22"/>
        </w:rPr>
        <w:t>TTNtv</w:t>
      </w:r>
      <w:proofErr w:type="spellEnd"/>
      <w:r w:rsidRPr="00CD354E">
        <w:rPr>
          <w:rFonts w:cs="Arial"/>
          <w:szCs w:val="22"/>
        </w:rPr>
        <w:t xml:space="preserve"> is expected to increase titin polyubiquitination and lipofuscin accumulation, highlighting proteasomal inefficiency in NICM</w:t>
      </w:r>
      <w:r w:rsidR="008B4183">
        <w:rPr>
          <w:rFonts w:cs="Arial"/>
          <w:szCs w:val="22"/>
        </w:rPr>
        <w:t xml:space="preserve"> (Table 3)</w:t>
      </w:r>
      <w:r w:rsidRPr="00CD354E">
        <w:rPr>
          <w:rFonts w:cs="Arial"/>
          <w:szCs w:val="22"/>
        </w:rPr>
        <w:t>.</w:t>
      </w:r>
    </w:p>
    <w:tbl>
      <w:tblPr>
        <w:tblStyle w:val="TableGrid"/>
        <w:tblW w:w="10795" w:type="dxa"/>
        <w:tblLook w:val="04A0" w:firstRow="1" w:lastRow="0" w:firstColumn="1" w:lastColumn="0" w:noHBand="0" w:noVBand="1"/>
      </w:tblPr>
      <w:tblGrid>
        <w:gridCol w:w="10795"/>
      </w:tblGrid>
      <w:tr w:rsidR="00CD354E" w14:paraId="6E0DA624" w14:textId="77777777" w:rsidTr="00B60BD4">
        <w:tc>
          <w:tcPr>
            <w:tcW w:w="10795" w:type="dxa"/>
            <w:vAlign w:val="center"/>
          </w:tcPr>
          <w:p w14:paraId="2642DC64" w14:textId="49441BBE" w:rsidR="00CD354E" w:rsidRPr="00CD354E" w:rsidRDefault="00CD354E" w:rsidP="00826A9A">
            <w:pPr>
              <w:widowControl w:val="0"/>
              <w:spacing w:after="60"/>
              <w:rPr>
                <w:rFonts w:cs="Arial"/>
                <w:b/>
                <w:bCs/>
                <w:szCs w:val="22"/>
              </w:rPr>
            </w:pPr>
            <w:r>
              <w:rPr>
                <w:rFonts w:cs="Arial"/>
                <w:b/>
                <w:bCs/>
                <w:szCs w:val="22"/>
              </w:rPr>
              <w:t xml:space="preserve">Aim 3. Test the hypothesis that samples with </w:t>
            </w:r>
            <w:proofErr w:type="spellStart"/>
            <w:r>
              <w:rPr>
                <w:rFonts w:cs="Arial"/>
                <w:b/>
                <w:bCs/>
                <w:szCs w:val="22"/>
              </w:rPr>
              <w:t>TTNtv</w:t>
            </w:r>
            <w:proofErr w:type="spellEnd"/>
            <w:r>
              <w:rPr>
                <w:rFonts w:cs="Arial"/>
                <w:b/>
                <w:bCs/>
                <w:szCs w:val="22"/>
              </w:rPr>
              <w:t xml:space="preserve"> incorporate truncated titin filaments into sarcomeres and exhibit lower intracellular passive and maximal isometric forces.</w:t>
            </w:r>
          </w:p>
        </w:tc>
      </w:tr>
    </w:tbl>
    <w:p w14:paraId="0933579D" w14:textId="21377497" w:rsidR="00CD354E" w:rsidRPr="00826A9A" w:rsidRDefault="00826A9A" w:rsidP="007447F6">
      <w:pPr>
        <w:widowControl w:val="0"/>
        <w:spacing w:before="160" w:after="120" w:line="240" w:lineRule="auto"/>
        <w:rPr>
          <w:rFonts w:cs="Arial"/>
          <w:b/>
          <w:bCs/>
          <w:szCs w:val="22"/>
        </w:rPr>
      </w:pPr>
      <w:r>
        <w:rPr>
          <w:rFonts w:cs="Arial"/>
          <w:b/>
          <w:bCs/>
          <w:szCs w:val="22"/>
        </w:rPr>
        <w:t>Rationale</w:t>
      </w:r>
    </w:p>
    <w:p w14:paraId="2B252983" w14:textId="559A90DC" w:rsidR="00826A9A" w:rsidRDefault="00826A9A" w:rsidP="007447F6">
      <w:pPr>
        <w:spacing w:line="240" w:lineRule="auto"/>
        <w:jc w:val="both"/>
      </w:pPr>
      <w:r w:rsidRPr="00826A9A">
        <w:t xml:space="preserve">Truncated titin is meant to be removed from the cell via quality control mechanisms, but prior studies have shown that </w:t>
      </w:r>
      <w:proofErr w:type="spellStart"/>
      <w:r w:rsidRPr="00826A9A">
        <w:t>TTNtv</w:t>
      </w:r>
      <w:proofErr w:type="spellEnd"/>
      <w:r w:rsidRPr="00826A9A">
        <w:t xml:space="preserve"> reduce sarcomere stability and alter kinase/phosphatase activity</w:t>
      </w:r>
      <w:r w:rsidRPr="00826A9A">
        <w:fldChar w:fldCharType="begin">
          <w:fldData xml:space="preserve">PEVuZE5vdGU+PENpdGU+PEF1dGhvcj5Db250aTwvQXV0aG9yPjxZZWFyPjIwMDU8L1llYXI+PFJl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yPlBNQzEwODYyMDg1PC9j
dXN0b20yPjxlbGVjdHJvbmljLXJlc291cmNlLW51bT4xMC4xMDE2L2ouanNiLjIwMjMuMTA4MDA5
PC9lbGVjdHJvbmljLXJlc291cmNlLW51bT48cmVtb3RlLWRhdGFiYXNlLW5hbWU+TWVkbGluZTwv
cmVtb3RlLWRhdGFiYXNlLW5hbWU+PHJlbW90ZS1kYXRhYmFzZS1wcm92aWRlcj5OTE08L3JlbW90
ZS1kYXRhYmFzZS1wcm92aWRlcj48L3JlY29yZD48L0NpdGU+PC9FbmROb3RlPgB=
</w:fldData>
        </w:fldChar>
      </w:r>
      <w:r w:rsidR="00570D63">
        <w:instrText xml:space="preserve"> ADDIN EN.CITE </w:instrText>
      </w:r>
      <w:r w:rsidR="00570D63">
        <w:fldChar w:fldCharType="begin">
          <w:fldData xml:space="preserve">PEVuZE5vdGU+PENpdGU+PEF1dGhvcj5Db250aTwvQXV0aG9yPjxZZWFyPjIwMDU8L1llYXI+PFJl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yPlBNQzEwODYyMDg1PC9j
dXN0b20yPjxlbGVjdHJvbmljLXJlc291cmNlLW51bT4xMC4xMDE2L2ouanNiLjIwMjMuMTA4MDA5
PC9lbGVjdHJvbmljLXJlc291cmNlLW51bT48cmVtb3RlLWRhdGFiYXNlLW5hbWU+TWVkbGluZTwv
cmVtb3RlLWRhdGFiYXNlLW5hbWU+PHJlbW90ZS1kYXRhYmFzZS1wcm92aWRlcj5OTE08L3JlbW90
ZS1kYXRhYmFzZS1wcm92aWRlcj48L3JlY29yZD48L0NpdGU+PC9FbmROb3RlPgB=
</w:fldData>
        </w:fldChar>
      </w:r>
      <w:r w:rsidR="00570D63">
        <w:instrText xml:space="preserve"> ADDIN EN.CITE.DATA </w:instrText>
      </w:r>
      <w:r w:rsidR="00570D63">
        <w:fldChar w:fldCharType="end"/>
      </w:r>
      <w:r w:rsidRPr="00826A9A">
        <w:fldChar w:fldCharType="separate"/>
      </w:r>
      <w:r w:rsidRPr="00826A9A">
        <w:rPr>
          <w:noProof/>
          <w:vertAlign w:val="superscript"/>
        </w:rPr>
        <w:t>9,11-13,15-17,22</w:t>
      </w:r>
      <w:r w:rsidRPr="00826A9A">
        <w:fldChar w:fldCharType="end"/>
      </w:r>
      <w:r w:rsidRPr="00826A9A">
        <w:t xml:space="preserve">. This suggests that faulty titin from </w:t>
      </w:r>
      <w:proofErr w:type="spellStart"/>
      <w:r w:rsidRPr="00826A9A">
        <w:t>TTNtv</w:t>
      </w:r>
      <w:proofErr w:type="spellEnd"/>
      <w:r w:rsidRPr="00826A9A">
        <w:t xml:space="preserve"> may overload turnover pathways, leading to </w:t>
      </w:r>
      <w:proofErr w:type="spellStart"/>
      <w:r w:rsidRPr="00826A9A">
        <w:t>sarcomeric</w:t>
      </w:r>
      <w:proofErr w:type="spellEnd"/>
      <w:r w:rsidRPr="00826A9A">
        <w:t xml:space="preserve"> integration of these filaments.</w:t>
      </w:r>
    </w:p>
    <w:p w14:paraId="3DD016C1" w14:textId="77777777" w:rsidR="00826A9A" w:rsidRDefault="00826A9A" w:rsidP="007447F6">
      <w:pPr>
        <w:spacing w:after="120" w:line="240" w:lineRule="auto"/>
        <w:jc w:val="both"/>
        <w:rPr>
          <w:b/>
          <w:bCs/>
        </w:rPr>
      </w:pPr>
      <w:r>
        <w:rPr>
          <w:b/>
          <w:bCs/>
        </w:rPr>
        <w:t>Experimental Design</w:t>
      </w:r>
    </w:p>
    <w:p w14:paraId="7305AC6C" w14:textId="77777777" w:rsidR="00826A9A" w:rsidRPr="00826A9A" w:rsidRDefault="00826A9A" w:rsidP="00826A9A">
      <w:pPr>
        <w:spacing w:after="60" w:line="240" w:lineRule="auto"/>
        <w:jc w:val="both"/>
      </w:pPr>
      <w:r w:rsidRPr="00826A9A">
        <w:lastRenderedPageBreak/>
        <w:t xml:space="preserve">I will use specimens from the same samples studies in Aims 1 and 2 to test how </w:t>
      </w:r>
      <w:proofErr w:type="spellStart"/>
      <w:r w:rsidRPr="00826A9A">
        <w:t>TTNtv</w:t>
      </w:r>
      <w:proofErr w:type="spellEnd"/>
      <w:r w:rsidRPr="00826A9A">
        <w:t xml:space="preserve"> impact muscle mechanics. I will also quantify how </w:t>
      </w:r>
      <w:proofErr w:type="spellStart"/>
      <w:r w:rsidRPr="00826A9A">
        <w:t>TTNtv</w:t>
      </w:r>
      <w:proofErr w:type="spellEnd"/>
      <w:r w:rsidRPr="00826A9A">
        <w:t xml:space="preserve"> are incorporated into sarcomeres using immunohistochemistry.</w:t>
      </w:r>
    </w:p>
    <w:p w14:paraId="3BB4A1EC" w14:textId="77777777" w:rsidR="00826A9A" w:rsidRDefault="00826A9A" w:rsidP="007447F6">
      <w:pPr>
        <w:spacing w:after="120" w:line="240" w:lineRule="auto"/>
        <w:jc w:val="both"/>
      </w:pPr>
      <w:r w:rsidRPr="00826A9A">
        <w:t>Data will be collected from 3 cryosections or permeabilized cardiac fibers per patient (n=72). Power calculations (G*Power, Cohen’s f = 0.17) indicate that this design can detect small-to-medium effect sizes. Statistical analyses will use linear mixed models to account for repeated measures, with a significance threshold of 5% (p&lt;0.05).</w:t>
      </w:r>
    </w:p>
    <w:p w14:paraId="47DF1A8F" w14:textId="77777777" w:rsidR="00F6215B" w:rsidRDefault="00826A9A" w:rsidP="007447F6">
      <w:pPr>
        <w:spacing w:after="120" w:line="240" w:lineRule="auto"/>
        <w:jc w:val="both"/>
        <w:rPr>
          <w:i/>
          <w:iCs/>
        </w:rPr>
      </w:pPr>
      <w:r w:rsidRPr="00826A9A">
        <w:rPr>
          <w:i/>
          <w:iCs/>
          <w:u w:val="single"/>
        </w:rPr>
        <w:t>Aim 3.1 Incorporation into Sarcomeres</w:t>
      </w:r>
    </w:p>
    <w:p w14:paraId="22FD585E" w14:textId="2DCB7B5D" w:rsidR="00826A9A" w:rsidRPr="00826A9A" w:rsidRDefault="00826A9A" w:rsidP="007447F6">
      <w:pPr>
        <w:spacing w:after="120" w:line="240" w:lineRule="auto"/>
        <w:jc w:val="both"/>
      </w:pPr>
      <w:r w:rsidRPr="00826A9A">
        <w:t xml:space="preserve">10-µm cryosections will be immunohistochemically stained for a titin epitope near the </w:t>
      </w:r>
      <w:proofErr w:type="spellStart"/>
      <w:r w:rsidRPr="00826A9A">
        <w:t>sarcomeric</w:t>
      </w:r>
      <w:proofErr w:type="spellEnd"/>
      <w:r w:rsidRPr="00826A9A">
        <w:t xml:space="preserve"> M-line and alpha-actinin (Fig. </w:t>
      </w:r>
      <w:r w:rsidR="00CF2A07">
        <w:t>4</w:t>
      </w:r>
      <w:r w:rsidRPr="00826A9A">
        <w:t>). A custom image segmentation pipeline will quantify the relative proportion of titin by normalizing to total alpha-actinin content.</w:t>
      </w:r>
    </w:p>
    <w:p w14:paraId="508BAA62" w14:textId="77777777" w:rsidR="00F6215B" w:rsidRDefault="00826A9A" w:rsidP="007447F6">
      <w:pPr>
        <w:spacing w:after="120" w:line="240" w:lineRule="auto"/>
        <w:jc w:val="both"/>
        <w:rPr>
          <w:i/>
          <w:iCs/>
        </w:rPr>
      </w:pPr>
      <w:r w:rsidRPr="00826A9A">
        <w:rPr>
          <w:i/>
          <w:iCs/>
          <w:u w:val="single"/>
        </w:rPr>
        <w:t>Aim 3.2 Biophysical Deviation</w:t>
      </w:r>
    </w:p>
    <w:p w14:paraId="6C33DE3F" w14:textId="70B0FA9F" w:rsidR="00826A9A" w:rsidRPr="00826A9A" w:rsidRDefault="00826A9A" w:rsidP="00826A9A">
      <w:pPr>
        <w:spacing w:after="60" w:line="240" w:lineRule="auto"/>
        <w:jc w:val="both"/>
      </w:pPr>
      <w:r w:rsidRPr="00826A9A">
        <w:t>~100 mg of tissue per patient will be permeabilized to make ~200-µm x 600-µm cardiac fibers. These fibers will be anchored between a force transducer and length controller to generate force traces upon execution of stretch protocols</w:t>
      </w:r>
      <w:r w:rsidRPr="00826A9A">
        <w:fldChar w:fldCharType="begin"/>
      </w:r>
      <w:r w:rsidR="00570D63">
        <w:instrText xml:space="preserve"> ADDIN EN.CITE &lt;EndNote&gt;&lt;Cite&gt;&lt;Author&gt;Campbell&lt;/Author&gt;&lt;Year&gt;2003&lt;/Year&gt;&lt;RecNum&gt;7&lt;/RecNum&gt;&lt;DisplayText&gt;&lt;style face="superscript"&gt;23&lt;/style&gt;&lt;/DisplayText&gt;&lt;record&gt;&lt;rec-number&gt;7&lt;/rec-number&gt;&lt;foreign-keys&gt;&lt;key app="EN" db-id="pae0adeeurwsfqedrtlxz22h990wwv5a0fee" timestamp="1743363134"&gt;7&lt;/key&gt;&lt;/foreign-keys&gt;&lt;ref-type name="Journal Article"&gt;17&lt;/ref-type&gt;&lt;contributors&gt;&lt;authors&gt;&lt;author&gt;Campbell, K. S.&lt;/author&gt;&lt;author&gt;Moss, R. L.&lt;/author&gt;&lt;/authors&gt;&lt;/contributors&gt;&lt;auth-address&gt;Department of Physiology, University of Wisconsin-Madison, 53706, USA. campbell@physiology.wisc.edu&lt;/auth-address&gt;&lt;titles&gt;&lt;title&gt;SLControl: PC-based data acquisition and analysis for muscle mechanics&lt;/title&gt;&lt;secondary-title&gt;Am J Physiol Heart Circ Physiol&lt;/secondary-title&gt;&lt;/titles&gt;&lt;periodical&gt;&lt;full-title&gt;Am J Physiol Heart Circ Physiol&lt;/full-title&gt;&lt;/periodical&gt;&lt;pages&gt;H2857-64&lt;/pages&gt;&lt;volume&gt;285&lt;/volume&gt;&lt;number&gt;6&lt;/number&gt;&lt;edition&gt;20030807&lt;/edition&gt;&lt;keywords&gt;&lt;keyword&gt;Algorithms&lt;/keyword&gt;&lt;keyword&gt;Animals&lt;/keyword&gt;&lt;keyword&gt;Biomechanical Phenomena/*instrumentation&lt;/keyword&gt;&lt;keyword&gt;Calibration&lt;/keyword&gt;&lt;keyword&gt;Computer Systems&lt;/keyword&gt;&lt;keyword&gt;*Microcomputers&lt;/keyword&gt;&lt;keyword&gt;Muscle Contraction/physiology&lt;/keyword&gt;&lt;keyword&gt;Muscle Fibers, Skeletal/physiology&lt;/keyword&gt;&lt;keyword&gt;Muscle, Skeletal/cytology/*physiology&lt;/keyword&gt;&lt;keyword&gt;Sarcomeres/physiology&lt;/keyword&gt;&lt;keyword&gt;*Software&lt;/keyword&gt;&lt;/keywords&gt;&lt;dates&gt;&lt;year&gt;2003&lt;/year&gt;&lt;pub-dates&gt;&lt;date&gt;Dec&lt;/date&gt;&lt;/pub-dates&gt;&lt;/dates&gt;&lt;isbn&gt;0363-6135 (Print)&amp;#xD;0363-6135 (Linking)&lt;/isbn&gt;&lt;accession-num&gt;12907419&lt;/accession-num&gt;&lt;urls&gt;&lt;related-urls&gt;&lt;url&gt;https://www.ncbi.nlm.nih.gov/pubmed/12907419&lt;/url&gt;&lt;/related-urls&gt;&lt;/urls&gt;&lt;electronic-resource-num&gt;10.1152/ajpheart.00295.2003&lt;/electronic-resource-num&gt;&lt;remote-database-name&gt;Medline&lt;/remote-database-name&gt;&lt;remote-database-provider&gt;NLM&lt;/remote-database-provider&gt;&lt;/record&gt;&lt;/Cite&gt;&lt;/EndNote&gt;</w:instrText>
      </w:r>
      <w:r w:rsidRPr="00826A9A">
        <w:fldChar w:fldCharType="separate"/>
      </w:r>
      <w:r w:rsidRPr="00826A9A">
        <w:rPr>
          <w:noProof/>
          <w:vertAlign w:val="superscript"/>
        </w:rPr>
        <w:t>23</w:t>
      </w:r>
      <w:r w:rsidRPr="00826A9A">
        <w:fldChar w:fldCharType="end"/>
      </w:r>
      <w:r w:rsidRPr="00826A9A">
        <w:t>. Experiments will mimic physiological temperature (37</w:t>
      </w:r>
      <w:r w:rsidRPr="00826A9A">
        <w:rPr>
          <w:vertAlign w:val="superscript"/>
        </w:rPr>
        <w:t>o</w:t>
      </w:r>
      <w:r w:rsidRPr="00826A9A">
        <w:t>C) and sarcomere length (2.0 µm).</w:t>
      </w:r>
    </w:p>
    <w:p w14:paraId="1CE1F766" w14:textId="77777777" w:rsidR="00826A9A" w:rsidRPr="00826A9A" w:rsidRDefault="00826A9A" w:rsidP="00826A9A">
      <w:pPr>
        <w:spacing w:after="60" w:line="240" w:lineRule="auto"/>
        <w:jc w:val="both"/>
      </w:pPr>
      <w:r w:rsidRPr="00826A9A">
        <w:t>Fibers will be stretched before and after incubation with potassium chloride/iodide, which depolymerize myofilaments, to separate intra/extracellular contributions to passive tension.</w:t>
      </w:r>
    </w:p>
    <w:p w14:paraId="0B8E64A4" w14:textId="77777777" w:rsidR="00CF2A07" w:rsidRPr="002667E8" w:rsidRDefault="00CF2A07" w:rsidP="00CF2A07">
      <w:pPr>
        <w:framePr w:w="2390" w:h="5688" w:hSpace="144" w:vSpace="144" w:wrap="around" w:vAnchor="page" w:hAnchor="page" w:x="9133" w:y="721"/>
        <w:pBdr>
          <w:top w:val="single" w:sz="6" w:space="1" w:color="auto"/>
          <w:left w:val="single" w:sz="6" w:space="1" w:color="auto"/>
          <w:bottom w:val="single" w:sz="6" w:space="1" w:color="auto"/>
          <w:right w:val="single" w:sz="6" w:space="1" w:color="auto"/>
        </w:pBdr>
        <w:spacing w:after="0"/>
        <w:rPr>
          <w:b/>
          <w:bCs/>
        </w:rPr>
      </w:pPr>
      <w:r>
        <w:rPr>
          <w:noProof/>
        </w:rPr>
        <w:drawing>
          <wp:inline distT="0" distB="0" distL="0" distR="0" wp14:anchorId="279BEE16" wp14:editId="24098AF9">
            <wp:extent cx="1474264" cy="3545503"/>
            <wp:effectExtent l="0" t="0" r="0" b="0"/>
            <wp:docPr id="1957018116" name="Picture 7" descr="A diagram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18116" name="Picture 7" descr="A diagram of a computer cod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479835" cy="3558900"/>
                    </a:xfrm>
                    <a:prstGeom prst="rect">
                      <a:avLst/>
                    </a:prstGeom>
                  </pic:spPr>
                </pic:pic>
              </a:graphicData>
            </a:graphic>
          </wp:inline>
        </w:drawing>
      </w:r>
      <w:r w:rsidRPr="002667E8">
        <w:rPr>
          <w:rFonts w:cs="Arial"/>
          <w:b/>
          <w:bCs/>
          <w:szCs w:val="22"/>
        </w:rPr>
        <w:t xml:space="preserve">Figure </w:t>
      </w:r>
      <w:r>
        <w:rPr>
          <w:rFonts w:cs="Arial"/>
          <w:b/>
          <w:bCs/>
          <w:szCs w:val="22"/>
        </w:rPr>
        <w:t>4</w:t>
      </w:r>
      <w:r w:rsidRPr="002667E8">
        <w:rPr>
          <w:rFonts w:cs="Arial"/>
          <w:b/>
          <w:bCs/>
          <w:szCs w:val="22"/>
        </w:rPr>
        <w:t xml:space="preserve">. </w:t>
      </w:r>
      <w:proofErr w:type="spellStart"/>
      <w:r w:rsidRPr="002667E8">
        <w:rPr>
          <w:rFonts w:cs="Arial"/>
          <w:szCs w:val="22"/>
        </w:rPr>
        <w:t>Sarcomeric</w:t>
      </w:r>
      <w:proofErr w:type="spellEnd"/>
      <w:r w:rsidRPr="002667E8">
        <w:rPr>
          <w:rFonts w:cs="Arial"/>
          <w:szCs w:val="22"/>
        </w:rPr>
        <w:t xml:space="preserve"> locations of </w:t>
      </w:r>
      <w:proofErr w:type="spellStart"/>
      <w:r w:rsidRPr="002667E8">
        <w:rPr>
          <w:rFonts w:cs="Arial"/>
          <w:szCs w:val="22"/>
        </w:rPr>
        <w:t>TTNtv</w:t>
      </w:r>
      <w:proofErr w:type="spellEnd"/>
      <w:r w:rsidRPr="002667E8">
        <w:rPr>
          <w:rFonts w:cs="Arial"/>
          <w:szCs w:val="22"/>
        </w:rPr>
        <w:t>. Red arrow indicates titin epitope. ‘#’: frequency is &gt;1 patient.</w:t>
      </w:r>
    </w:p>
    <w:p w14:paraId="23DCB5BC" w14:textId="608AAC55" w:rsidR="00826A9A" w:rsidRDefault="00826A9A" w:rsidP="007447F6">
      <w:pPr>
        <w:spacing w:line="240" w:lineRule="auto"/>
        <w:jc w:val="both"/>
      </w:pPr>
      <w:r w:rsidRPr="00826A9A">
        <w:t>Fibers will be placed in calcium solutions of varying concentrations (</w:t>
      </w:r>
      <w:proofErr w:type="spellStart"/>
      <w:r w:rsidRPr="00826A9A">
        <w:t>pCa</w:t>
      </w:r>
      <w:proofErr w:type="spellEnd"/>
      <w:r w:rsidRPr="00826A9A">
        <w:t xml:space="preserve">), and force traces will be fit to the Hill Equation, </w:t>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m:t>
        </m:r>
        <m:sSup>
          <m:sSupPr>
            <m:ctrlPr>
              <w:rPr>
                <w:rFonts w:ascii="Cambria Math" w:hAnsi="Cambria Math"/>
                <w:i/>
              </w:rPr>
            </m:ctrlPr>
          </m:sSupPr>
          <m:e>
            <m:r>
              <w:rPr>
                <w:rFonts w:ascii="Cambria Math" w:hAnsi="Cambria Math"/>
              </w:rPr>
              <m:t>Ca</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nH</m:t>
            </m:r>
          </m:sup>
        </m:sSup>
        <m:r>
          <w:rPr>
            <w:rFonts w:ascii="Cambria Math" w:hAnsi="Cambria Math"/>
          </w:rPr>
          <m:t>/([</m:t>
        </m:r>
        <m:sSup>
          <m:sSupPr>
            <m:ctrlPr>
              <w:rPr>
                <w:rFonts w:ascii="Cambria Math" w:hAnsi="Cambria Math"/>
                <w:i/>
              </w:rPr>
            </m:ctrlPr>
          </m:sSupPr>
          <m:e>
            <m:r>
              <w:rPr>
                <w:rFonts w:ascii="Cambria Math" w:hAnsi="Cambria Math"/>
              </w:rPr>
              <m:t>Ca</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nH</m:t>
            </m:r>
          </m:sup>
        </m:sSup>
        <m:r>
          <w:rPr>
            <w:rFonts w:ascii="Cambria Math" w:hAnsi="Cambria Math"/>
          </w:rPr>
          <m:t>+</m:t>
        </m:r>
        <m:d>
          <m:dPr>
            <m:begChr m:val="["/>
            <m:ctrlPr>
              <w:rPr>
                <w:rFonts w:ascii="Cambria Math" w:hAnsi="Cambria Math"/>
                <w:i/>
              </w:rPr>
            </m:ctrlPr>
          </m:dPr>
          <m:e>
            <m:sSubSup>
              <m:sSubSupPr>
                <m:ctrlPr>
                  <w:rPr>
                    <w:rFonts w:ascii="Cambria Math" w:hAnsi="Cambria Math"/>
                    <w:i/>
                  </w:rPr>
                </m:ctrlPr>
              </m:sSubSupPr>
              <m:e>
                <m:r>
                  <w:rPr>
                    <w:rFonts w:ascii="Cambria Math" w:hAnsi="Cambria Math"/>
                  </w:rPr>
                  <m:t>Ca</m:t>
                </m:r>
              </m:e>
              <m:sub>
                <m:r>
                  <w:rPr>
                    <w:rFonts w:ascii="Cambria Math" w:hAnsi="Cambria Math"/>
                  </w:rPr>
                  <m:t>50</m:t>
                </m:r>
              </m:sub>
              <m:sup>
                <m:r>
                  <w:rPr>
                    <w:rFonts w:ascii="Cambria Math" w:hAnsi="Cambria Math"/>
                  </w:rPr>
                  <m:t>2+</m:t>
                </m:r>
              </m:sup>
            </m:sSubSup>
            <m:sSup>
              <m:sSupPr>
                <m:ctrlPr>
                  <w:rPr>
                    <w:rFonts w:ascii="Cambria Math" w:hAnsi="Cambria Math"/>
                    <w:i/>
                  </w:rPr>
                </m:ctrlPr>
              </m:sSupPr>
              <m:e>
                <m:r>
                  <w:rPr>
                    <w:rFonts w:ascii="Cambria Math" w:hAnsi="Cambria Math"/>
                  </w:rPr>
                  <m:t>]</m:t>
                </m:r>
              </m:e>
              <m:sup>
                <m:r>
                  <w:rPr>
                    <w:rFonts w:ascii="Cambria Math" w:hAnsi="Cambria Math"/>
                  </w:rPr>
                  <m:t>nH</m:t>
                </m:r>
              </m:sup>
            </m:sSup>
          </m:e>
        </m:d>
        <m:r>
          <w:rPr>
            <w:rFonts w:ascii="Cambria Math" w:hAnsi="Cambria Math"/>
          </w:rPr>
          <m:t>)</m:t>
        </m:r>
      </m:oMath>
      <w:r w:rsidRPr="00826A9A">
        <w:t>, to determine maximum isometric forc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Pr="00826A9A">
        <w:t xml:space="preserve">; Fig </w:t>
      </w:r>
      <w:r w:rsidR="00CF2A07">
        <w:t>5</w:t>
      </w:r>
      <w:r w:rsidRPr="00826A9A">
        <w:t>).</w:t>
      </w:r>
    </w:p>
    <w:p w14:paraId="3CF2879E" w14:textId="20CE462F" w:rsidR="002A45C7" w:rsidRDefault="00826A9A" w:rsidP="007447F6">
      <w:pPr>
        <w:spacing w:after="120" w:line="240" w:lineRule="auto"/>
        <w:jc w:val="both"/>
        <w:rPr>
          <w:b/>
          <w:bCs/>
        </w:rPr>
      </w:pPr>
      <w:r>
        <w:rPr>
          <w:b/>
          <w:bCs/>
        </w:rPr>
        <w:t>Challenge and Potential Solution</w:t>
      </w:r>
    </w:p>
    <w:p w14:paraId="683A1742" w14:textId="77777777" w:rsidR="00CF2A07" w:rsidRPr="002667E8" w:rsidRDefault="00CF2A07" w:rsidP="00CF2A07">
      <w:pPr>
        <w:framePr w:w="3514" w:hSpace="144" w:vSpace="144" w:wrap="around" w:vAnchor="page" w:hAnchor="margin" w:xAlign="right" w:y="8036"/>
        <w:pBdr>
          <w:top w:val="single" w:sz="6" w:space="1" w:color="auto"/>
          <w:left w:val="single" w:sz="6" w:space="1" w:color="auto"/>
          <w:bottom w:val="single" w:sz="6" w:space="1" w:color="auto"/>
          <w:right w:val="single" w:sz="6" w:space="1" w:color="auto"/>
        </w:pBdr>
        <w:spacing w:after="0"/>
        <w:rPr>
          <w:b/>
          <w:bCs/>
        </w:rPr>
      </w:pPr>
      <w:r>
        <w:rPr>
          <w:noProof/>
        </w:rPr>
        <w:drawing>
          <wp:inline distT="0" distB="0" distL="0" distR="0" wp14:anchorId="73EB06C0" wp14:editId="1A6EDC47">
            <wp:extent cx="2233790" cy="3688650"/>
            <wp:effectExtent l="0" t="0" r="0" b="7620"/>
            <wp:docPr id="69459755" name="Picture 8"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9755" name="Picture 8" descr="A collage of images of a person's body&#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39586" cy="3698221"/>
                    </a:xfrm>
                    <a:prstGeom prst="rect">
                      <a:avLst/>
                    </a:prstGeom>
                  </pic:spPr>
                </pic:pic>
              </a:graphicData>
            </a:graphic>
          </wp:inline>
        </w:drawing>
      </w:r>
      <w:r w:rsidRPr="002667E8">
        <w:rPr>
          <w:rFonts w:cs="Arial"/>
          <w:b/>
          <w:bCs/>
          <w:szCs w:val="22"/>
        </w:rPr>
        <w:t xml:space="preserve">Figure </w:t>
      </w:r>
      <w:r>
        <w:rPr>
          <w:rFonts w:cs="Arial"/>
          <w:b/>
          <w:bCs/>
          <w:szCs w:val="22"/>
        </w:rPr>
        <w:t>5</w:t>
      </w:r>
      <w:r w:rsidRPr="002667E8">
        <w:rPr>
          <w:rFonts w:cs="Arial"/>
          <w:b/>
          <w:bCs/>
          <w:szCs w:val="22"/>
        </w:rPr>
        <w:t xml:space="preserve">. </w:t>
      </w:r>
      <w:r w:rsidRPr="002667E8">
        <w:rPr>
          <w:rFonts w:cs="Arial"/>
          <w:szCs w:val="22"/>
        </w:rPr>
        <w:t xml:space="preserve">Muscle mechanics experiment from a NICM patient with </w:t>
      </w:r>
      <w:proofErr w:type="spellStart"/>
      <w:r w:rsidRPr="002667E8">
        <w:rPr>
          <w:rFonts w:cs="Arial"/>
          <w:szCs w:val="22"/>
        </w:rPr>
        <w:t>TTNtv</w:t>
      </w:r>
      <w:proofErr w:type="spellEnd"/>
      <w:r w:rsidRPr="002667E8">
        <w:rPr>
          <w:rFonts w:cs="Arial"/>
          <w:szCs w:val="22"/>
        </w:rPr>
        <w:t>.</w:t>
      </w:r>
    </w:p>
    <w:p w14:paraId="5AC3B49E" w14:textId="3ACF4764" w:rsidR="00826A9A" w:rsidRPr="00826A9A" w:rsidRDefault="00826A9A" w:rsidP="002A45C7">
      <w:pPr>
        <w:spacing w:after="60" w:line="240" w:lineRule="auto"/>
        <w:jc w:val="both"/>
        <w:rPr>
          <w:b/>
          <w:bCs/>
        </w:rPr>
      </w:pPr>
      <w:r w:rsidRPr="00826A9A">
        <w:t>Detecting truncated titin may be difficult due to low expression and/or masking by full-length titin. This project utilizes a published, epitope-specific titin antibody to ensure adequate detection sensitivity.</w:t>
      </w:r>
    </w:p>
    <w:p w14:paraId="20F4F3EE" w14:textId="77777777" w:rsidR="00826A9A" w:rsidRDefault="00826A9A" w:rsidP="007447F6">
      <w:pPr>
        <w:spacing w:line="240" w:lineRule="auto"/>
        <w:jc w:val="both"/>
      </w:pPr>
      <w:r w:rsidRPr="00826A9A">
        <w:t>Force measurements can be influenced by tissue heterogeneity, fiber quality, and/or uncontrolled sarcomere lengths. To maintain fiber quality and reproducible sarcomere length measurements, these experiments utilize a calibrated camera and exclude fibers with significant pre-experimental damage. Moreover, the design of triplicate measures per patient enhances statistical power and minimizes variability.</w:t>
      </w:r>
    </w:p>
    <w:p w14:paraId="75464940" w14:textId="0B3B39C2" w:rsidR="00826A9A" w:rsidRDefault="00826A9A" w:rsidP="007447F6">
      <w:pPr>
        <w:spacing w:after="120" w:line="240" w:lineRule="auto"/>
        <w:jc w:val="both"/>
      </w:pPr>
      <w:r>
        <w:rPr>
          <w:b/>
          <w:bCs/>
        </w:rPr>
        <w:t>Outcomes</w:t>
      </w:r>
    </w:p>
    <w:p w14:paraId="48090D23" w14:textId="6DEA1CC4" w:rsidR="00826A9A" w:rsidRDefault="00826A9A" w:rsidP="007447F6">
      <w:pPr>
        <w:spacing w:line="240" w:lineRule="auto"/>
        <w:jc w:val="both"/>
      </w:pPr>
      <w:proofErr w:type="spellStart"/>
      <w:r w:rsidRPr="00826A9A">
        <w:t>TTNtv</w:t>
      </w:r>
      <w:proofErr w:type="spellEnd"/>
      <w:r w:rsidRPr="00826A9A">
        <w:t xml:space="preserve"> are expected to induce </w:t>
      </w:r>
      <w:proofErr w:type="spellStart"/>
      <w:r w:rsidRPr="00826A9A">
        <w:t>sarcomeric</w:t>
      </w:r>
      <w:proofErr w:type="spellEnd"/>
      <w:r w:rsidRPr="00826A9A">
        <w:t xml:space="preserve"> integration of truncated titin, leading to reduction of intracellular passive and maximal isometric forces</w:t>
      </w:r>
      <w:r w:rsidR="00F93553">
        <w:t xml:space="preserve"> (Table 4)</w:t>
      </w:r>
      <w:r w:rsidRPr="00826A9A">
        <w:t>.</w:t>
      </w:r>
    </w:p>
    <w:p w14:paraId="22EC978A" w14:textId="1946E6B5" w:rsidR="00826A9A" w:rsidRDefault="00826A9A" w:rsidP="007447F6">
      <w:pPr>
        <w:spacing w:after="120" w:line="240" w:lineRule="auto"/>
        <w:jc w:val="both"/>
        <w:rPr>
          <w:b/>
          <w:bCs/>
        </w:rPr>
      </w:pPr>
      <w:r>
        <w:rPr>
          <w:b/>
          <w:bCs/>
        </w:rPr>
        <w:t>Conclusions</w:t>
      </w:r>
    </w:p>
    <w:p w14:paraId="6CF3549F" w14:textId="5B40CA78" w:rsidR="00826A9A" w:rsidRPr="00826A9A" w:rsidRDefault="00826A9A" w:rsidP="00826A9A">
      <w:pPr>
        <w:spacing w:after="60" w:line="240" w:lineRule="auto"/>
        <w:jc w:val="both"/>
      </w:pPr>
      <w:r w:rsidRPr="00826A9A">
        <w:t xml:space="preserve">This study investigates the contribution of </w:t>
      </w:r>
      <w:proofErr w:type="spellStart"/>
      <w:r w:rsidRPr="00826A9A">
        <w:t>TTNtv</w:t>
      </w:r>
      <w:proofErr w:type="spellEnd"/>
      <w:r w:rsidRPr="00826A9A">
        <w:t xml:space="preserve"> to NICM by integrating molecular, histological, and biomechanical analyses. By characterizing the burden of </w:t>
      </w:r>
      <w:proofErr w:type="spellStart"/>
      <w:r w:rsidRPr="00826A9A">
        <w:t>TTNtv</w:t>
      </w:r>
      <w:proofErr w:type="spellEnd"/>
      <w:r w:rsidRPr="00826A9A">
        <w:t xml:space="preserve"> from transcript to protein and its impact on sarcomere function, I aim to clarify whether truncated titin filaments are incorporated into sarcomeres and how they affect myocardial mechanics.</w:t>
      </w:r>
    </w:p>
    <w:p w14:paraId="0AA0ED7E" w14:textId="06CEFCB9" w:rsidR="00826A9A" w:rsidRDefault="00826A9A" w:rsidP="007447F6">
      <w:pPr>
        <w:spacing w:line="240" w:lineRule="auto"/>
        <w:jc w:val="both"/>
      </w:pPr>
      <w:r w:rsidRPr="00826A9A">
        <w:t xml:space="preserve">Elucidating the status of myocyte quality control mechanisms in </w:t>
      </w:r>
      <w:proofErr w:type="spellStart"/>
      <w:r w:rsidRPr="00826A9A">
        <w:t>TTNtv</w:t>
      </w:r>
      <w:proofErr w:type="spellEnd"/>
      <w:r w:rsidRPr="00826A9A">
        <w:t>-bearing NICM hearts will not only advance our understanding of NICM pathogenesis but also identify potential biomarkers and therapeutic targets for enhancing RNA and protein turnover.</w:t>
      </w:r>
    </w:p>
    <w:p w14:paraId="2E622DCA" w14:textId="4CE4DE05" w:rsidR="00826A9A" w:rsidRDefault="00826A9A" w:rsidP="007447F6">
      <w:pPr>
        <w:spacing w:after="120" w:line="240" w:lineRule="auto"/>
        <w:jc w:val="both"/>
        <w:rPr>
          <w:b/>
          <w:bCs/>
        </w:rPr>
      </w:pPr>
      <w:r>
        <w:rPr>
          <w:b/>
          <w:bCs/>
        </w:rPr>
        <w:t>Ethical Aspects</w:t>
      </w:r>
    </w:p>
    <w:tbl>
      <w:tblPr>
        <w:tblStyle w:val="TableGrid"/>
        <w:tblpPr w:leftFromText="144" w:rightFromText="144" w:topFromText="144" w:bottomFromText="144" w:horzAnchor="margin" w:tblpXSpec="right" w:tblpYSpec="top"/>
        <w:tblOverlap w:val="never"/>
        <w:tblW w:w="0" w:type="auto"/>
        <w:tblLook w:val="04A0" w:firstRow="1" w:lastRow="0" w:firstColumn="1" w:lastColumn="0" w:noHBand="0" w:noVBand="1"/>
      </w:tblPr>
      <w:tblGrid>
        <w:gridCol w:w="2857"/>
        <w:gridCol w:w="3125"/>
      </w:tblGrid>
      <w:tr w:rsidR="00CF2A07" w14:paraId="7902A352" w14:textId="77777777" w:rsidTr="00CF2A07">
        <w:trPr>
          <w:trHeight w:val="405"/>
        </w:trPr>
        <w:tc>
          <w:tcPr>
            <w:tcW w:w="5982" w:type="dxa"/>
            <w:gridSpan w:val="2"/>
            <w:tcBorders>
              <w:top w:val="single" w:sz="18" w:space="0" w:color="auto"/>
              <w:left w:val="single" w:sz="18" w:space="0" w:color="auto"/>
              <w:bottom w:val="single" w:sz="18" w:space="0" w:color="auto"/>
              <w:right w:val="single" w:sz="18" w:space="0" w:color="auto"/>
            </w:tcBorders>
            <w:vAlign w:val="center"/>
          </w:tcPr>
          <w:p w14:paraId="71B6485A" w14:textId="77777777" w:rsidR="00CF2A07" w:rsidRPr="005138F0" w:rsidRDefault="00CF2A07" w:rsidP="00CF2A07">
            <w:pPr>
              <w:spacing w:after="60"/>
              <w:jc w:val="center"/>
            </w:pPr>
            <w:r>
              <w:rPr>
                <w:b/>
                <w:bCs/>
              </w:rPr>
              <w:lastRenderedPageBreak/>
              <w:t>Table 4.</w:t>
            </w:r>
            <w:r>
              <w:t xml:space="preserve"> Expected Results of Aim 3</w:t>
            </w:r>
          </w:p>
        </w:tc>
      </w:tr>
      <w:tr w:rsidR="00CF2A07" w14:paraId="0CED4391" w14:textId="77777777" w:rsidTr="00CF2A07">
        <w:trPr>
          <w:trHeight w:val="428"/>
        </w:trPr>
        <w:tc>
          <w:tcPr>
            <w:tcW w:w="2857" w:type="dxa"/>
            <w:tcBorders>
              <w:top w:val="single" w:sz="18" w:space="0" w:color="auto"/>
            </w:tcBorders>
            <w:shd w:val="clear" w:color="auto" w:fill="D1D1D1" w:themeFill="background2" w:themeFillShade="E6"/>
            <w:vAlign w:val="center"/>
          </w:tcPr>
          <w:p w14:paraId="75408017" w14:textId="77777777" w:rsidR="00CF2A07" w:rsidRDefault="00CF2A07" w:rsidP="00CF2A07">
            <w:pPr>
              <w:spacing w:after="60"/>
              <w:jc w:val="center"/>
              <w:rPr>
                <w:b/>
                <w:bCs/>
              </w:rPr>
            </w:pPr>
            <w:r>
              <w:rPr>
                <w:b/>
                <w:bCs/>
              </w:rPr>
              <w:t>Metric</w:t>
            </w:r>
          </w:p>
        </w:tc>
        <w:tc>
          <w:tcPr>
            <w:tcW w:w="3125" w:type="dxa"/>
            <w:tcBorders>
              <w:top w:val="single" w:sz="18" w:space="0" w:color="auto"/>
            </w:tcBorders>
            <w:shd w:val="clear" w:color="auto" w:fill="D1D1D1" w:themeFill="background2" w:themeFillShade="E6"/>
            <w:vAlign w:val="center"/>
          </w:tcPr>
          <w:p w14:paraId="467EE392" w14:textId="77777777" w:rsidR="00CF2A07" w:rsidRDefault="00CF2A07" w:rsidP="00CF2A07">
            <w:pPr>
              <w:spacing w:after="60"/>
              <w:jc w:val="center"/>
              <w:rPr>
                <w:b/>
                <w:bCs/>
              </w:rPr>
            </w:pPr>
            <w:r>
              <w:rPr>
                <w:b/>
                <w:bCs/>
              </w:rPr>
              <w:t>Abundance compared to other experimental groups</w:t>
            </w:r>
          </w:p>
        </w:tc>
      </w:tr>
      <w:tr w:rsidR="00CF2A07" w14:paraId="5EAC71BB" w14:textId="77777777" w:rsidTr="00CF2A07">
        <w:trPr>
          <w:trHeight w:val="428"/>
        </w:trPr>
        <w:tc>
          <w:tcPr>
            <w:tcW w:w="5982" w:type="dxa"/>
            <w:gridSpan w:val="2"/>
            <w:tcBorders>
              <w:top w:val="single" w:sz="18" w:space="0" w:color="auto"/>
            </w:tcBorders>
            <w:shd w:val="clear" w:color="auto" w:fill="F2F2F2" w:themeFill="background1" w:themeFillShade="F2"/>
            <w:vAlign w:val="center"/>
          </w:tcPr>
          <w:p w14:paraId="0545B7E5" w14:textId="77777777" w:rsidR="00CF2A07" w:rsidRPr="008B4183" w:rsidRDefault="00CF2A07" w:rsidP="00CF2A07">
            <w:pPr>
              <w:spacing w:after="60"/>
              <w:jc w:val="center"/>
              <w:rPr>
                <w:i/>
                <w:iCs/>
              </w:rPr>
            </w:pPr>
            <w:r>
              <w:rPr>
                <w:i/>
                <w:iCs/>
              </w:rPr>
              <w:t>Aim 3.1: Immunohistochemistry</w:t>
            </w:r>
          </w:p>
        </w:tc>
      </w:tr>
      <w:tr w:rsidR="00CF2A07" w14:paraId="4BC80C3A" w14:textId="77777777" w:rsidTr="00CF2A07">
        <w:trPr>
          <w:trHeight w:val="384"/>
        </w:trPr>
        <w:tc>
          <w:tcPr>
            <w:tcW w:w="2857" w:type="dxa"/>
            <w:vAlign w:val="center"/>
          </w:tcPr>
          <w:p w14:paraId="1893ECDA" w14:textId="77777777" w:rsidR="00CF2A07" w:rsidRPr="005138F0" w:rsidRDefault="00CF2A07" w:rsidP="00CF2A07">
            <w:pPr>
              <w:spacing w:after="60"/>
              <w:jc w:val="center"/>
            </w:pPr>
            <w:r>
              <w:t>Stain Intensity</w:t>
            </w:r>
          </w:p>
        </w:tc>
        <w:tc>
          <w:tcPr>
            <w:tcW w:w="3125" w:type="dxa"/>
            <w:vAlign w:val="center"/>
          </w:tcPr>
          <w:p w14:paraId="7DF21978" w14:textId="77777777" w:rsidR="00CF2A07" w:rsidRDefault="00CF2A07" w:rsidP="00CF2A07">
            <w:pPr>
              <w:spacing w:after="60"/>
              <w:jc w:val="center"/>
              <w:rPr>
                <w:b/>
                <w:bCs/>
              </w:rPr>
            </w:pPr>
            <w:r w:rsidRPr="00A92C9A">
              <w:rPr>
                <w:rFonts w:ascii="Symbol" w:eastAsia="Symbol" w:hAnsi="Symbol" w:cs="Symbol"/>
                <w:b/>
                <w:bCs/>
                <w:szCs w:val="22"/>
              </w:rPr>
              <w:t>¯</w:t>
            </w:r>
          </w:p>
        </w:tc>
      </w:tr>
      <w:tr w:rsidR="00CF2A07" w14:paraId="47C2DD75" w14:textId="77777777" w:rsidTr="00CF2A07">
        <w:trPr>
          <w:trHeight w:val="384"/>
        </w:trPr>
        <w:tc>
          <w:tcPr>
            <w:tcW w:w="5982" w:type="dxa"/>
            <w:gridSpan w:val="2"/>
            <w:shd w:val="clear" w:color="auto" w:fill="F2F2F2" w:themeFill="background1" w:themeFillShade="F2"/>
            <w:vAlign w:val="center"/>
          </w:tcPr>
          <w:p w14:paraId="5489DBD2" w14:textId="77777777" w:rsidR="00CF2A07" w:rsidRPr="008B4183" w:rsidRDefault="00CF2A07" w:rsidP="00CF2A07">
            <w:pPr>
              <w:spacing w:after="60"/>
              <w:jc w:val="center"/>
              <w:rPr>
                <w:rFonts w:eastAsia="Symbol" w:cs="Arial"/>
                <w:i/>
                <w:iCs/>
                <w:szCs w:val="22"/>
              </w:rPr>
            </w:pPr>
            <w:r>
              <w:rPr>
                <w:rFonts w:eastAsia="Symbol" w:cs="Arial"/>
                <w:i/>
                <w:iCs/>
                <w:szCs w:val="22"/>
              </w:rPr>
              <w:t>Aim 3.2: Muscle Mechanics</w:t>
            </w:r>
          </w:p>
        </w:tc>
      </w:tr>
      <w:tr w:rsidR="00CF2A07" w14:paraId="75750F4E" w14:textId="77777777" w:rsidTr="00CF2A07">
        <w:trPr>
          <w:trHeight w:val="384"/>
        </w:trPr>
        <w:tc>
          <w:tcPr>
            <w:tcW w:w="2857" w:type="dxa"/>
            <w:vAlign w:val="center"/>
          </w:tcPr>
          <w:p w14:paraId="19B6A700" w14:textId="77777777" w:rsidR="00CF2A07" w:rsidRDefault="00CF2A07" w:rsidP="00CF2A07">
            <w:pPr>
              <w:spacing w:after="60"/>
              <w:jc w:val="center"/>
            </w:pPr>
            <w:r>
              <w:t>Intracellular Passive Force</w:t>
            </w:r>
          </w:p>
        </w:tc>
        <w:tc>
          <w:tcPr>
            <w:tcW w:w="3125" w:type="dxa"/>
            <w:vAlign w:val="center"/>
          </w:tcPr>
          <w:p w14:paraId="0F316825" w14:textId="77777777" w:rsidR="00CF2A07" w:rsidRDefault="00CF2A07" w:rsidP="00CF2A07">
            <w:pPr>
              <w:spacing w:after="60"/>
              <w:jc w:val="center"/>
              <w:rPr>
                <w:b/>
                <w:bCs/>
              </w:rPr>
            </w:pPr>
            <w:r w:rsidRPr="00A92C9A">
              <w:rPr>
                <w:rFonts w:ascii="Symbol" w:eastAsia="Symbol" w:hAnsi="Symbol" w:cs="Symbol"/>
                <w:b/>
                <w:bCs/>
                <w:szCs w:val="22"/>
              </w:rPr>
              <w:t>¯</w:t>
            </w:r>
          </w:p>
        </w:tc>
      </w:tr>
      <w:tr w:rsidR="00CF2A07" w14:paraId="37F7CCA4" w14:textId="77777777" w:rsidTr="00CF2A07">
        <w:trPr>
          <w:trHeight w:val="384"/>
        </w:trPr>
        <w:tc>
          <w:tcPr>
            <w:tcW w:w="2857" w:type="dxa"/>
            <w:vAlign w:val="center"/>
          </w:tcPr>
          <w:p w14:paraId="26D9288F" w14:textId="77777777" w:rsidR="00CF2A07" w:rsidRDefault="00CF2A07" w:rsidP="00CF2A07">
            <w:pPr>
              <w:spacing w:after="60"/>
              <w:jc w:val="center"/>
            </w:pPr>
            <w:r>
              <w:t>Maximal Isometric Force</w:t>
            </w:r>
          </w:p>
        </w:tc>
        <w:tc>
          <w:tcPr>
            <w:tcW w:w="3125" w:type="dxa"/>
            <w:vAlign w:val="center"/>
          </w:tcPr>
          <w:p w14:paraId="73F5CE49" w14:textId="77777777" w:rsidR="00CF2A07" w:rsidRPr="001267E4" w:rsidRDefault="00CF2A07" w:rsidP="00CF2A07">
            <w:pPr>
              <w:spacing w:after="60"/>
              <w:jc w:val="center"/>
              <w:rPr>
                <w:rFonts w:ascii="Symbol" w:eastAsia="Symbol" w:hAnsi="Symbol" w:cs="Symbol"/>
                <w:b/>
                <w:bCs/>
                <w:szCs w:val="22"/>
              </w:rPr>
            </w:pPr>
            <w:r w:rsidRPr="00A92C9A">
              <w:rPr>
                <w:rFonts w:ascii="Symbol" w:eastAsia="Symbol" w:hAnsi="Symbol" w:cs="Symbol"/>
                <w:b/>
                <w:bCs/>
                <w:szCs w:val="22"/>
              </w:rPr>
              <w:t>¯¯</w:t>
            </w:r>
          </w:p>
        </w:tc>
      </w:tr>
    </w:tbl>
    <w:p w14:paraId="1F38AD2F" w14:textId="2641E065" w:rsidR="00771E48" w:rsidRPr="00570D63" w:rsidRDefault="00826A9A" w:rsidP="00CD354E">
      <w:pPr>
        <w:spacing w:after="60" w:line="240" w:lineRule="auto"/>
        <w:jc w:val="both"/>
      </w:pPr>
      <w:r>
        <w:t xml:space="preserve">This study uses human myocardium procured from patients with heart failure </w:t>
      </w:r>
      <w:r w:rsidR="00EC246A">
        <w:t xml:space="preserve">and organ donors </w:t>
      </w:r>
      <w:r>
        <w:t>using a protocol approved by the IRB at the University of Kentuck</w:t>
      </w:r>
      <w:r w:rsidR="00570D63">
        <w:t>y</w:t>
      </w:r>
      <w:r w:rsidR="00570D63">
        <w:fldChar w:fldCharType="begin">
          <w:fldData xml:space="preserve">PEVuZE5vdGU+PENpdGU+PEF1dGhvcj5CbGFpcjwvQXV0aG9yPjxZZWFyPjIwMTY8L1llYXI+PFJl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</w:fldData>
        </w:fldChar>
      </w:r>
      <w:r w:rsidR="00570D63">
        <w:instrText xml:space="preserve"> ADDIN EN.CITE </w:instrText>
      </w:r>
      <w:r w:rsidR="00570D63">
        <w:fldChar w:fldCharType="begin">
          <w:fldData xml:space="preserve">PEVuZE5vdGU+PENpdGU+PEF1dGhvcj5CbGFpcjwvQXV0aG9yPjxZZWFyPjIwMTY8L1llYXI+PFJl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</w:fldData>
        </w:fldChar>
      </w:r>
      <w:r w:rsidR="00570D63">
        <w:instrText xml:space="preserve"> ADDIN EN.CITE.DATA </w:instrText>
      </w:r>
      <w:r w:rsidR="00570D63">
        <w:fldChar w:fldCharType="end"/>
      </w:r>
      <w:r w:rsidR="00570D63">
        <w:fldChar w:fldCharType="separate"/>
      </w:r>
      <w:r w:rsidR="00570D63" w:rsidRPr="00570D63">
        <w:rPr>
          <w:noProof/>
          <w:vertAlign w:val="superscript"/>
        </w:rPr>
        <w:t>24</w:t>
      </w:r>
      <w:r w:rsidR="00570D63">
        <w:fldChar w:fldCharType="end"/>
      </w:r>
      <w:r>
        <w:t>. Each donor gave written informed consent</w:t>
      </w:r>
      <w:r w:rsidR="00EC246A">
        <w:t xml:space="preserve">. Patient information will remain deidentified throughout this study. </w:t>
      </w:r>
      <w:r>
        <w:t>I am involved in all aspects of this study and understand the complexities of clinical research and patient enrollment. Our program strives to enroll all eligible patients</w:t>
      </w:r>
      <w:r w:rsidR="00EC246A">
        <w:t xml:space="preserve"> irrespective</w:t>
      </w:r>
      <w:r>
        <w:t xml:space="preserve"> of gender, race, age, and socioeconomic status.</w:t>
      </w:r>
      <w:r w:rsidR="00771E48" w:rsidRPr="00CD354E">
        <w:br w:type="page"/>
      </w:r>
    </w:p>
    <w:p w14:paraId="70C25E3C" w14:textId="3B21BBA1" w:rsidR="00433B24" w:rsidRDefault="00433B24" w:rsidP="002E029F">
      <w:pPr>
        <w:spacing w:line="240" w:lineRule="auto"/>
        <w:jc w:val="both"/>
        <w:rPr>
          <w:b/>
          <w:bCs/>
        </w:rPr>
      </w:pPr>
      <w:commentRangeStart w:id="148"/>
      <w:r>
        <w:rPr>
          <w:b/>
          <w:bCs/>
        </w:rPr>
        <w:lastRenderedPageBreak/>
        <w:t>RESPECTIVE CONTRIBUTIONS</w:t>
      </w:r>
      <w:bookmarkStart w:id="149" w:name="Respective_Contributions"/>
      <w:bookmarkEnd w:id="149"/>
      <w:commentRangeEnd w:id="148"/>
      <w:r w:rsidR="00B260F3">
        <w:rPr>
          <w:rStyle w:val="CommentReference"/>
        </w:rPr>
        <w:commentReference w:id="148"/>
      </w:r>
    </w:p>
    <w:p w14:paraId="2D6AFB7A" w14:textId="2059766C" w:rsidR="00B260F3" w:rsidRDefault="005E308D" w:rsidP="002E029F">
      <w:pPr>
        <w:spacing w:after="60" w:line="240" w:lineRule="auto"/>
        <w:jc w:val="both"/>
        <w:rPr>
          <w:ins w:id="150" w:author="Campbell, Kenneth S." w:date="2025-03-31T19:40:00Z"/>
        </w:rPr>
      </w:pPr>
      <w:r>
        <w:t>The applicant</w:t>
      </w:r>
      <w:ins w:id="151" w:author="Campbell, Kenneth S." w:date="2025-03-31T19:38:00Z">
        <w:r w:rsidR="00B260F3">
          <w:t>’s</w:t>
        </w:r>
      </w:ins>
      <w:r>
        <w:t xml:space="preserve"> section of this proposal was </w:t>
      </w:r>
      <w:ins w:id="152" w:author="Campbell, Kenneth S." w:date="2025-03-31T19:38:00Z">
        <w:r w:rsidR="00B260F3">
          <w:t xml:space="preserve">conceived, </w:t>
        </w:r>
        <w:proofErr w:type="spellStart"/>
        <w:proofErr w:type="gramStart"/>
        <w:r w:rsidR="00B260F3">
          <w:t>drafted,and</w:t>
        </w:r>
        <w:proofErr w:type="spellEnd"/>
        <w:proofErr w:type="gramEnd"/>
        <w:r w:rsidR="00B260F3">
          <w:t xml:space="preserve"> written </w:t>
        </w:r>
      </w:ins>
      <w:del w:id="153" w:author="Campbell, Kenneth S." w:date="2025-03-31T19:38:00Z">
        <w:r w:rsidDel="00B260F3">
          <w:delText>pre</w:delText>
        </w:r>
      </w:del>
      <w:del w:id="154" w:author="Campbell, Kenneth S." w:date="2025-03-31T19:39:00Z">
        <w:r w:rsidDel="00B260F3">
          <w:delText xml:space="preserve">pared </w:delText>
        </w:r>
      </w:del>
      <w:r>
        <w:t xml:space="preserve">entirely by Austin Minton. </w:t>
      </w:r>
      <w:ins w:id="155" w:author="Campbell, Kenneth S." w:date="2025-03-31T19:39:00Z">
        <w:r w:rsidR="00B260F3">
          <w:t xml:space="preserve">The sponsor, Ken Campbell, </w:t>
        </w:r>
      </w:ins>
      <w:del w:id="156" w:author="Campbell, Kenneth S." w:date="2025-03-31T19:39:00Z">
        <w:r w:rsidDel="00B260F3">
          <w:delText xml:space="preserve">Dr. Campbell </w:delText>
        </w:r>
      </w:del>
      <w:ins w:id="157" w:author="Campbell, Kenneth S." w:date="2025-03-31T19:39:00Z">
        <w:r w:rsidR="00B260F3">
          <w:t>contributed some edits and made suggestions that might improve clarity and impact</w:t>
        </w:r>
      </w:ins>
      <w:del w:id="158" w:author="Campbell, Kenneth S." w:date="2025-03-31T19:39:00Z">
        <w:r w:rsidDel="00B260F3">
          <w:delText>provided edits and suggestions for clarity and format</w:delText>
        </w:r>
      </w:del>
      <w:r>
        <w:t>.</w:t>
      </w:r>
      <w:del w:id="159" w:author="Campbell, Kenneth S." w:date="2025-03-31T19:39:00Z">
        <w:r w:rsidDel="00B260F3">
          <w:delText xml:space="preserve"> </w:delText>
        </w:r>
      </w:del>
    </w:p>
    <w:p w14:paraId="72E16276" w14:textId="4577414E" w:rsidR="00B260F3" w:rsidDel="00B260F3" w:rsidRDefault="00B260F3" w:rsidP="002E029F">
      <w:pPr>
        <w:spacing w:after="60" w:line="240" w:lineRule="auto"/>
        <w:jc w:val="both"/>
        <w:rPr>
          <w:del w:id="160" w:author="Campbell, Kenneth S." w:date="2025-03-31T19:40:00Z"/>
        </w:rPr>
      </w:pPr>
      <w:proofErr w:type="gramStart"/>
      <w:ins w:id="161" w:author="Campbell, Kenneth S." w:date="2025-03-31T19:40:00Z">
        <w:r>
          <w:t>In particular, Austin Minton</w:t>
        </w:r>
        <w:proofErr w:type="gramEnd"/>
        <w:r>
          <w:t xml:space="preserve"> </w:t>
        </w:r>
      </w:ins>
    </w:p>
    <w:p w14:paraId="67C2214F" w14:textId="6F644D8B" w:rsidR="002E029F" w:rsidRDefault="002E029F" w:rsidP="00B260F3">
      <w:pPr>
        <w:spacing w:after="60" w:line="240" w:lineRule="auto"/>
        <w:jc w:val="both"/>
        <w:pPrChange w:id="162" w:author="Campbell, Kenneth S." w:date="2025-03-31T19:40:00Z">
          <w:pPr>
            <w:spacing w:after="120" w:line="240" w:lineRule="auto"/>
            <w:jc w:val="both"/>
          </w:pPr>
        </w:pPrChange>
      </w:pPr>
      <w:del w:id="163" w:author="Campbell, Kenneth S." w:date="2025-03-31T19:40:00Z">
        <w:r w:rsidDel="00B260F3">
          <w:delText xml:space="preserve">The applicant, Austin Minton, </w:delText>
        </w:r>
      </w:del>
      <w:r>
        <w:t>developed t</w:t>
      </w:r>
      <w:r w:rsidR="005E308D">
        <w:t xml:space="preserve">he core hypothesis that </w:t>
      </w:r>
      <w:proofErr w:type="spellStart"/>
      <w:r w:rsidR="005E308D">
        <w:t>TTNtv</w:t>
      </w:r>
      <w:proofErr w:type="spellEnd"/>
      <w:r w:rsidR="005E308D">
        <w:t xml:space="preserve"> contribute to NICM pathogenesis by overloading cellular turnover pathways, leading to increased lipofuscin accumulation, incorporation of truncated titin into sarcomeres, and reduced</w:t>
      </w:r>
      <w:r>
        <w:t xml:space="preserve"> isometric active and passive forces. </w:t>
      </w:r>
      <w:ins w:id="164" w:author="Campbell, Kenneth S." w:date="2025-03-31T19:40:00Z">
        <w:r w:rsidR="00B260F3">
          <w:t>Austin presented these nov</w:t>
        </w:r>
      </w:ins>
      <w:ins w:id="165" w:author="Campbell, Kenneth S." w:date="2025-03-31T19:41:00Z">
        <w:r w:rsidR="00B260F3">
          <w:t xml:space="preserve">el </w:t>
        </w:r>
      </w:ins>
      <w:ins w:id="166" w:author="Campbell, Kenneth S." w:date="2025-03-31T19:40:00Z">
        <w:r w:rsidR="00B260F3">
          <w:t xml:space="preserve">ideas </w:t>
        </w:r>
      </w:ins>
      <w:ins w:id="167" w:author="Campbell, Kenneth S." w:date="2025-03-31T19:41:00Z">
        <w:r w:rsidR="00B260F3">
          <w:t>to his PhD Advisory Committee during the Qualify Exam process. The committee discussed these ideas with him</w:t>
        </w:r>
      </w:ins>
      <w:ins w:id="168" w:author="Campbell, Kenneth S." w:date="2025-03-31T19:42:00Z">
        <w:r w:rsidR="00B260F3">
          <w:t xml:space="preserve"> for 2 hours and suggested several refinements that Austin subsequently incorporated into this proposal</w:t>
        </w:r>
      </w:ins>
      <w:del w:id="169" w:author="Campbell, Kenneth S." w:date="2025-03-31T19:42:00Z">
        <w:r w:rsidDel="00B260F3">
          <w:delText xml:space="preserve">The applicant also developed the aims and experiments proposed in this project with some input and refinement from his </w:delText>
        </w:r>
        <w:r w:rsidR="00290797" w:rsidDel="00B260F3">
          <w:delText xml:space="preserve">PhD </w:delText>
        </w:r>
        <w:r w:rsidDel="00B260F3">
          <w:delText>advisory committee.</w:delText>
        </w:r>
      </w:del>
      <w:ins w:id="170" w:author="Campbell, Kenneth S." w:date="2025-03-31T19:42:00Z">
        <w:r w:rsidR="00B260F3">
          <w:t>.</w:t>
        </w:r>
      </w:ins>
    </w:p>
    <w:p w14:paraId="096E8FA1" w14:textId="77777777" w:rsidR="002E029F" w:rsidRDefault="002E029F" w:rsidP="002E029F">
      <w:pPr>
        <w:spacing w:after="60" w:line="240" w:lineRule="auto"/>
        <w:jc w:val="both"/>
        <w:rPr>
          <w:b/>
          <w:bCs/>
        </w:rPr>
      </w:pPr>
      <w:r>
        <w:rPr>
          <w:b/>
          <w:bCs/>
        </w:rPr>
        <w:t>Development of Training Plan</w:t>
      </w:r>
    </w:p>
    <w:p w14:paraId="40EE9A20" w14:textId="06474CE8" w:rsidR="00290797" w:rsidRDefault="002E029F" w:rsidP="00290797">
      <w:pPr>
        <w:spacing w:after="120" w:line="240" w:lineRule="auto"/>
        <w:jc w:val="both"/>
      </w:pPr>
      <w:r>
        <w:t>Austin aims to pursue a career in translational medicine and basic science, which has led him to conduct research in the laboratory of Dr. Campbell. Dr. Campbell’s background in cardiac muscle biophysics, biochemistry, and computational modeling will help him develop the skills needed to succeed as an independent scientist. The applicant has started off strong since joining the lab by leading the effort of multi-</w:t>
      </w:r>
      <w:proofErr w:type="spellStart"/>
      <w:r>
        <w:t>omic</w:t>
      </w:r>
      <w:proofErr w:type="spellEnd"/>
      <w:r>
        <w:t xml:space="preserve"> characterization of over 300 human hearts, learning MATLAB code to build segmentation script for analyzing all histological images (fluorescent and brightfield), </w:t>
      </w:r>
      <w:r w:rsidR="00290797">
        <w:t xml:space="preserve">building skills in muscle mechanics using rat skeletal and human cardiac tissue, and presenting corresponding data </w:t>
      </w:r>
      <w:r w:rsidR="00100161">
        <w:t xml:space="preserve">at </w:t>
      </w:r>
      <w:r w:rsidR="00290797">
        <w:t>8 conferences. The training plan developed in this proposal aims to provide Austin with the training and mentorship necessary to maintain a high level of productivity and pursue a career in research as a principal investigator.</w:t>
      </w:r>
    </w:p>
    <w:p w14:paraId="13DC3D93" w14:textId="77777777" w:rsidR="00290797" w:rsidRDefault="00290797" w:rsidP="00290797">
      <w:pPr>
        <w:spacing w:after="60" w:line="240" w:lineRule="auto"/>
        <w:jc w:val="both"/>
        <w:rPr>
          <w:b/>
          <w:bCs/>
        </w:rPr>
      </w:pPr>
      <w:r>
        <w:rPr>
          <w:b/>
          <w:bCs/>
        </w:rPr>
        <w:t>Review and Editing of Training Plan</w:t>
      </w:r>
    </w:p>
    <w:p w14:paraId="1F79C125" w14:textId="77777777" w:rsidR="00290797" w:rsidRDefault="00290797" w:rsidP="00290797">
      <w:pPr>
        <w:spacing w:after="120" w:line="240" w:lineRule="auto"/>
        <w:jc w:val="both"/>
      </w:pPr>
      <w:r>
        <w:t>Austin developed the training plan and other submitted documents with edits from Dr. Campbell. Austin presented this proposal to his PhD advisory committee after passing his qualifying exam and becoming a PhD candidate. Members of his advisory committee provided written feedback on the proposal, which Austin used to make revisions and improvements. Additional edits to the training plan were discussed during weekly 1-on-1 meeting with Dr. Campbell, allowing a personalized training plan to form.</w:t>
      </w:r>
    </w:p>
    <w:p w14:paraId="6D68B84F" w14:textId="77777777" w:rsidR="00290797" w:rsidRDefault="00290797" w:rsidP="00290797">
      <w:pPr>
        <w:spacing w:after="60" w:line="240" w:lineRule="auto"/>
        <w:jc w:val="both"/>
        <w:rPr>
          <w:b/>
          <w:bCs/>
        </w:rPr>
      </w:pPr>
      <w:r>
        <w:rPr>
          <w:b/>
          <w:bCs/>
        </w:rPr>
        <w:t>Respective Roles in Accomplishing the Proposed Research</w:t>
      </w:r>
    </w:p>
    <w:p w14:paraId="3444D9BC" w14:textId="77777777" w:rsidR="00B260F3" w:rsidRDefault="00290797" w:rsidP="009241BE">
      <w:pPr>
        <w:spacing w:line="240" w:lineRule="auto"/>
        <w:jc w:val="both"/>
        <w:rPr>
          <w:ins w:id="171" w:author="Campbell, Kenneth S." w:date="2025-03-31T19:45:00Z"/>
        </w:rPr>
      </w:pPr>
      <w:r>
        <w:t>Austin Minton will be the principal investigator for this project, conducting all experiments and analyzing subsequent results. Drs. Ebbert and Kampourakis will provide support when their expertise will be helpful. Dr. Campbell will continue to provide mentorship on various aspects of each assay and support with experimental design, data analysis, and interpretation.</w:t>
      </w:r>
    </w:p>
    <w:p w14:paraId="11EB4EE3" w14:textId="77777777" w:rsidR="00B260F3" w:rsidRDefault="00B260F3" w:rsidP="009241BE">
      <w:pPr>
        <w:spacing w:line="240" w:lineRule="auto"/>
        <w:jc w:val="both"/>
        <w:rPr>
          <w:ins w:id="172" w:author="Campbell, Kenneth S." w:date="2025-03-31T19:45:00Z"/>
        </w:rPr>
      </w:pPr>
    </w:p>
    <w:p w14:paraId="15CB0E44" w14:textId="77777777" w:rsidR="00B260F3" w:rsidRDefault="00B260F3" w:rsidP="009241BE">
      <w:pPr>
        <w:spacing w:line="240" w:lineRule="auto"/>
        <w:jc w:val="both"/>
        <w:rPr>
          <w:ins w:id="173" w:author="Campbell, Kenneth S." w:date="2025-03-31T19:45:00Z"/>
        </w:rPr>
      </w:pPr>
    </w:p>
    <w:p w14:paraId="34DE48F8" w14:textId="32A8EE4F" w:rsidR="00433B24" w:rsidRPr="002E029F" w:rsidRDefault="00433B24" w:rsidP="009241BE">
      <w:pPr>
        <w:spacing w:line="240" w:lineRule="auto"/>
        <w:jc w:val="both"/>
      </w:pPr>
      <w:r>
        <w:rPr>
          <w:b/>
          <w:bCs/>
        </w:rPr>
        <w:br w:type="page"/>
      </w:r>
    </w:p>
    <w:p w14:paraId="3AED0A7E" w14:textId="27B993D0" w:rsidR="00433B24" w:rsidRDefault="00433B24" w:rsidP="00595CF9">
      <w:pPr>
        <w:spacing w:line="240" w:lineRule="auto"/>
        <w:jc w:val="both"/>
        <w:rPr>
          <w:b/>
          <w:bCs/>
        </w:rPr>
      </w:pPr>
      <w:r>
        <w:rPr>
          <w:b/>
          <w:bCs/>
        </w:rPr>
        <w:lastRenderedPageBreak/>
        <w:t>SELECTION OF SPONSOR AND INSTITUTION</w:t>
      </w:r>
      <w:bookmarkStart w:id="174" w:name="Selection_of_Sponsor_Institution"/>
      <w:bookmarkEnd w:id="174"/>
    </w:p>
    <w:p w14:paraId="5FECD391" w14:textId="77777777" w:rsidR="009241BE" w:rsidRPr="009241BE" w:rsidRDefault="009241BE" w:rsidP="00595CF9">
      <w:pPr>
        <w:spacing w:after="60" w:line="240" w:lineRule="auto"/>
        <w:jc w:val="both"/>
        <w:rPr>
          <w:rFonts w:eastAsia="Calibri" w:cs="Times New Roman (Body CS)"/>
          <w:b/>
          <w:bCs/>
          <w:szCs w:val="22"/>
        </w:rPr>
      </w:pPr>
      <w:r w:rsidRPr="009241BE">
        <w:rPr>
          <w:rFonts w:eastAsia="Calibri" w:cs="Times New Roman (Body CS)"/>
          <w:b/>
          <w:bCs/>
          <w:szCs w:val="22"/>
        </w:rPr>
        <w:t>Institution</w:t>
      </w:r>
    </w:p>
    <w:p w14:paraId="33157270" w14:textId="4E6C296A"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I chose the University of Kentucky </w:t>
      </w:r>
      <w:ins w:id="175" w:author="Campbell, Kenneth S." w:date="2025-03-31T19:46:00Z">
        <w:r w:rsidR="00ED5393">
          <w:rPr>
            <w:rFonts w:eastAsia="Calibri" w:cs="Times New Roman (Body CS)"/>
            <w:szCs w:val="22"/>
          </w:rPr>
          <w:t>because it is my state’s flagship university</w:t>
        </w:r>
      </w:ins>
      <w:ins w:id="176" w:author="Campbell, Kenneth S." w:date="2025-03-31T19:47:00Z">
        <w:r w:rsidR="00ED5393" w:rsidRPr="009241BE" w:rsidDel="00ED5393">
          <w:rPr>
            <w:rFonts w:eastAsia="Calibri" w:cs="Times New Roman (Body CS)"/>
            <w:szCs w:val="22"/>
          </w:rPr>
          <w:t xml:space="preserve"> </w:t>
        </w:r>
      </w:ins>
      <w:del w:id="177" w:author="Campbell, Kenneth S." w:date="2025-03-31T19:46:00Z">
        <w:r w:rsidRPr="009241BE" w:rsidDel="00ED5393">
          <w:rPr>
            <w:rFonts w:eastAsia="Calibri" w:cs="Times New Roman (Body CS)"/>
            <w:szCs w:val="22"/>
          </w:rPr>
          <w:delText>due to its distinction as an innovative research institution across various disciplines</w:delText>
        </w:r>
      </w:del>
      <w:r w:rsidRPr="009241BE">
        <w:rPr>
          <w:rFonts w:eastAsia="Calibri" w:cs="Times New Roman (Body CS)"/>
          <w:szCs w:val="22"/>
        </w:rPr>
        <w:t xml:space="preserve">. It is 1 of only 22 institutions in the U.S. to have an NIH Clinical and Translational Science Award, NIH Alzheimer’s Disease Center, and NIH National Cancer Institute. The College of Medicine contains 7 basic science and 18 clinical departments, along with numerous biomedical centers in areas such as cardiovascular, diabetes and obesity, drug addiction, and infectious diseases. </w:t>
      </w:r>
      <w:commentRangeStart w:id="178"/>
      <w:r w:rsidRPr="009241BE">
        <w:rPr>
          <w:rFonts w:eastAsia="Calibri" w:cs="Times New Roman (Body CS)"/>
          <w:szCs w:val="22"/>
        </w:rPr>
        <w:t xml:space="preserve">With this degree of research diversity, I found interest in the Integrated Biomedical Sciences </w:t>
      </w:r>
      <w:commentRangeEnd w:id="178"/>
      <w:r w:rsidR="00ED5393">
        <w:rPr>
          <w:rStyle w:val="CommentReference"/>
        </w:rPr>
        <w:commentReference w:id="178"/>
      </w:r>
      <w:r w:rsidRPr="009241BE">
        <w:rPr>
          <w:rFonts w:eastAsia="Calibri" w:cs="Times New Roman (Body CS)"/>
          <w:szCs w:val="22"/>
        </w:rPr>
        <w:t>Program, which provides 1 year of undifferentiated curriculum to serve as an entry point for 6 doctoral programs. Admission to this Program allowed me to commit 32 weeks of laboratory rotations in the Departments of (1) Neuroscience, (2) Microbiology, Immunology and Molecular Genetics, and (3) Physiology.</w:t>
      </w:r>
    </w:p>
    <w:p w14:paraId="59D1CA23" w14:textId="279FE921"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Of the 3 Departments I rotated in, the Department of Physiology stood out as ideal for my doctoral training. My interest sparked due to the cohesivity of investigators in distinct research areas, which allows trainees to participate in multi-disciplin</w:t>
      </w:r>
      <w:del w:id="179" w:author="Campbell, Kenneth S." w:date="2025-03-31T19:49:00Z">
        <w:r w:rsidRPr="009241BE" w:rsidDel="00ED5393">
          <w:rPr>
            <w:rFonts w:eastAsia="Calibri" w:cs="Times New Roman (Body CS)"/>
            <w:szCs w:val="22"/>
          </w:rPr>
          <w:delText>e</w:delText>
        </w:r>
      </w:del>
      <w:ins w:id="180" w:author="Campbell, Kenneth S." w:date="2025-03-31T19:49:00Z">
        <w:r w:rsidR="00ED5393">
          <w:rPr>
            <w:rFonts w:eastAsia="Calibri" w:cs="Times New Roman (Body CS)"/>
            <w:szCs w:val="22"/>
          </w:rPr>
          <w:t>ary</w:t>
        </w:r>
      </w:ins>
      <w:r w:rsidRPr="009241BE">
        <w:rPr>
          <w:rFonts w:eastAsia="Calibri" w:cs="Times New Roman (Body CS)"/>
          <w:szCs w:val="22"/>
        </w:rPr>
        <w:t xml:space="preserve"> science ranging from molecular to broad-scale levels. The Department </w:t>
      </w:r>
      <w:ins w:id="181" w:author="Campbell, Kenneth S." w:date="2025-03-31T19:49:00Z">
        <w:r w:rsidR="00ED5393">
          <w:rPr>
            <w:rFonts w:eastAsia="Calibri" w:cs="Times New Roman (Body CS)"/>
            <w:szCs w:val="22"/>
          </w:rPr>
          <w:t xml:space="preserve">has </w:t>
        </w:r>
      </w:ins>
      <w:del w:id="182" w:author="Campbell, Kenneth S." w:date="2025-03-31T19:49:00Z">
        <w:r w:rsidRPr="009241BE" w:rsidDel="00ED5393">
          <w:rPr>
            <w:rFonts w:eastAsia="Calibri" w:cs="Times New Roman (Body CS)"/>
            <w:szCs w:val="22"/>
          </w:rPr>
          <w:delText xml:space="preserve">consists of </w:delText>
        </w:r>
      </w:del>
      <w:r w:rsidRPr="009241BE">
        <w:rPr>
          <w:rFonts w:eastAsia="Calibri" w:cs="Times New Roman (Body CS)"/>
          <w:szCs w:val="22"/>
        </w:rPr>
        <w:t>36 full-time primar</w:t>
      </w:r>
      <w:ins w:id="183" w:author="Campbell, Kenneth S." w:date="2025-03-31T19:49:00Z">
        <w:r w:rsidR="00ED5393">
          <w:rPr>
            <w:rFonts w:eastAsia="Calibri" w:cs="Times New Roman (Body CS)"/>
            <w:szCs w:val="22"/>
          </w:rPr>
          <w:t>y and 26 associated faculty</w:t>
        </w:r>
      </w:ins>
      <w:del w:id="184" w:author="Campbell, Kenneth S." w:date="2025-03-31T19:49:00Z">
        <w:r w:rsidRPr="009241BE" w:rsidDel="00ED5393">
          <w:rPr>
            <w:rFonts w:eastAsia="Calibri" w:cs="Times New Roman (Body CS)"/>
            <w:szCs w:val="22"/>
          </w:rPr>
          <w:delText>ily appointed faculty and 26 faculty with other appointment affiliations</w:delText>
        </w:r>
      </w:del>
      <w:r w:rsidRPr="009241BE">
        <w:rPr>
          <w:rFonts w:eastAsia="Calibri" w:cs="Times New Roman (Body CS)"/>
          <w:szCs w:val="22"/>
        </w:rPr>
        <w:t xml:space="preserve">. </w:t>
      </w:r>
      <w:ins w:id="185" w:author="Campbell, Kenneth S." w:date="2025-03-31T19:50:00Z">
        <w:r w:rsidR="00ED5393">
          <w:rPr>
            <w:rFonts w:eastAsia="Calibri" w:cs="Times New Roman (Body CS)"/>
            <w:szCs w:val="22"/>
          </w:rPr>
          <w:t xml:space="preserve">Collectively, these investigators received </w:t>
        </w:r>
      </w:ins>
      <w:del w:id="186" w:author="Campbell, Kenneth S." w:date="2025-03-31T19:50:00Z">
        <w:r w:rsidRPr="009241BE" w:rsidDel="00ED5393">
          <w:rPr>
            <w:rFonts w:eastAsia="Calibri" w:cs="Times New Roman (Body CS)"/>
            <w:szCs w:val="22"/>
          </w:rPr>
          <w:delText xml:space="preserve">Moreover, according to the Blue Ridge Institute for Medical Research, the Department obtained </w:delText>
        </w:r>
      </w:del>
      <w:r w:rsidRPr="009241BE">
        <w:rPr>
          <w:rFonts w:eastAsia="Calibri" w:cs="Times New Roman (Body CS)"/>
          <w:szCs w:val="22"/>
        </w:rPr>
        <w:t>$15.2 million in extramural funding</w:t>
      </w:r>
      <w:ins w:id="187" w:author="Campbell, Kenneth S." w:date="2025-03-31T19:50:00Z">
        <w:r w:rsidR="00ED5393">
          <w:rPr>
            <w:rFonts w:eastAsia="Calibri" w:cs="Times New Roman (Body CS)"/>
            <w:szCs w:val="22"/>
          </w:rPr>
          <w:t xml:space="preserve"> in 2024</w:t>
        </w:r>
      </w:ins>
      <w:r w:rsidRPr="009241BE">
        <w:rPr>
          <w:rFonts w:eastAsia="Calibri" w:cs="Times New Roman (Body CS)"/>
          <w:szCs w:val="22"/>
        </w:rPr>
        <w:t>, ranking 7</w:t>
      </w:r>
      <w:r w:rsidRPr="009241BE">
        <w:rPr>
          <w:rFonts w:eastAsia="Calibri" w:cs="Times New Roman (Body CS)"/>
          <w:szCs w:val="22"/>
          <w:vertAlign w:val="superscript"/>
        </w:rPr>
        <w:t>th</w:t>
      </w:r>
      <w:r w:rsidRPr="009241BE">
        <w:rPr>
          <w:rFonts w:eastAsia="Calibri" w:cs="Times New Roman (Body CS)"/>
          <w:szCs w:val="22"/>
        </w:rPr>
        <w:t xml:space="preserve">-highest </w:t>
      </w:r>
      <w:del w:id="188" w:author="Campbell, Kenneth S." w:date="2025-03-31T19:50:00Z">
        <w:r w:rsidRPr="009241BE" w:rsidDel="00ED5393">
          <w:rPr>
            <w:rFonts w:eastAsia="Calibri" w:cs="Times New Roman (Body CS)"/>
            <w:szCs w:val="22"/>
          </w:rPr>
          <w:delText xml:space="preserve">in NIH-funded Departments of Physiology in the U.S. </w:delText>
        </w:r>
      </w:del>
      <w:ins w:id="189" w:author="Campbell, Kenneth S." w:date="2025-03-31T19:50:00Z">
        <w:r w:rsidR="00ED5393">
          <w:rPr>
            <w:rFonts w:eastAsia="Calibri" w:cs="Times New Roman (Body CS)"/>
            <w:szCs w:val="22"/>
          </w:rPr>
          <w:t>on the Blue Ridge Rankings for Depa</w:t>
        </w:r>
      </w:ins>
      <w:ins w:id="190" w:author="Campbell, Kenneth S." w:date="2025-03-31T19:51:00Z">
        <w:r w:rsidR="00ED5393">
          <w:rPr>
            <w:rFonts w:eastAsia="Calibri" w:cs="Times New Roman (Body CS)"/>
            <w:szCs w:val="22"/>
          </w:rPr>
          <w:t>rtments of Physiology.</w:t>
        </w:r>
      </w:ins>
      <w:del w:id="191" w:author="Campbell, Kenneth S." w:date="2025-03-31T19:50:00Z">
        <w:r w:rsidRPr="009241BE" w:rsidDel="00ED5393">
          <w:rPr>
            <w:rFonts w:eastAsia="Calibri" w:cs="Times New Roman (Body CS)"/>
            <w:szCs w:val="22"/>
          </w:rPr>
          <w:delText>as of 2024.</w:delText>
        </w:r>
      </w:del>
    </w:p>
    <w:p w14:paraId="3F188002" w14:textId="3C00DA13" w:rsidR="009241BE" w:rsidRPr="009241BE" w:rsidRDefault="009241BE" w:rsidP="00595CF9">
      <w:pPr>
        <w:spacing w:after="120" w:line="240" w:lineRule="auto"/>
        <w:jc w:val="both"/>
        <w:rPr>
          <w:rFonts w:eastAsia="Calibri" w:cs="Times New Roman (Body CS)"/>
          <w:szCs w:val="22"/>
        </w:rPr>
      </w:pPr>
      <w:r w:rsidRPr="009241BE">
        <w:rPr>
          <w:rFonts w:eastAsia="Calibri" w:cs="Times New Roman (Body CS)"/>
          <w:szCs w:val="22"/>
        </w:rPr>
        <w:t>The Department of Physiology is committed to fostering an environment that promotes individual development and networking skills for trainees, including instruction to provide a knowledgebase of cellular, molecular, and organ-system physiology. As a graduate student in the Department, I attend weekly research seminars with 12 seminars hosting external speakers each semester. Along with providing an opportunity to learn about current scientific advancements, the Department holds an informal lunch with each seminar presenter to promote collaboration between trainees and guest speakers. Additionally, the Department offers a broad range of research equipment for trainee utilization, preventing limitations based on instrument availability.</w:t>
      </w:r>
    </w:p>
    <w:p w14:paraId="29F398DB" w14:textId="77777777" w:rsidR="009241BE" w:rsidRPr="009241BE" w:rsidRDefault="009241BE" w:rsidP="00595CF9">
      <w:pPr>
        <w:spacing w:after="60" w:line="240" w:lineRule="auto"/>
        <w:jc w:val="both"/>
        <w:rPr>
          <w:rFonts w:eastAsia="Calibri" w:cs="Times New Roman (Body CS)"/>
          <w:b/>
          <w:bCs/>
          <w:szCs w:val="22"/>
        </w:rPr>
      </w:pPr>
      <w:r w:rsidRPr="009241BE">
        <w:rPr>
          <w:rFonts w:eastAsia="Calibri" w:cs="Times New Roman (Body CS)"/>
          <w:b/>
          <w:bCs/>
          <w:szCs w:val="22"/>
        </w:rPr>
        <w:t>Sponsor</w:t>
      </w:r>
    </w:p>
    <w:p w14:paraId="6EF4AFBA" w14:textId="44E5C206"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I selected Kenneth Campbell, P</w:t>
      </w:r>
      <w:r w:rsidR="008D649E">
        <w:rPr>
          <w:rFonts w:eastAsia="Calibri" w:cs="Times New Roman (Body CS)"/>
          <w:szCs w:val="22"/>
        </w:rPr>
        <w:t>hD</w:t>
      </w:r>
      <w:r w:rsidRPr="009241BE">
        <w:rPr>
          <w:rFonts w:eastAsia="Calibri" w:cs="Times New Roman (Body CS)"/>
          <w:szCs w:val="22"/>
        </w:rPr>
        <w:t>, as my mentor and sponsor due to his distinguished reputation in translational research pertaining to heart failure. Dr. Campbell is the Director of Translational Research in the Division of Cardiovascular Medicine and the Director of the Biospecimens Core in the Kentucky Center for Clinical and Translational Science. He has a strong publishing history (&gt;1</w:t>
      </w:r>
      <w:ins w:id="192" w:author="Campbell, Kenneth S." w:date="2025-03-31T19:51:00Z">
        <w:r w:rsidR="00ED5393">
          <w:rPr>
            <w:rFonts w:eastAsia="Calibri" w:cs="Times New Roman (Body CS)"/>
            <w:szCs w:val="22"/>
          </w:rPr>
          <w:t>3</w:t>
        </w:r>
      </w:ins>
      <w:del w:id="193" w:author="Campbell, Kenneth S." w:date="2025-03-31T19:51:00Z">
        <w:r w:rsidRPr="009241BE" w:rsidDel="00ED5393">
          <w:rPr>
            <w:rFonts w:eastAsia="Calibri" w:cs="Times New Roman (Body CS)"/>
            <w:szCs w:val="22"/>
          </w:rPr>
          <w:delText>0</w:delText>
        </w:r>
      </w:del>
      <w:r w:rsidRPr="009241BE">
        <w:rPr>
          <w:rFonts w:eastAsia="Calibri" w:cs="Times New Roman (Body CS)"/>
          <w:szCs w:val="22"/>
        </w:rPr>
        <w:t xml:space="preserve">0 publications, h-index of </w:t>
      </w:r>
      <w:r>
        <w:rPr>
          <w:rFonts w:eastAsia="Calibri" w:cs="Times New Roman (Body CS)"/>
          <w:szCs w:val="22"/>
        </w:rPr>
        <w:t>42</w:t>
      </w:r>
      <w:r w:rsidRPr="009241BE">
        <w:rPr>
          <w:rFonts w:eastAsia="Calibri" w:cs="Times New Roman (Body CS)"/>
          <w:szCs w:val="22"/>
        </w:rPr>
        <w:t xml:space="preserve"> including manuscripts in Nature, JCI, and PNAS) and a successful record of mentoring trainees into academia and industry. According to the Blue Ridge Institute for Medical Research, Dr. Campbell </w:t>
      </w:r>
      <w:r w:rsidR="003E4C7F">
        <w:rPr>
          <w:rFonts w:eastAsia="Calibri" w:cs="Times New Roman (Body CS)"/>
          <w:szCs w:val="22"/>
        </w:rPr>
        <w:t>was</w:t>
      </w:r>
      <w:r w:rsidRPr="009241BE">
        <w:rPr>
          <w:rFonts w:eastAsia="Calibri" w:cs="Times New Roman (Body CS)"/>
          <w:szCs w:val="22"/>
        </w:rPr>
        <w:t xml:space="preserve"> </w:t>
      </w:r>
      <w:del w:id="194" w:author="Campbell, Kenneth S." w:date="2025-03-31T19:51:00Z">
        <w:r w:rsidRPr="009241BE" w:rsidDel="00ED5393">
          <w:rPr>
            <w:rFonts w:eastAsia="Calibri" w:cs="Times New Roman (Body CS)"/>
            <w:szCs w:val="22"/>
          </w:rPr>
          <w:delText xml:space="preserve">in </w:delText>
        </w:r>
      </w:del>
      <w:ins w:id="195" w:author="Campbell, Kenneth S." w:date="2025-03-31T19:52:00Z">
        <w:r w:rsidR="00ED5393">
          <w:rPr>
            <w:rFonts w:eastAsia="Calibri" w:cs="Times New Roman (Body CS)"/>
            <w:szCs w:val="22"/>
          </w:rPr>
          <w:t xml:space="preserve">in the </w:t>
        </w:r>
      </w:ins>
      <w:del w:id="196" w:author="Campbell, Kenneth S." w:date="2025-03-31T19:52:00Z">
        <w:r w:rsidRPr="009241BE" w:rsidDel="00ED5393">
          <w:rPr>
            <w:rFonts w:eastAsia="Calibri" w:cs="Times New Roman (Body CS)"/>
            <w:szCs w:val="22"/>
          </w:rPr>
          <w:delText xml:space="preserve">the </w:delText>
        </w:r>
      </w:del>
      <w:del w:id="197" w:author="Campbell, Kenneth S." w:date="2025-03-31T19:51:00Z">
        <w:r w:rsidRPr="009241BE" w:rsidDel="00ED5393">
          <w:rPr>
            <w:rFonts w:eastAsia="Calibri" w:cs="Times New Roman (Body CS)"/>
            <w:szCs w:val="22"/>
          </w:rPr>
          <w:delText xml:space="preserve">top </w:delText>
        </w:r>
      </w:del>
      <w:r w:rsidRPr="009241BE">
        <w:rPr>
          <w:rFonts w:eastAsia="Calibri" w:cs="Times New Roman (Body CS)"/>
          <w:szCs w:val="22"/>
        </w:rPr>
        <w:t>8</w:t>
      </w:r>
      <w:ins w:id="198" w:author="Campbell, Kenneth S." w:date="2025-03-31T19:52:00Z">
        <w:r w:rsidR="00ED5393" w:rsidRPr="00ED5393">
          <w:rPr>
            <w:rFonts w:eastAsia="Calibri" w:cs="Times New Roman (Body CS)"/>
            <w:szCs w:val="22"/>
            <w:vertAlign w:val="superscript"/>
            <w:rPrChange w:id="199" w:author="Campbell, Kenneth S." w:date="2025-03-31T19:52:00Z">
              <w:rPr>
                <w:rFonts w:eastAsia="Calibri" w:cs="Times New Roman (Body CS)"/>
                <w:szCs w:val="22"/>
              </w:rPr>
            </w:rPrChange>
          </w:rPr>
          <w:t>th</w:t>
        </w:r>
        <w:r w:rsidR="00ED5393">
          <w:rPr>
            <w:rFonts w:eastAsia="Calibri" w:cs="Times New Roman (Body CS)"/>
            <w:szCs w:val="22"/>
          </w:rPr>
          <w:t xml:space="preserve"> percentile of </w:t>
        </w:r>
      </w:ins>
      <w:del w:id="200" w:author="Campbell, Kenneth S." w:date="2025-03-31T19:52:00Z">
        <w:r w:rsidRPr="009241BE" w:rsidDel="00ED5393">
          <w:rPr>
            <w:rFonts w:eastAsia="Calibri" w:cs="Times New Roman (Body CS)"/>
            <w:szCs w:val="22"/>
          </w:rPr>
          <w:delText xml:space="preserve">% of </w:delText>
        </w:r>
      </w:del>
      <w:r w:rsidRPr="009241BE">
        <w:rPr>
          <w:rFonts w:eastAsia="Calibri" w:cs="Times New Roman (Body CS)"/>
          <w:szCs w:val="22"/>
        </w:rPr>
        <w:t>most-funded Physiology investigators in 2023.</w:t>
      </w:r>
    </w:p>
    <w:p w14:paraId="5DE9B92A" w14:textId="0560C407"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Dr. Campbell’s lab embraces the complexity of heart failure by incorporating experimentation involving muscle mechanics, biochemistry, histology, and computational modeling. The lab, also, maintains a myocardial repository containing an excess of 20,000 samples from </w:t>
      </w:r>
      <w:r>
        <w:rPr>
          <w:rFonts w:eastAsia="Calibri" w:cs="Times New Roman (Body CS)"/>
          <w:szCs w:val="22"/>
        </w:rPr>
        <w:t>650</w:t>
      </w:r>
      <w:r w:rsidRPr="009241BE">
        <w:rPr>
          <w:rFonts w:eastAsia="Calibri" w:cs="Times New Roman (Body CS)"/>
          <w:szCs w:val="22"/>
        </w:rPr>
        <w:t xml:space="preserve"> human hearts, </w:t>
      </w:r>
      <w:commentRangeStart w:id="201"/>
      <w:r w:rsidRPr="009241BE">
        <w:rPr>
          <w:rFonts w:eastAsia="Calibri" w:cs="Times New Roman (Body CS)"/>
          <w:szCs w:val="22"/>
        </w:rPr>
        <w:t>which particularly attracted my efforts to his team</w:t>
      </w:r>
      <w:commentRangeEnd w:id="201"/>
      <w:r w:rsidR="00ED5393">
        <w:rPr>
          <w:rStyle w:val="CommentReference"/>
        </w:rPr>
        <w:commentReference w:id="201"/>
      </w:r>
      <w:r w:rsidRPr="009241BE">
        <w:rPr>
          <w:rFonts w:eastAsia="Calibri" w:cs="Times New Roman (Body CS)"/>
          <w:szCs w:val="22"/>
        </w:rPr>
        <w:t>. Utilizing worldwide connections in cardiovascular physiology, Dr. Campbell shares samples with labs from over 30 institutions, 1, of which, resulted in a Nature publication describing the first single-molecule-level structural depiction of the cardiac thick filament (</w:t>
      </w:r>
      <w:r w:rsidRPr="009241BE">
        <w:rPr>
          <w:rFonts w:eastAsia="Calibri" w:cs="Times New Roman (Body CS)"/>
          <w:i/>
          <w:iCs/>
          <w:szCs w:val="22"/>
        </w:rPr>
        <w:t>Cryo-EM structure of the human cardiac myosin filament</w:t>
      </w:r>
      <w:r w:rsidRPr="009241BE">
        <w:rPr>
          <w:rFonts w:eastAsia="Calibri" w:cs="Times New Roman (Body CS)"/>
          <w:szCs w:val="22"/>
        </w:rPr>
        <w:t xml:space="preserve">). A </w:t>
      </w:r>
      <w:r w:rsidR="001C5705" w:rsidRPr="009241BE">
        <w:rPr>
          <w:rFonts w:eastAsia="Calibri" w:cs="Times New Roman (Body CS)"/>
          <w:szCs w:val="22"/>
        </w:rPr>
        <w:t>high level</w:t>
      </w:r>
      <w:r w:rsidRPr="009241BE">
        <w:rPr>
          <w:rFonts w:eastAsia="Calibri" w:cs="Times New Roman (Body CS)"/>
          <w:szCs w:val="22"/>
        </w:rPr>
        <w:t xml:space="preserve"> of productivity is sustained in Dr. Campbell’s lab, as he grounds the team’s projects in synchrony with medical professionals at the Albert B. Chandler Hospital, the flagship component of UK HealthCare.</w:t>
      </w:r>
    </w:p>
    <w:p w14:paraId="1A15DD32" w14:textId="40FFE607"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I spent 18 of my 32 weeks of laboratory rotations in the lab of Dr. Campbell. During this time, he offered the opportunity to lead a project that involved identifying genetic variants within his myocardial repository. I eagerly assumed this role, which built upon my previous research experiences in genetics and has led to numerous poster/oral presentations at regional and national/international conferences. In this endeavor, Dr. Campbell unveiled my everlasting desire </w:t>
      </w:r>
      <w:r w:rsidR="001C5705" w:rsidRPr="009241BE">
        <w:rPr>
          <w:rFonts w:eastAsia="Calibri" w:cs="Times New Roman (Body CS)"/>
          <w:szCs w:val="22"/>
        </w:rPr>
        <w:t>to use</w:t>
      </w:r>
      <w:r w:rsidRPr="009241BE">
        <w:rPr>
          <w:rFonts w:eastAsia="Calibri" w:cs="Times New Roman (Body CS)"/>
          <w:szCs w:val="22"/>
        </w:rPr>
        <w:t xml:space="preserve"> bench science as a conduit to improve medicine and overall treatment of patients in heart failure.</w:t>
      </w:r>
    </w:p>
    <w:p w14:paraId="61EE1EC5" w14:textId="100B3982" w:rsidR="00433B24" w:rsidRDefault="009241BE" w:rsidP="009241BE">
      <w:pPr>
        <w:spacing w:line="240" w:lineRule="auto"/>
        <w:jc w:val="both"/>
        <w:rPr>
          <w:b/>
          <w:bCs/>
        </w:rPr>
      </w:pPr>
      <w:r w:rsidRPr="009241BE">
        <w:rPr>
          <w:rFonts w:eastAsia="Calibri" w:cs="Times New Roman (Body CS)"/>
          <w:szCs w:val="22"/>
        </w:rPr>
        <w:t xml:space="preserve">Collectively, Dr. Campbell’s expertise, mentorship, and research-orient align directly with my research interests and will be crucial in my aspiration </w:t>
      </w:r>
      <w:r w:rsidR="001C5705" w:rsidRPr="009241BE">
        <w:rPr>
          <w:rFonts w:eastAsia="Calibri" w:cs="Times New Roman (Body CS)"/>
          <w:szCs w:val="22"/>
        </w:rPr>
        <w:t>to become</w:t>
      </w:r>
      <w:r w:rsidRPr="009241BE">
        <w:rPr>
          <w:rFonts w:eastAsia="Calibri" w:cs="Times New Roman (Body CS)"/>
          <w:szCs w:val="22"/>
        </w:rPr>
        <w:t xml:space="preserve"> a renowned principal investigator in translational cardiac research.</w:t>
      </w:r>
      <w:r w:rsidR="00433B24">
        <w:rPr>
          <w:b/>
          <w:bCs/>
        </w:rPr>
        <w:br w:type="page"/>
      </w:r>
    </w:p>
    <w:p w14:paraId="57ECBEFA" w14:textId="72BF24EC" w:rsidR="00433B24" w:rsidRDefault="00433B24" w:rsidP="00595CF9">
      <w:pPr>
        <w:spacing w:line="240" w:lineRule="auto"/>
        <w:jc w:val="both"/>
        <w:rPr>
          <w:b/>
          <w:bCs/>
        </w:rPr>
      </w:pPr>
      <w:r>
        <w:rPr>
          <w:b/>
          <w:bCs/>
        </w:rPr>
        <w:lastRenderedPageBreak/>
        <w:t>TRAINING IN RESPONSIBLE CONDUCT OF RESEARCH</w:t>
      </w:r>
      <w:bookmarkStart w:id="202" w:name="Training_in_RCR"/>
      <w:bookmarkEnd w:id="202"/>
    </w:p>
    <w:p w14:paraId="791FB361" w14:textId="77777777" w:rsidR="00B5433A" w:rsidRPr="00B5433A" w:rsidRDefault="00B5433A" w:rsidP="00595CF9">
      <w:pPr>
        <w:spacing w:after="60" w:line="240" w:lineRule="auto"/>
        <w:jc w:val="both"/>
        <w:rPr>
          <w:rFonts w:eastAsia="Calibri" w:cs="Times New Roman (Body CS)"/>
          <w:b/>
          <w:bCs/>
          <w:szCs w:val="22"/>
        </w:rPr>
      </w:pPr>
      <w:r w:rsidRPr="00B5433A">
        <w:rPr>
          <w:rFonts w:eastAsia="Calibri" w:cs="Times New Roman (Body CS)"/>
          <w:b/>
          <w:bCs/>
          <w:szCs w:val="22"/>
        </w:rPr>
        <w:t>Completed Training</w:t>
      </w:r>
    </w:p>
    <w:p w14:paraId="50318A26" w14:textId="33013A96"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The University of Kentucky Graduate School utilizes unique opportunities to train individuals in Responsible Conduct of Research (RCR), occurring, both, in the first year Integrated Biomedical Sciences Program curriculum and subsequent years of dissertation research. During my first year, I completed the ‘Ethics in Scientific Research’ course, which met 1 hour each week for 15 weeks and was directed by Isabel Mellon, Ph</w:t>
      </w:r>
      <w:r w:rsidR="008D649E">
        <w:rPr>
          <w:rFonts w:eastAsia="Calibri" w:cs="Times New Roman (Body CS)"/>
          <w:szCs w:val="22"/>
        </w:rPr>
        <w:t>D</w:t>
      </w:r>
      <w:r w:rsidRPr="00B5433A">
        <w:rPr>
          <w:rFonts w:eastAsia="Calibri" w:cs="Times New Roman (Body CS)"/>
          <w:szCs w:val="22"/>
        </w:rPr>
        <w:t>. The course held lectures and interactive activities led by numerous biomedical researchers and clinicians, outlined below:</w:t>
      </w:r>
    </w:p>
    <w:p w14:paraId="178DA734" w14:textId="41B6C721" w:rsidR="00B5433A" w:rsidRPr="00B5433A" w:rsidRDefault="00B5433A" w:rsidP="00595CF9">
      <w:pPr>
        <w:spacing w:after="60" w:line="240" w:lineRule="auto"/>
        <w:ind w:left="720"/>
        <w:jc w:val="both"/>
        <w:rPr>
          <w:rFonts w:eastAsia="Calibri" w:cs="Times New Roman (Body CS)"/>
          <w:szCs w:val="22"/>
        </w:rPr>
      </w:pPr>
      <w:r w:rsidRPr="00B5433A">
        <w:rPr>
          <w:rFonts w:eastAsia="Calibri" w:cs="Times New Roman (Body CS)"/>
          <w:i/>
          <w:iCs/>
          <w:szCs w:val="22"/>
          <w:u w:val="single"/>
        </w:rPr>
        <w:t>Weeks 1 - 3</w:t>
      </w:r>
      <w:r w:rsidRPr="00B5433A">
        <w:rPr>
          <w:rFonts w:eastAsia="Calibri" w:cs="Times New Roman (Body CS)"/>
          <w:szCs w:val="22"/>
        </w:rPr>
        <w:t>: Mentoring / Laboratory Supervision</w:t>
      </w:r>
    </w:p>
    <w:p w14:paraId="30542FBD" w14:textId="1C0208F8"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4 &amp; 5</w:t>
      </w:r>
      <w:r w:rsidRPr="00B5433A">
        <w:rPr>
          <w:rFonts w:eastAsia="Calibri" w:cs="Times New Roman (Body CS)"/>
          <w:szCs w:val="22"/>
        </w:rPr>
        <w:t>: Plagiarism / Authorship / Publication</w:t>
      </w:r>
    </w:p>
    <w:p w14:paraId="28B821D4" w14:textId="151ECC9E"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 6</w:t>
      </w:r>
      <w:r w:rsidRPr="00B5433A">
        <w:rPr>
          <w:rFonts w:eastAsia="Calibri" w:cs="Times New Roman (Body CS)"/>
          <w:szCs w:val="22"/>
        </w:rPr>
        <w:t>: Ethics and Regulations of Animals in Research</w:t>
      </w:r>
    </w:p>
    <w:p w14:paraId="3AF69663" w14:textId="599C778E"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7 - 10</w:t>
      </w:r>
      <w:r w:rsidRPr="00B5433A">
        <w:rPr>
          <w:rFonts w:eastAsia="Calibri" w:cs="Times New Roman (Body CS)"/>
          <w:szCs w:val="22"/>
        </w:rPr>
        <w:t>: Data Management / Scientific Misconduct / Commercializing Scientific Discovery</w:t>
      </w:r>
    </w:p>
    <w:p w14:paraId="20F41BAC" w14:textId="62A3583A"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11 - 15</w:t>
      </w:r>
      <w:r w:rsidRPr="00B5433A">
        <w:rPr>
          <w:rFonts w:eastAsia="Calibri" w:cs="Times New Roman (Body CS)"/>
          <w:szCs w:val="22"/>
        </w:rPr>
        <w:t>: Case Studies / Human Subject Research</w:t>
      </w:r>
    </w:p>
    <w:p w14:paraId="4FD668CE" w14:textId="77777777" w:rsidR="00B5433A" w:rsidRPr="00B5433A" w:rsidRDefault="00B5433A" w:rsidP="00F351E7">
      <w:pPr>
        <w:spacing w:after="60" w:line="240" w:lineRule="auto"/>
        <w:jc w:val="both"/>
        <w:rPr>
          <w:rFonts w:eastAsia="Calibri" w:cs="Times New Roman (Body CS)"/>
          <w:szCs w:val="22"/>
        </w:rPr>
      </w:pPr>
      <w:r w:rsidRPr="00B5433A">
        <w:rPr>
          <w:rFonts w:eastAsia="Calibri" w:cs="Times New Roman (Body CS)"/>
          <w:szCs w:val="22"/>
        </w:rPr>
        <w:t>In subsequent years, I completed additional trainings/courses, outlined below:</w:t>
      </w:r>
    </w:p>
    <w:p w14:paraId="6F7F8013" w14:textId="77777777"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Collaborative Institutional Training Initiative Courses</w:t>
      </w:r>
      <w:r w:rsidRPr="00B5433A">
        <w:rPr>
          <w:rFonts w:eastAsia="Calibri" w:cs="Times New Roman (Body CS)"/>
          <w:szCs w:val="22"/>
        </w:rPr>
        <w:t>: Biomedical Investigators and Key Personnel, Health Insurance Portability and Accountability Act (HIPPA) and Human Research</w:t>
      </w:r>
    </w:p>
    <w:p w14:paraId="72CFFEBA" w14:textId="15578F6C" w:rsidR="00B5433A" w:rsidRPr="00B5433A" w:rsidRDefault="00B5433A" w:rsidP="00F351E7">
      <w:pPr>
        <w:spacing w:after="120" w:line="240" w:lineRule="auto"/>
        <w:ind w:left="720"/>
        <w:jc w:val="both"/>
        <w:rPr>
          <w:rFonts w:eastAsia="Calibri" w:cs="Times New Roman (Body CS)"/>
          <w:i/>
          <w:iCs/>
          <w:szCs w:val="22"/>
        </w:rPr>
      </w:pPr>
      <w:r w:rsidRPr="00B5433A">
        <w:rPr>
          <w:rFonts w:eastAsia="Calibri" w:cs="Times New Roman (Body CS)"/>
          <w:i/>
          <w:iCs/>
          <w:szCs w:val="22"/>
          <w:u w:val="single"/>
        </w:rPr>
        <w:t>Department of Laboratory Animal Research</w:t>
      </w:r>
      <w:r w:rsidRPr="00B5433A">
        <w:rPr>
          <w:rFonts w:eastAsia="Calibri" w:cs="Times New Roman (Body CS)"/>
          <w:szCs w:val="22"/>
        </w:rPr>
        <w:t>: Euthanasia of Research Animals, Pain Management of Laboratory Animals, Common Compliance Issues</w:t>
      </w:r>
    </w:p>
    <w:p w14:paraId="306C2519" w14:textId="77777777" w:rsidR="00B5433A" w:rsidRPr="00B5433A" w:rsidRDefault="00B5433A" w:rsidP="00595CF9">
      <w:pPr>
        <w:spacing w:after="60" w:line="240" w:lineRule="auto"/>
        <w:jc w:val="both"/>
        <w:rPr>
          <w:rFonts w:eastAsia="Calibri" w:cs="Times New Roman (Body CS)"/>
          <w:b/>
          <w:bCs/>
          <w:szCs w:val="22"/>
        </w:rPr>
      </w:pPr>
      <w:r w:rsidRPr="00B5433A">
        <w:rPr>
          <w:rFonts w:eastAsia="Calibri" w:cs="Times New Roman (Body CS)"/>
          <w:b/>
          <w:bCs/>
          <w:szCs w:val="22"/>
        </w:rPr>
        <w:t>Planned and Ongoing Training</w:t>
      </w:r>
    </w:p>
    <w:p w14:paraId="3FD80FEA"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I will enroll in the ‘Fundamentals of Bioethics’ course offered by the University of Kentucky Department of Pharmacology (PHS711). Also, I will take advantage of bimonthly University of Kentucky Bioethics Program seminars, annual RCR trainings, and guidance from my sponsor and advisory committee members.</w:t>
      </w:r>
    </w:p>
    <w:p w14:paraId="5EE76A0F"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i/>
          <w:iCs/>
          <w:szCs w:val="22"/>
          <w:u w:val="single"/>
        </w:rPr>
        <w:t>Format</w:t>
      </w:r>
      <w:r w:rsidRPr="00B5433A">
        <w:rPr>
          <w:rFonts w:eastAsia="Calibri" w:cs="Times New Roman (Body CS)"/>
          <w:szCs w:val="22"/>
        </w:rPr>
        <w:t>: PHS711, the University of Kentucky Bioethics Program seminars, and RCR trainings are in-person. My sponsor, Dr. Campbell, trains me in RCR practices during our weekly one-on-one meetings.</w:t>
      </w:r>
    </w:p>
    <w:p w14:paraId="6EDCAA6C" w14:textId="77777777"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Subject Matter</w:t>
      </w:r>
      <w:r w:rsidRPr="00B5433A">
        <w:rPr>
          <w:rFonts w:eastAsia="Calibri" w:cs="Times New Roman (Body CS)"/>
          <w:szCs w:val="22"/>
        </w:rPr>
        <w:t>: Curriculum of PHS711 covers many topics, outlined below:</w:t>
      </w:r>
    </w:p>
    <w:p w14:paraId="2282DD6F" w14:textId="2F7C9A83"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1 &amp; 2</w:t>
      </w:r>
      <w:r w:rsidRPr="00B5433A">
        <w:rPr>
          <w:rFonts w:eastAsia="Calibri" w:cs="Times New Roman (Body CS)"/>
          <w:szCs w:val="22"/>
        </w:rPr>
        <w:t>: Mentor-Mentee Relationships / Responsible Authorship</w:t>
      </w:r>
    </w:p>
    <w:p w14:paraId="1175A9E4"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3 &amp; 4</w:t>
      </w:r>
      <w:r w:rsidRPr="00B5433A">
        <w:rPr>
          <w:rFonts w:eastAsia="Calibri" w:cs="Times New Roman (Body CS)"/>
          <w:szCs w:val="22"/>
        </w:rPr>
        <w:t>: Ethical Data Interpretation / Ethical Use of Vertebrate Animals</w:t>
      </w:r>
    </w:p>
    <w:p w14:paraId="6A035D01"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5 &amp; 6</w:t>
      </w:r>
      <w:r w:rsidRPr="00B5433A">
        <w:rPr>
          <w:rFonts w:eastAsia="Calibri" w:cs="Times New Roman (Body CS)"/>
          <w:szCs w:val="22"/>
        </w:rPr>
        <w:t>: Ethical Research Administration / Conflict of Interest</w:t>
      </w:r>
    </w:p>
    <w:p w14:paraId="1E13CCA7"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7 &amp; 8</w:t>
      </w:r>
      <w:r w:rsidRPr="00B5433A">
        <w:rPr>
          <w:rFonts w:eastAsia="Calibri" w:cs="Times New Roman (Body CS)"/>
          <w:szCs w:val="22"/>
        </w:rPr>
        <w:t>: Ethical Human Resource Management / Diversity and Inclusivity</w:t>
      </w:r>
    </w:p>
    <w:p w14:paraId="789EDB9C"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9 &amp; 10</w:t>
      </w:r>
      <w:r w:rsidRPr="00B5433A">
        <w:rPr>
          <w:rFonts w:eastAsia="Calibri" w:cs="Times New Roman (Body CS)"/>
          <w:szCs w:val="22"/>
        </w:rPr>
        <w:t>: Data Management / HIPPA and Privacy of Human Subjects</w:t>
      </w:r>
    </w:p>
    <w:p w14:paraId="015BF1AD"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11 &amp; 12</w:t>
      </w:r>
      <w:r w:rsidRPr="00B5433A">
        <w:rPr>
          <w:rFonts w:eastAsia="Calibri" w:cs="Times New Roman (Body CS)"/>
          <w:szCs w:val="22"/>
        </w:rPr>
        <w:t>: Ethics of Using Human Subjects / Intellectual Property</w:t>
      </w:r>
    </w:p>
    <w:p w14:paraId="3F533305" w14:textId="77777777" w:rsidR="00B5433A" w:rsidRPr="00B5433A" w:rsidRDefault="00B5433A" w:rsidP="00595CF9">
      <w:pPr>
        <w:spacing w:after="60" w:line="240" w:lineRule="auto"/>
        <w:ind w:firstLine="720"/>
        <w:jc w:val="both"/>
        <w:rPr>
          <w:rFonts w:eastAsia="Calibri" w:cs="Times New Roman (Body CS)"/>
          <w:szCs w:val="22"/>
        </w:rPr>
      </w:pPr>
      <w:r w:rsidRPr="00B5433A">
        <w:rPr>
          <w:rFonts w:eastAsia="Calibri" w:cs="Times New Roman (Body CS)"/>
          <w:i/>
          <w:iCs/>
          <w:szCs w:val="22"/>
          <w:u w:val="single"/>
        </w:rPr>
        <w:t>Weeks 13 &amp; 14</w:t>
      </w:r>
      <w:r w:rsidRPr="00B5433A">
        <w:rPr>
          <w:rFonts w:eastAsia="Calibri" w:cs="Times New Roman (Body CS)"/>
          <w:szCs w:val="22"/>
        </w:rPr>
        <w:t>: Research Misconduct / Ethics of Legal intervention</w:t>
      </w:r>
    </w:p>
    <w:p w14:paraId="75D910FE"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Recent topics of the University of Kentucky Bioethics Program seminars include laboratory breaches, bioethics of non-human primate use, and HIPPA compliance. The University of Kentucky RCR trainings contain seven modules and an annual refresher course, spanning a breadth of related topics. My sponsor and I frequently discuss rigor and reproducible research, impartial data reporting, and protection of human subjects.</w:t>
      </w:r>
    </w:p>
    <w:p w14:paraId="236DE533" w14:textId="183AA230"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Faculty Participation</w:t>
      </w:r>
      <w:r w:rsidRPr="00B5433A">
        <w:rPr>
          <w:rFonts w:eastAsia="Calibri" w:cs="Times New Roman (Body CS)"/>
          <w:szCs w:val="22"/>
        </w:rPr>
        <w:t>: PHS711 is team-taught by Joseph Chappell, Ph</w:t>
      </w:r>
      <w:r w:rsidR="008D649E">
        <w:rPr>
          <w:rFonts w:eastAsia="Calibri" w:cs="Times New Roman (Body CS)"/>
          <w:szCs w:val="22"/>
        </w:rPr>
        <w:t>D</w:t>
      </w:r>
      <w:r w:rsidRPr="00B5433A">
        <w:rPr>
          <w:rFonts w:eastAsia="Calibri" w:cs="Times New Roman (Body CS)"/>
          <w:szCs w:val="22"/>
        </w:rPr>
        <w:t xml:space="preserve">, and Oleg </w:t>
      </w:r>
      <w:proofErr w:type="spellStart"/>
      <w:r w:rsidRPr="00B5433A">
        <w:rPr>
          <w:rFonts w:eastAsia="Calibri" w:cs="Times New Roman (Body CS)"/>
          <w:szCs w:val="22"/>
        </w:rPr>
        <w:t>Tsodikov</w:t>
      </w:r>
      <w:proofErr w:type="spellEnd"/>
      <w:r w:rsidRPr="00B5433A">
        <w:rPr>
          <w:rFonts w:eastAsia="Calibri" w:cs="Times New Roman (Body CS)"/>
          <w:szCs w:val="22"/>
        </w:rPr>
        <w:t>, Ph</w:t>
      </w:r>
      <w:r w:rsidR="008D649E">
        <w:rPr>
          <w:rFonts w:eastAsia="Calibri" w:cs="Times New Roman (Body CS)"/>
          <w:szCs w:val="22"/>
        </w:rPr>
        <w:t>D</w:t>
      </w:r>
      <w:r w:rsidRPr="00B5433A">
        <w:rPr>
          <w:rFonts w:eastAsia="Calibri" w:cs="Times New Roman (Body CS)"/>
          <w:szCs w:val="22"/>
        </w:rPr>
        <w:t>. The University of Kentucky Bioethics Program seminars has rotating guest speakers from various academic backgrounds and is hosted by Sara Rosenthal, Ph</w:t>
      </w:r>
      <w:r w:rsidR="008D649E">
        <w:rPr>
          <w:rFonts w:eastAsia="Calibri" w:cs="Times New Roman (Body CS)"/>
          <w:szCs w:val="22"/>
        </w:rPr>
        <w:t>D</w:t>
      </w:r>
      <w:r w:rsidRPr="00B5433A">
        <w:rPr>
          <w:rFonts w:eastAsia="Calibri" w:cs="Times New Roman (Body CS)"/>
          <w:szCs w:val="22"/>
        </w:rPr>
        <w:t>, Director of the Bioethics Program</w:t>
      </w:r>
      <w:commentRangeStart w:id="203"/>
      <w:r w:rsidRPr="00B5433A">
        <w:rPr>
          <w:rFonts w:eastAsia="Calibri" w:cs="Times New Roman (Body CS)"/>
          <w:szCs w:val="22"/>
        </w:rPr>
        <w:t>. My sponsor, Dr. Campbell, has played an active role in my embodiment of RCR during our weekly one-on-one meeting</w:t>
      </w:r>
      <w:commentRangeEnd w:id="203"/>
      <w:r w:rsidR="00ED5393">
        <w:rPr>
          <w:rStyle w:val="CommentReference"/>
        </w:rPr>
        <w:commentReference w:id="203"/>
      </w:r>
      <w:r w:rsidRPr="00B5433A">
        <w:rPr>
          <w:rFonts w:eastAsia="Calibri" w:cs="Times New Roman (Body CS)"/>
          <w:szCs w:val="22"/>
        </w:rPr>
        <w:t>s. Advisory committee members John McCarthy, Ph</w:t>
      </w:r>
      <w:r w:rsidR="008D649E">
        <w:rPr>
          <w:rFonts w:eastAsia="Calibri" w:cs="Times New Roman (Body CS)"/>
          <w:szCs w:val="22"/>
        </w:rPr>
        <w:t>D</w:t>
      </w:r>
      <w:r w:rsidRPr="00B5433A">
        <w:rPr>
          <w:rFonts w:eastAsia="Calibri" w:cs="Times New Roman (Body CS)"/>
          <w:szCs w:val="22"/>
        </w:rPr>
        <w:t>, and Esther Dupont-Versteegden, Ph</w:t>
      </w:r>
      <w:r w:rsidR="008D649E">
        <w:rPr>
          <w:rFonts w:eastAsia="Calibri" w:cs="Times New Roman (Body CS)"/>
          <w:szCs w:val="22"/>
        </w:rPr>
        <w:t>D</w:t>
      </w:r>
      <w:r w:rsidRPr="00B5433A">
        <w:rPr>
          <w:rFonts w:eastAsia="Calibri" w:cs="Times New Roman (Body CS)"/>
          <w:szCs w:val="22"/>
        </w:rPr>
        <w:t>, will be available to discuss proper experimental design and responsible analysis/reporting of biochemical data. Additional topics of patient privacy and ethics when working with human samples and clinical data will be discussed with advisory committee members Yuan Wen, M</w:t>
      </w:r>
      <w:r w:rsidR="008D649E">
        <w:rPr>
          <w:rFonts w:eastAsia="Calibri" w:cs="Times New Roman (Body CS)"/>
          <w:szCs w:val="22"/>
        </w:rPr>
        <w:t>D</w:t>
      </w:r>
      <w:r w:rsidRPr="00B5433A">
        <w:rPr>
          <w:rFonts w:eastAsia="Calibri" w:cs="Times New Roman (Body CS)"/>
          <w:szCs w:val="22"/>
        </w:rPr>
        <w:t>/Ph</w:t>
      </w:r>
      <w:r w:rsidR="008D649E">
        <w:rPr>
          <w:rFonts w:eastAsia="Calibri" w:cs="Times New Roman (Body CS)"/>
          <w:szCs w:val="22"/>
        </w:rPr>
        <w:t>D</w:t>
      </w:r>
      <w:r w:rsidRPr="00B5433A">
        <w:rPr>
          <w:rFonts w:eastAsia="Calibri" w:cs="Times New Roman (Body CS)"/>
          <w:szCs w:val="22"/>
        </w:rPr>
        <w:t>, and Vedant Gupta, M</w:t>
      </w:r>
      <w:r w:rsidR="008D649E">
        <w:rPr>
          <w:rFonts w:eastAsia="Calibri" w:cs="Times New Roman (Body CS)"/>
          <w:szCs w:val="22"/>
        </w:rPr>
        <w:t>D</w:t>
      </w:r>
      <w:r w:rsidRPr="00B5433A">
        <w:rPr>
          <w:rFonts w:eastAsia="Calibri" w:cs="Times New Roman (Body CS)"/>
          <w:szCs w:val="22"/>
        </w:rPr>
        <w:t>.</w:t>
      </w:r>
    </w:p>
    <w:p w14:paraId="4633AD84" w14:textId="4FFF29CE"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Duration and Frequency of Instruction</w:t>
      </w:r>
      <w:r w:rsidRPr="00B5433A">
        <w:rPr>
          <w:rFonts w:eastAsia="Calibri" w:cs="Times New Roman (Body CS)"/>
          <w:szCs w:val="22"/>
        </w:rPr>
        <w:t>: PHS711 lasts one semester, 2 hours weekly. The University of Kentucky Bioethics Program seminars are held bimonthly for 1 hour. I meet, at least, weekly and every 6 months with my sponsor and advisory committee, respectively.</w:t>
      </w:r>
    </w:p>
    <w:p w14:paraId="3B9C717C" w14:textId="47947E8A" w:rsidR="00433B24" w:rsidRDefault="00B5433A" w:rsidP="009241BE">
      <w:pPr>
        <w:spacing w:line="240" w:lineRule="auto"/>
        <w:jc w:val="both"/>
        <w:rPr>
          <w:b/>
          <w:bCs/>
        </w:rPr>
      </w:pPr>
      <w:r w:rsidRPr="00B5433A">
        <w:rPr>
          <w:rFonts w:eastAsia="Calibri" w:cs="Times New Roman (Body CS)"/>
          <w:szCs w:val="22"/>
        </w:rPr>
        <w:t>In total, this training plan has greater than 35 contact hours, exceeding the 8 hours required by NIH during this F31 award period.</w:t>
      </w:r>
      <w:r w:rsidR="00433B24">
        <w:rPr>
          <w:b/>
          <w:bCs/>
        </w:rPr>
        <w:br w:type="page"/>
      </w:r>
    </w:p>
    <w:p w14:paraId="69B5B326" w14:textId="49EF2443" w:rsidR="00197157" w:rsidRDefault="00433B24" w:rsidP="00100161">
      <w:pPr>
        <w:spacing w:line="240" w:lineRule="auto"/>
        <w:jc w:val="both"/>
        <w:rPr>
          <w:ins w:id="204" w:author="Campbell, Kenneth S." w:date="2025-03-31T19:55:00Z"/>
          <w:b/>
          <w:bCs/>
        </w:rPr>
      </w:pPr>
      <w:r>
        <w:rPr>
          <w:b/>
          <w:bCs/>
        </w:rPr>
        <w:lastRenderedPageBreak/>
        <w:t>SPONSOR</w:t>
      </w:r>
      <w:r w:rsidR="00197157">
        <w:rPr>
          <w:b/>
          <w:bCs/>
        </w:rPr>
        <w:t>’S</w:t>
      </w:r>
      <w:r>
        <w:rPr>
          <w:b/>
          <w:bCs/>
        </w:rPr>
        <w:t xml:space="preserve"> STATEMENT</w:t>
      </w:r>
      <w:bookmarkStart w:id="205" w:name="Sponsor_Statement"/>
      <w:bookmarkEnd w:id="205"/>
    </w:p>
    <w:p w14:paraId="72877481" w14:textId="4F929E3D" w:rsidR="00956ECB" w:rsidRPr="00956ECB" w:rsidDel="00956ECB" w:rsidRDefault="00956ECB" w:rsidP="00100161">
      <w:pPr>
        <w:spacing w:line="240" w:lineRule="auto"/>
        <w:jc w:val="both"/>
        <w:rPr>
          <w:del w:id="206" w:author="Campbell, Kenneth S." w:date="2025-03-31T19:56:00Z"/>
          <w:rPrChange w:id="207" w:author="Campbell, Kenneth S." w:date="2025-03-31T19:56:00Z">
            <w:rPr>
              <w:del w:id="208" w:author="Campbell, Kenneth S." w:date="2025-03-31T19:56:00Z"/>
              <w:b/>
              <w:bCs/>
            </w:rPr>
          </w:rPrChange>
        </w:rPr>
      </w:pPr>
    </w:p>
    <w:p w14:paraId="2C5FC1DB" w14:textId="77777777" w:rsidR="00197157" w:rsidRPr="005855F6" w:rsidRDefault="00197157" w:rsidP="00197157">
      <w:pPr>
        <w:pStyle w:val="ListParagraph"/>
        <w:numPr>
          <w:ilvl w:val="0"/>
          <w:numId w:val="31"/>
        </w:numPr>
        <w:spacing w:after="120" w:line="240" w:lineRule="auto"/>
        <w:jc w:val="both"/>
        <w:rPr>
          <w:rFonts w:cs="Arial"/>
          <w:b/>
          <w:bCs/>
          <w:color w:val="000000" w:themeColor="text1"/>
          <w:szCs w:val="22"/>
        </w:rPr>
      </w:pPr>
      <w:r w:rsidRPr="005855F6">
        <w:rPr>
          <w:rFonts w:cs="Arial"/>
          <w:b/>
          <w:bCs/>
          <w:color w:val="000000" w:themeColor="text1"/>
          <w:szCs w:val="22"/>
        </w:rPr>
        <w:t>Research Support Available</w:t>
      </w:r>
    </w:p>
    <w:p w14:paraId="709CA7E0" w14:textId="12D0D40B" w:rsidR="00197157" w:rsidRDefault="00956ECB" w:rsidP="00197157">
      <w:pPr>
        <w:pStyle w:val="AHABodyFormat"/>
        <w:rPr>
          <w:rFonts w:cs="Arial"/>
          <w:sz w:val="22"/>
          <w:szCs w:val="22"/>
        </w:rPr>
      </w:pPr>
      <w:ins w:id="209" w:author="Campbell, Kenneth S." w:date="2025-03-31T19:55:00Z">
        <w:r>
          <w:rPr>
            <w:rFonts w:cs="Arial"/>
            <w:sz w:val="22"/>
            <w:szCs w:val="22"/>
          </w:rPr>
          <w:t>We are</w:t>
        </w:r>
        <w:r w:rsidR="00ED5393">
          <w:rPr>
            <w:rFonts w:cs="Arial"/>
            <w:sz w:val="22"/>
            <w:szCs w:val="22"/>
          </w:rPr>
          <w:t xml:space="preserve"> </w:t>
        </w:r>
      </w:ins>
      <w:del w:id="210" w:author="Campbell, Kenneth S." w:date="2025-03-31T19:55:00Z">
        <w:r w:rsidR="00197157" w:rsidRPr="00582163" w:rsidDel="00ED5393">
          <w:rPr>
            <w:rFonts w:cs="Arial"/>
            <w:sz w:val="22"/>
            <w:szCs w:val="22"/>
          </w:rPr>
          <w:delText xml:space="preserve">Our lab is </w:delText>
        </w:r>
      </w:del>
      <w:r w:rsidR="00197157" w:rsidRPr="00582163">
        <w:rPr>
          <w:rFonts w:cs="Arial"/>
          <w:sz w:val="22"/>
          <w:szCs w:val="22"/>
        </w:rPr>
        <w:t xml:space="preserve">fortunate to be funded by </w:t>
      </w:r>
      <w:r w:rsidR="00BD13B9">
        <w:rPr>
          <w:rFonts w:cs="Arial"/>
          <w:sz w:val="22"/>
          <w:szCs w:val="22"/>
        </w:rPr>
        <w:t xml:space="preserve">multiple </w:t>
      </w:r>
      <w:r w:rsidR="00197157" w:rsidRPr="00582163">
        <w:rPr>
          <w:rFonts w:cs="Arial"/>
          <w:sz w:val="22"/>
          <w:szCs w:val="22"/>
        </w:rPr>
        <w:t>MPI</w:t>
      </w:r>
      <w:r w:rsidR="00BD13B9">
        <w:rPr>
          <w:rFonts w:cs="Arial"/>
          <w:sz w:val="22"/>
          <w:szCs w:val="22"/>
        </w:rPr>
        <w:t xml:space="preserve"> grants f</w:t>
      </w:r>
      <w:r w:rsidR="00197157" w:rsidRPr="00582163">
        <w:rPr>
          <w:rFonts w:cs="Arial"/>
          <w:sz w:val="22"/>
          <w:szCs w:val="22"/>
        </w:rPr>
        <w:t>ocusing on</w:t>
      </w:r>
      <w:r w:rsidR="00197157" w:rsidRPr="005855F6">
        <w:rPr>
          <w:rFonts w:cs="Arial"/>
          <w:sz w:val="22"/>
          <w:szCs w:val="22"/>
        </w:rPr>
        <w:t xml:space="preserve"> </w:t>
      </w:r>
      <w:r w:rsidR="00BD13B9">
        <w:rPr>
          <w:rFonts w:cs="Arial"/>
          <w:sz w:val="22"/>
          <w:szCs w:val="22"/>
        </w:rPr>
        <w:t>quantitative analysis of contractile function in heart failure.</w:t>
      </w:r>
    </w:p>
    <w:tbl>
      <w:tblPr>
        <w:tblStyle w:val="TableGrid"/>
        <w:tblW w:w="0" w:type="auto"/>
        <w:tblCellMar>
          <w:left w:w="43" w:type="dxa"/>
          <w:right w:w="43" w:type="dxa"/>
        </w:tblCellMar>
        <w:tblLook w:val="04A0" w:firstRow="1" w:lastRow="0" w:firstColumn="1" w:lastColumn="0" w:noHBand="0" w:noVBand="1"/>
      </w:tblPr>
      <w:tblGrid>
        <w:gridCol w:w="1075"/>
        <w:gridCol w:w="1710"/>
        <w:gridCol w:w="2585"/>
        <w:gridCol w:w="1847"/>
        <w:gridCol w:w="1785"/>
        <w:gridCol w:w="1788"/>
      </w:tblGrid>
      <w:tr w:rsidR="00197157" w14:paraId="42F98017" w14:textId="77777777" w:rsidTr="00BD13B9">
        <w:tc>
          <w:tcPr>
            <w:tcW w:w="1075" w:type="dxa"/>
          </w:tcPr>
          <w:p w14:paraId="1DCD3F12" w14:textId="372F90CB" w:rsidR="00197157" w:rsidRPr="00BD13B9" w:rsidRDefault="00197157" w:rsidP="00BD13B9">
            <w:pPr>
              <w:pStyle w:val="AHABodyFormat"/>
              <w:jc w:val="center"/>
              <w:rPr>
                <w:rFonts w:cs="Arial"/>
                <w:b/>
                <w:bCs/>
                <w:sz w:val="22"/>
                <w:szCs w:val="22"/>
              </w:rPr>
            </w:pPr>
            <w:r w:rsidRPr="00BD13B9">
              <w:rPr>
                <w:rFonts w:cs="Arial"/>
                <w:b/>
                <w:bCs/>
                <w:sz w:val="22"/>
                <w:szCs w:val="22"/>
              </w:rPr>
              <w:t>Funding source</w:t>
            </w:r>
          </w:p>
        </w:tc>
        <w:tc>
          <w:tcPr>
            <w:tcW w:w="1710" w:type="dxa"/>
          </w:tcPr>
          <w:p w14:paraId="65F957EC" w14:textId="477DE02A" w:rsidR="00197157" w:rsidRPr="00BD13B9" w:rsidRDefault="00197157" w:rsidP="00BD13B9">
            <w:pPr>
              <w:pStyle w:val="AHABodyFormat"/>
              <w:jc w:val="center"/>
              <w:rPr>
                <w:rFonts w:cs="Arial"/>
                <w:b/>
                <w:bCs/>
                <w:sz w:val="22"/>
                <w:szCs w:val="22"/>
              </w:rPr>
            </w:pPr>
            <w:r w:rsidRPr="00BD13B9">
              <w:rPr>
                <w:rFonts w:cs="Arial"/>
                <w:b/>
                <w:bCs/>
                <w:sz w:val="22"/>
                <w:szCs w:val="22"/>
              </w:rPr>
              <w:t>ID</w:t>
            </w:r>
          </w:p>
        </w:tc>
        <w:tc>
          <w:tcPr>
            <w:tcW w:w="2585" w:type="dxa"/>
          </w:tcPr>
          <w:p w14:paraId="29AEF664" w14:textId="6E439EAE" w:rsidR="00197157" w:rsidRPr="00BD13B9" w:rsidRDefault="00197157" w:rsidP="00BD13B9">
            <w:pPr>
              <w:pStyle w:val="AHABodyFormat"/>
              <w:jc w:val="center"/>
              <w:rPr>
                <w:rFonts w:cs="Arial"/>
                <w:b/>
                <w:bCs/>
                <w:sz w:val="22"/>
                <w:szCs w:val="22"/>
              </w:rPr>
            </w:pPr>
            <w:r w:rsidRPr="00BD13B9">
              <w:rPr>
                <w:rFonts w:cs="Arial"/>
                <w:b/>
                <w:bCs/>
                <w:sz w:val="22"/>
                <w:szCs w:val="22"/>
              </w:rPr>
              <w:t>Title</w:t>
            </w:r>
          </w:p>
        </w:tc>
        <w:tc>
          <w:tcPr>
            <w:tcW w:w="1847" w:type="dxa"/>
          </w:tcPr>
          <w:p w14:paraId="382F2542" w14:textId="4E67C101" w:rsidR="00197157" w:rsidRPr="00BD13B9" w:rsidRDefault="00197157" w:rsidP="00BD13B9">
            <w:pPr>
              <w:pStyle w:val="AHABodyFormat"/>
              <w:jc w:val="center"/>
              <w:rPr>
                <w:rFonts w:cs="Arial"/>
                <w:b/>
                <w:bCs/>
                <w:sz w:val="22"/>
                <w:szCs w:val="22"/>
              </w:rPr>
            </w:pPr>
            <w:r w:rsidRPr="00BD13B9">
              <w:rPr>
                <w:rFonts w:cs="Arial"/>
                <w:b/>
                <w:bCs/>
                <w:sz w:val="22"/>
                <w:szCs w:val="22"/>
              </w:rPr>
              <w:t>PI(s)</w:t>
            </w:r>
          </w:p>
        </w:tc>
        <w:tc>
          <w:tcPr>
            <w:tcW w:w="1785" w:type="dxa"/>
          </w:tcPr>
          <w:p w14:paraId="03B52108" w14:textId="6D990A46" w:rsidR="00197157" w:rsidRPr="00BD13B9" w:rsidRDefault="00197157" w:rsidP="00BD13B9">
            <w:pPr>
              <w:pStyle w:val="AHABodyFormat"/>
              <w:jc w:val="center"/>
              <w:rPr>
                <w:rFonts w:cs="Arial"/>
                <w:b/>
                <w:bCs/>
                <w:sz w:val="22"/>
                <w:szCs w:val="22"/>
              </w:rPr>
            </w:pPr>
            <w:r w:rsidRPr="00BD13B9">
              <w:rPr>
                <w:rFonts w:cs="Arial"/>
                <w:b/>
                <w:bCs/>
                <w:sz w:val="22"/>
                <w:szCs w:val="22"/>
              </w:rPr>
              <w:t>Dates</w:t>
            </w:r>
          </w:p>
        </w:tc>
        <w:tc>
          <w:tcPr>
            <w:tcW w:w="1788" w:type="dxa"/>
          </w:tcPr>
          <w:p w14:paraId="56C0F164" w14:textId="5F5A0F1D" w:rsidR="00197157" w:rsidRPr="00BD13B9" w:rsidRDefault="00197157" w:rsidP="00BD13B9">
            <w:pPr>
              <w:pStyle w:val="AHABodyFormat"/>
              <w:jc w:val="center"/>
              <w:rPr>
                <w:rFonts w:cs="Arial"/>
                <w:b/>
                <w:bCs/>
                <w:sz w:val="22"/>
                <w:szCs w:val="22"/>
              </w:rPr>
            </w:pPr>
            <w:r w:rsidRPr="00BD13B9">
              <w:rPr>
                <w:rFonts w:cs="Arial"/>
                <w:b/>
                <w:bCs/>
                <w:sz w:val="22"/>
                <w:szCs w:val="22"/>
              </w:rPr>
              <w:t>Fiscal year total costs to Campbell</w:t>
            </w:r>
          </w:p>
        </w:tc>
      </w:tr>
      <w:tr w:rsidR="00197157" w14:paraId="7AC3289E" w14:textId="77777777" w:rsidTr="00BD13B9">
        <w:tc>
          <w:tcPr>
            <w:tcW w:w="1075" w:type="dxa"/>
          </w:tcPr>
          <w:p w14:paraId="78B3C85F" w14:textId="74969AEA" w:rsidR="00197157" w:rsidRDefault="00197157" w:rsidP="00BD13B9">
            <w:pPr>
              <w:pStyle w:val="AHABodyFormat"/>
              <w:jc w:val="center"/>
              <w:rPr>
                <w:rFonts w:cs="Arial"/>
                <w:sz w:val="22"/>
                <w:szCs w:val="22"/>
              </w:rPr>
            </w:pPr>
            <w:r>
              <w:rPr>
                <w:rFonts w:cs="Arial"/>
                <w:sz w:val="22"/>
                <w:szCs w:val="22"/>
              </w:rPr>
              <w:t>NHLBI</w:t>
            </w:r>
          </w:p>
        </w:tc>
        <w:tc>
          <w:tcPr>
            <w:tcW w:w="1710" w:type="dxa"/>
          </w:tcPr>
          <w:p w14:paraId="241AD26F" w14:textId="067C949E" w:rsidR="00197157" w:rsidRDefault="00197157" w:rsidP="00BD13B9">
            <w:pPr>
              <w:pStyle w:val="AHABodyFormat"/>
              <w:jc w:val="center"/>
              <w:rPr>
                <w:rFonts w:cs="Arial"/>
                <w:sz w:val="22"/>
                <w:szCs w:val="22"/>
              </w:rPr>
            </w:pPr>
            <w:r>
              <w:rPr>
                <w:rFonts w:cs="Arial"/>
                <w:sz w:val="22"/>
                <w:szCs w:val="22"/>
              </w:rPr>
              <w:t>R01 HL146676</w:t>
            </w:r>
          </w:p>
        </w:tc>
        <w:tc>
          <w:tcPr>
            <w:tcW w:w="2585" w:type="dxa"/>
          </w:tcPr>
          <w:p w14:paraId="3407B1C9" w14:textId="56DFF0C4" w:rsidR="00197157" w:rsidRDefault="00197157" w:rsidP="00BD13B9">
            <w:pPr>
              <w:pStyle w:val="AHABodyFormat"/>
              <w:jc w:val="center"/>
              <w:rPr>
                <w:rFonts w:cs="Arial"/>
                <w:sz w:val="22"/>
                <w:szCs w:val="22"/>
              </w:rPr>
            </w:pPr>
            <w:r>
              <w:rPr>
                <w:rFonts w:cs="Arial"/>
                <w:sz w:val="22"/>
                <w:szCs w:val="22"/>
              </w:rPr>
              <w:t>Computer modeling of myosin binding protein-C and its effects on cardiac contraction</w:t>
            </w:r>
          </w:p>
        </w:tc>
        <w:tc>
          <w:tcPr>
            <w:tcW w:w="1847" w:type="dxa"/>
          </w:tcPr>
          <w:p w14:paraId="263C2E1C" w14:textId="5DEE8DAF" w:rsidR="00197157" w:rsidRDefault="00197157" w:rsidP="00BD13B9">
            <w:pPr>
              <w:pStyle w:val="AHABodyFormat"/>
              <w:jc w:val="center"/>
              <w:rPr>
                <w:rFonts w:cs="Arial"/>
                <w:sz w:val="22"/>
                <w:szCs w:val="22"/>
              </w:rPr>
            </w:pPr>
            <w:r>
              <w:rPr>
                <w:rFonts w:cs="Arial"/>
                <w:sz w:val="22"/>
                <w:szCs w:val="22"/>
              </w:rPr>
              <w:t>Stelzer / Campbell (MPIs)</w:t>
            </w:r>
          </w:p>
        </w:tc>
        <w:tc>
          <w:tcPr>
            <w:tcW w:w="1785" w:type="dxa"/>
          </w:tcPr>
          <w:p w14:paraId="6DC1A396" w14:textId="1519A921" w:rsidR="00197157" w:rsidRDefault="00197157" w:rsidP="00BD13B9">
            <w:pPr>
              <w:pStyle w:val="AHABodyFormat"/>
              <w:jc w:val="center"/>
              <w:rPr>
                <w:rFonts w:cs="Arial"/>
                <w:sz w:val="22"/>
                <w:szCs w:val="22"/>
              </w:rPr>
            </w:pPr>
            <w:r>
              <w:rPr>
                <w:rFonts w:cs="Arial"/>
                <w:sz w:val="22"/>
                <w:szCs w:val="22"/>
              </w:rPr>
              <w:t>04/2019 – 03/2028</w:t>
            </w:r>
          </w:p>
        </w:tc>
        <w:tc>
          <w:tcPr>
            <w:tcW w:w="1788" w:type="dxa"/>
          </w:tcPr>
          <w:p w14:paraId="38ADB345" w14:textId="10298C65" w:rsidR="00197157" w:rsidRDefault="00197157" w:rsidP="00BD13B9">
            <w:pPr>
              <w:pStyle w:val="AHABodyFormat"/>
              <w:jc w:val="center"/>
              <w:rPr>
                <w:rFonts w:cs="Arial"/>
                <w:sz w:val="22"/>
                <w:szCs w:val="22"/>
              </w:rPr>
            </w:pPr>
            <w:r>
              <w:rPr>
                <w:rFonts w:cs="Arial"/>
                <w:sz w:val="22"/>
                <w:szCs w:val="22"/>
              </w:rPr>
              <w:t>$256,265</w:t>
            </w:r>
          </w:p>
        </w:tc>
      </w:tr>
      <w:tr w:rsidR="00197157" w14:paraId="068314F1" w14:textId="77777777" w:rsidTr="00BD13B9">
        <w:tc>
          <w:tcPr>
            <w:tcW w:w="1075" w:type="dxa"/>
          </w:tcPr>
          <w:p w14:paraId="2BFA2B56" w14:textId="724E6E08" w:rsidR="00197157" w:rsidRDefault="00197157" w:rsidP="00BD13B9">
            <w:pPr>
              <w:pStyle w:val="AHABodyFormat"/>
              <w:jc w:val="center"/>
              <w:rPr>
                <w:rFonts w:cs="Arial"/>
                <w:sz w:val="22"/>
                <w:szCs w:val="22"/>
              </w:rPr>
            </w:pPr>
            <w:r>
              <w:rPr>
                <w:rFonts w:cs="Arial"/>
                <w:sz w:val="22"/>
                <w:szCs w:val="22"/>
              </w:rPr>
              <w:t>NHLBI</w:t>
            </w:r>
          </w:p>
        </w:tc>
        <w:tc>
          <w:tcPr>
            <w:tcW w:w="1710" w:type="dxa"/>
          </w:tcPr>
          <w:p w14:paraId="375D587C" w14:textId="43DCC574" w:rsidR="00197157" w:rsidRDefault="00197157" w:rsidP="00BD13B9">
            <w:pPr>
              <w:pStyle w:val="AHABodyFormat"/>
              <w:jc w:val="center"/>
              <w:rPr>
                <w:rFonts w:cs="Arial"/>
                <w:sz w:val="22"/>
                <w:szCs w:val="22"/>
              </w:rPr>
            </w:pPr>
            <w:r>
              <w:rPr>
                <w:rFonts w:cs="Arial"/>
                <w:sz w:val="22"/>
                <w:szCs w:val="22"/>
              </w:rPr>
              <w:t>R01</w:t>
            </w:r>
            <w:r w:rsidR="00BD13B9">
              <w:rPr>
                <w:rFonts w:cs="Arial"/>
                <w:sz w:val="22"/>
                <w:szCs w:val="22"/>
              </w:rPr>
              <w:t xml:space="preserve"> </w:t>
            </w:r>
            <w:r>
              <w:rPr>
                <w:rFonts w:cs="Arial"/>
                <w:sz w:val="22"/>
                <w:szCs w:val="22"/>
              </w:rPr>
              <w:t>HL163977</w:t>
            </w:r>
          </w:p>
        </w:tc>
        <w:tc>
          <w:tcPr>
            <w:tcW w:w="2585" w:type="dxa"/>
          </w:tcPr>
          <w:p w14:paraId="13186983" w14:textId="601A76E4" w:rsidR="00197157" w:rsidRDefault="00197157" w:rsidP="00BD13B9">
            <w:pPr>
              <w:pStyle w:val="AHABodyFormat"/>
              <w:jc w:val="center"/>
              <w:rPr>
                <w:rFonts w:cs="Arial"/>
                <w:sz w:val="22"/>
                <w:szCs w:val="22"/>
              </w:rPr>
            </w:pPr>
            <w:r>
              <w:rPr>
                <w:rFonts w:cs="Arial"/>
                <w:sz w:val="22"/>
                <w:szCs w:val="22"/>
              </w:rPr>
              <w:t>Data-driven optimization of therapy for heart failure</w:t>
            </w:r>
          </w:p>
        </w:tc>
        <w:tc>
          <w:tcPr>
            <w:tcW w:w="1847" w:type="dxa"/>
          </w:tcPr>
          <w:p w14:paraId="2A947F9D" w14:textId="4BE59FC9" w:rsidR="00197157" w:rsidRDefault="00197157" w:rsidP="00BD13B9">
            <w:pPr>
              <w:pStyle w:val="AHABodyFormat"/>
              <w:jc w:val="center"/>
              <w:rPr>
                <w:rFonts w:cs="Arial"/>
                <w:sz w:val="22"/>
                <w:szCs w:val="22"/>
              </w:rPr>
            </w:pPr>
            <w:r>
              <w:rPr>
                <w:rFonts w:cs="Arial"/>
                <w:sz w:val="22"/>
                <w:szCs w:val="22"/>
              </w:rPr>
              <w:t>Campbell / Wenk / Lee (MPIs)</w:t>
            </w:r>
          </w:p>
        </w:tc>
        <w:tc>
          <w:tcPr>
            <w:tcW w:w="1785" w:type="dxa"/>
          </w:tcPr>
          <w:p w14:paraId="1DF06648" w14:textId="20F4F046" w:rsidR="00197157" w:rsidRDefault="00197157" w:rsidP="00BD13B9">
            <w:pPr>
              <w:pStyle w:val="AHABodyFormat"/>
              <w:jc w:val="center"/>
              <w:rPr>
                <w:rFonts w:cs="Arial"/>
                <w:sz w:val="22"/>
                <w:szCs w:val="22"/>
              </w:rPr>
            </w:pPr>
            <w:r>
              <w:rPr>
                <w:rFonts w:cs="Arial"/>
                <w:sz w:val="22"/>
                <w:szCs w:val="22"/>
              </w:rPr>
              <w:t>05/2022 – 04/2026</w:t>
            </w:r>
          </w:p>
        </w:tc>
        <w:tc>
          <w:tcPr>
            <w:tcW w:w="1788" w:type="dxa"/>
          </w:tcPr>
          <w:p w14:paraId="2A908D22" w14:textId="06229954" w:rsidR="00197157" w:rsidRDefault="00197157" w:rsidP="00BD13B9">
            <w:pPr>
              <w:pStyle w:val="AHABodyFormat"/>
              <w:jc w:val="center"/>
              <w:rPr>
                <w:rFonts w:cs="Arial"/>
                <w:sz w:val="22"/>
                <w:szCs w:val="22"/>
              </w:rPr>
            </w:pPr>
            <w:r>
              <w:rPr>
                <w:rFonts w:cs="Arial"/>
                <w:sz w:val="22"/>
                <w:szCs w:val="22"/>
              </w:rPr>
              <w:t>$227,727</w:t>
            </w:r>
          </w:p>
        </w:tc>
      </w:tr>
      <w:tr w:rsidR="00197157" w14:paraId="3CC9B190" w14:textId="77777777" w:rsidTr="00BD13B9">
        <w:tc>
          <w:tcPr>
            <w:tcW w:w="1075" w:type="dxa"/>
          </w:tcPr>
          <w:p w14:paraId="6DC70EE1" w14:textId="2257B39B" w:rsidR="00197157" w:rsidRDefault="00197157" w:rsidP="00BD13B9">
            <w:pPr>
              <w:pStyle w:val="AHABodyFormat"/>
              <w:jc w:val="center"/>
              <w:rPr>
                <w:rFonts w:cs="Arial"/>
                <w:sz w:val="22"/>
                <w:szCs w:val="22"/>
              </w:rPr>
            </w:pPr>
            <w:r>
              <w:rPr>
                <w:rFonts w:cs="Arial"/>
                <w:sz w:val="22"/>
                <w:szCs w:val="22"/>
              </w:rPr>
              <w:t>NHLBI</w:t>
            </w:r>
          </w:p>
        </w:tc>
        <w:tc>
          <w:tcPr>
            <w:tcW w:w="1710" w:type="dxa"/>
          </w:tcPr>
          <w:p w14:paraId="0892C9D3" w14:textId="0F69A688" w:rsidR="00197157" w:rsidRDefault="00BD13B9" w:rsidP="00BD13B9">
            <w:pPr>
              <w:pStyle w:val="AHABodyFormat"/>
              <w:jc w:val="center"/>
              <w:rPr>
                <w:rFonts w:cs="Arial"/>
                <w:sz w:val="22"/>
                <w:szCs w:val="22"/>
              </w:rPr>
            </w:pPr>
            <w:r>
              <w:rPr>
                <w:rFonts w:cs="Arial"/>
                <w:sz w:val="22"/>
                <w:szCs w:val="22"/>
              </w:rPr>
              <w:t xml:space="preserve">R01 </w:t>
            </w:r>
            <w:r w:rsidR="00197157">
              <w:rPr>
                <w:rFonts w:cs="Arial"/>
                <w:sz w:val="22"/>
                <w:szCs w:val="22"/>
              </w:rPr>
              <w:t>HL</w:t>
            </w:r>
            <w:r>
              <w:rPr>
                <w:rFonts w:cs="Arial"/>
                <w:sz w:val="22"/>
                <w:szCs w:val="22"/>
              </w:rPr>
              <w:t>173989</w:t>
            </w:r>
          </w:p>
        </w:tc>
        <w:tc>
          <w:tcPr>
            <w:tcW w:w="2585" w:type="dxa"/>
          </w:tcPr>
          <w:p w14:paraId="02554F57" w14:textId="07CAE0CD" w:rsidR="00197157" w:rsidRDefault="00BD13B9" w:rsidP="00BD13B9">
            <w:pPr>
              <w:pStyle w:val="AHABodyFormat"/>
              <w:jc w:val="center"/>
              <w:rPr>
                <w:rFonts w:cs="Arial"/>
                <w:sz w:val="22"/>
                <w:szCs w:val="22"/>
              </w:rPr>
            </w:pPr>
            <w:r>
              <w:rPr>
                <w:rFonts w:cs="Arial"/>
                <w:sz w:val="22"/>
                <w:szCs w:val="22"/>
              </w:rPr>
              <w:t xml:space="preserve">Biological basis of genetic </w:t>
            </w:r>
            <w:proofErr w:type="spellStart"/>
            <w:r>
              <w:rPr>
                <w:rFonts w:cs="Arial"/>
                <w:sz w:val="22"/>
                <w:szCs w:val="22"/>
              </w:rPr>
              <w:t>cMyBP</w:t>
            </w:r>
            <w:proofErr w:type="spellEnd"/>
            <w:r>
              <w:rPr>
                <w:rFonts w:cs="Arial"/>
                <w:sz w:val="22"/>
                <w:szCs w:val="22"/>
              </w:rPr>
              <w:t>-C myopathies</w:t>
            </w:r>
          </w:p>
        </w:tc>
        <w:tc>
          <w:tcPr>
            <w:tcW w:w="1847" w:type="dxa"/>
          </w:tcPr>
          <w:p w14:paraId="1DD16C1D" w14:textId="2AFAD461" w:rsidR="00197157" w:rsidRDefault="00BD13B9" w:rsidP="00BD13B9">
            <w:pPr>
              <w:pStyle w:val="AHABodyFormat"/>
              <w:jc w:val="center"/>
              <w:rPr>
                <w:rFonts w:cs="Arial"/>
                <w:sz w:val="22"/>
                <w:szCs w:val="22"/>
              </w:rPr>
            </w:pPr>
            <w:r>
              <w:rPr>
                <w:rFonts w:cs="Arial"/>
                <w:sz w:val="22"/>
                <w:szCs w:val="22"/>
              </w:rPr>
              <w:t>Stelzer / Campbell (MPIs)</w:t>
            </w:r>
          </w:p>
        </w:tc>
        <w:tc>
          <w:tcPr>
            <w:tcW w:w="1785" w:type="dxa"/>
          </w:tcPr>
          <w:p w14:paraId="062D4E29" w14:textId="2F2A31F3" w:rsidR="00197157" w:rsidRDefault="00BD13B9" w:rsidP="00BD13B9">
            <w:pPr>
              <w:pStyle w:val="AHABodyFormat"/>
              <w:jc w:val="center"/>
              <w:rPr>
                <w:rFonts w:cs="Arial"/>
                <w:sz w:val="22"/>
                <w:szCs w:val="22"/>
              </w:rPr>
            </w:pPr>
            <w:r>
              <w:rPr>
                <w:rFonts w:cs="Arial"/>
                <w:sz w:val="22"/>
                <w:szCs w:val="22"/>
              </w:rPr>
              <w:t>072024 – 06/2028</w:t>
            </w:r>
          </w:p>
        </w:tc>
        <w:tc>
          <w:tcPr>
            <w:tcW w:w="1788" w:type="dxa"/>
          </w:tcPr>
          <w:p w14:paraId="131C392A" w14:textId="5A29930A" w:rsidR="00197157" w:rsidRDefault="00BD13B9" w:rsidP="00BD13B9">
            <w:pPr>
              <w:pStyle w:val="AHABodyFormat"/>
              <w:jc w:val="center"/>
              <w:rPr>
                <w:rFonts w:cs="Arial"/>
                <w:sz w:val="22"/>
                <w:szCs w:val="22"/>
              </w:rPr>
            </w:pPr>
            <w:r>
              <w:rPr>
                <w:rFonts w:cs="Arial"/>
                <w:sz w:val="22"/>
                <w:szCs w:val="22"/>
              </w:rPr>
              <w:t>$224,256</w:t>
            </w:r>
          </w:p>
        </w:tc>
      </w:tr>
      <w:tr w:rsidR="00BD13B9" w14:paraId="5A710E17" w14:textId="77777777" w:rsidTr="00BD13B9">
        <w:tc>
          <w:tcPr>
            <w:tcW w:w="1075" w:type="dxa"/>
          </w:tcPr>
          <w:p w14:paraId="630154CB" w14:textId="60F595EE" w:rsidR="00BD13B9" w:rsidRDefault="00BD13B9" w:rsidP="00BD13B9">
            <w:pPr>
              <w:pStyle w:val="AHABodyFormat"/>
              <w:jc w:val="center"/>
              <w:rPr>
                <w:rFonts w:cs="Arial"/>
                <w:sz w:val="22"/>
                <w:szCs w:val="22"/>
              </w:rPr>
            </w:pPr>
            <w:r>
              <w:rPr>
                <w:rFonts w:cs="Arial"/>
                <w:sz w:val="22"/>
                <w:szCs w:val="22"/>
              </w:rPr>
              <w:t>NSF</w:t>
            </w:r>
          </w:p>
        </w:tc>
        <w:tc>
          <w:tcPr>
            <w:tcW w:w="1710" w:type="dxa"/>
          </w:tcPr>
          <w:p w14:paraId="451ECB62" w14:textId="5A04DEBF" w:rsidR="00BD13B9" w:rsidRDefault="00BD13B9" w:rsidP="00BD13B9">
            <w:pPr>
              <w:pStyle w:val="AHABodyFormat"/>
              <w:jc w:val="center"/>
              <w:rPr>
                <w:rFonts w:cs="Arial"/>
                <w:sz w:val="22"/>
                <w:szCs w:val="22"/>
              </w:rPr>
            </w:pPr>
            <w:r>
              <w:rPr>
                <w:rFonts w:cs="Arial"/>
                <w:sz w:val="22"/>
                <w:szCs w:val="22"/>
              </w:rPr>
              <w:t>2406028</w:t>
            </w:r>
          </w:p>
        </w:tc>
        <w:tc>
          <w:tcPr>
            <w:tcW w:w="2585" w:type="dxa"/>
          </w:tcPr>
          <w:p w14:paraId="496D4E0F" w14:textId="65C6365B" w:rsidR="00BD13B9" w:rsidRDefault="00BD13B9" w:rsidP="00BD13B9">
            <w:pPr>
              <w:pStyle w:val="AHABodyFormat"/>
              <w:jc w:val="center"/>
              <w:rPr>
                <w:rFonts w:cs="Arial"/>
                <w:sz w:val="22"/>
                <w:szCs w:val="22"/>
              </w:rPr>
            </w:pPr>
            <w:r>
              <w:rPr>
                <w:rFonts w:cs="Arial"/>
                <w:sz w:val="22"/>
                <w:szCs w:val="22"/>
              </w:rPr>
              <w:t>Machine-learning enhanced computational models of cardiac pathophysiology</w:t>
            </w:r>
          </w:p>
        </w:tc>
        <w:tc>
          <w:tcPr>
            <w:tcW w:w="1847" w:type="dxa"/>
          </w:tcPr>
          <w:p w14:paraId="01587F07" w14:textId="25A3DE25" w:rsidR="00BD13B9" w:rsidRDefault="00BD13B9" w:rsidP="00BD13B9">
            <w:pPr>
              <w:pStyle w:val="AHABodyFormat"/>
              <w:jc w:val="center"/>
              <w:rPr>
                <w:rFonts w:cs="Arial"/>
                <w:sz w:val="22"/>
                <w:szCs w:val="22"/>
              </w:rPr>
            </w:pPr>
            <w:r>
              <w:rPr>
                <w:rFonts w:cs="Arial"/>
                <w:sz w:val="22"/>
                <w:szCs w:val="22"/>
              </w:rPr>
              <w:t>Wenk / Lee / Campbell (MPIs)</w:t>
            </w:r>
          </w:p>
        </w:tc>
        <w:tc>
          <w:tcPr>
            <w:tcW w:w="1785" w:type="dxa"/>
          </w:tcPr>
          <w:p w14:paraId="3B0DE066" w14:textId="491F01AA" w:rsidR="00BD13B9" w:rsidRDefault="00BD13B9" w:rsidP="00BD13B9">
            <w:pPr>
              <w:pStyle w:val="AHABodyFormat"/>
              <w:jc w:val="center"/>
              <w:rPr>
                <w:rFonts w:cs="Arial"/>
                <w:sz w:val="22"/>
                <w:szCs w:val="22"/>
              </w:rPr>
            </w:pPr>
            <w:r>
              <w:rPr>
                <w:rFonts w:cs="Arial"/>
                <w:sz w:val="22"/>
                <w:szCs w:val="22"/>
              </w:rPr>
              <w:t>09/2024 – 08/2028</w:t>
            </w:r>
          </w:p>
        </w:tc>
        <w:tc>
          <w:tcPr>
            <w:tcW w:w="1788" w:type="dxa"/>
          </w:tcPr>
          <w:p w14:paraId="1E666D05" w14:textId="64FACD9F" w:rsidR="00BD13B9" w:rsidRDefault="00BD13B9" w:rsidP="00BD13B9">
            <w:pPr>
              <w:pStyle w:val="AHABodyFormat"/>
              <w:jc w:val="center"/>
              <w:rPr>
                <w:rFonts w:cs="Arial"/>
                <w:sz w:val="22"/>
                <w:szCs w:val="22"/>
              </w:rPr>
            </w:pPr>
            <w:r>
              <w:rPr>
                <w:rFonts w:cs="Arial"/>
                <w:sz w:val="22"/>
                <w:szCs w:val="22"/>
              </w:rPr>
              <w:t>$28,077</w:t>
            </w:r>
          </w:p>
        </w:tc>
      </w:tr>
    </w:tbl>
    <w:p w14:paraId="1D8A77DC" w14:textId="63BA6A69" w:rsidR="00197157" w:rsidRDefault="00197157" w:rsidP="00197157">
      <w:pPr>
        <w:spacing w:before="60" w:after="120"/>
        <w:rPr>
          <w:rStyle w:val="NIHNormalChar"/>
          <w:rFonts w:eastAsiaTheme="minorHAnsi"/>
        </w:rPr>
      </w:pPr>
      <w:r w:rsidRPr="000C08F5">
        <w:rPr>
          <w:rStyle w:val="NIHNormalChar"/>
          <w:rFonts w:eastAsiaTheme="minorHAnsi"/>
        </w:rPr>
        <w:t>We also have additional subcontracts where I serve as Co-Investigator (</w:t>
      </w:r>
      <w:r w:rsidR="00000AB3">
        <w:rPr>
          <w:rStyle w:val="NIHNormalChar"/>
          <w:rFonts w:eastAsiaTheme="minorHAnsi"/>
        </w:rPr>
        <w:t>3</w:t>
      </w:r>
      <w:r w:rsidRPr="000C08F5">
        <w:rPr>
          <w:rStyle w:val="NIHNormalChar"/>
          <w:rFonts w:eastAsiaTheme="minorHAnsi"/>
        </w:rPr>
        <w:t xml:space="preserve"> R01s</w:t>
      </w:r>
      <w:r w:rsidR="00000AB3">
        <w:rPr>
          <w:rStyle w:val="NIHNormalChar"/>
          <w:rFonts w:eastAsiaTheme="minorHAnsi"/>
        </w:rPr>
        <w:t xml:space="preserve"> and </w:t>
      </w:r>
      <w:r w:rsidRPr="000C08F5">
        <w:rPr>
          <w:rStyle w:val="NIHNormalChar"/>
          <w:rFonts w:eastAsiaTheme="minorHAnsi"/>
        </w:rPr>
        <w:t xml:space="preserve">an AHA Transformational Project) as well as 3 pending R01s as MPI. These resources provide </w:t>
      </w:r>
      <w:r>
        <w:rPr>
          <w:rStyle w:val="NIHNormalChar"/>
          <w:rFonts w:eastAsiaTheme="minorHAnsi"/>
        </w:rPr>
        <w:t>complete</w:t>
      </w:r>
      <w:r w:rsidRPr="000C08F5">
        <w:rPr>
          <w:rStyle w:val="NIHNormalChar"/>
          <w:rFonts w:eastAsiaTheme="minorHAnsi"/>
        </w:rPr>
        <w:t xml:space="preserve"> support for </w:t>
      </w:r>
      <w:r>
        <w:rPr>
          <w:rStyle w:val="NIHNormalChar"/>
          <w:rFonts w:eastAsiaTheme="minorHAnsi"/>
        </w:rPr>
        <w:t>Austin</w:t>
      </w:r>
      <w:r w:rsidRPr="000C08F5">
        <w:rPr>
          <w:rStyle w:val="NIHNormalChar"/>
          <w:rFonts w:eastAsiaTheme="minorHAnsi"/>
        </w:rPr>
        <w:t>’s training.</w:t>
      </w:r>
    </w:p>
    <w:p w14:paraId="1F247A05" w14:textId="77777777" w:rsidR="00000AB3" w:rsidRPr="005855F6" w:rsidRDefault="00000AB3" w:rsidP="00197157">
      <w:pPr>
        <w:spacing w:before="60" w:after="120"/>
        <w:rPr>
          <w:rFonts w:cs="Arial"/>
          <w:color w:val="000000" w:themeColor="text1"/>
          <w:szCs w:val="22"/>
        </w:rPr>
      </w:pPr>
    </w:p>
    <w:p w14:paraId="6424FE99" w14:textId="77777777" w:rsidR="00197157" w:rsidRPr="005855F6" w:rsidRDefault="00197157" w:rsidP="00197157">
      <w:pPr>
        <w:pStyle w:val="ListParagraph"/>
        <w:numPr>
          <w:ilvl w:val="0"/>
          <w:numId w:val="31"/>
        </w:numPr>
        <w:spacing w:after="120" w:line="240" w:lineRule="auto"/>
        <w:rPr>
          <w:rFonts w:cs="Arial"/>
          <w:b/>
          <w:bCs/>
          <w:color w:val="000000" w:themeColor="text1"/>
          <w:szCs w:val="22"/>
        </w:rPr>
      </w:pPr>
      <w:r w:rsidRPr="005855F6">
        <w:rPr>
          <w:rFonts w:cs="Arial"/>
          <w:b/>
          <w:bCs/>
          <w:color w:val="000000" w:themeColor="text1"/>
          <w:szCs w:val="22"/>
        </w:rPr>
        <w:t>Sponsor’s Previous Fellows/Trainees</w:t>
      </w:r>
    </w:p>
    <w:p w14:paraId="7A481EF3" w14:textId="28C74B10" w:rsidR="00197157" w:rsidRPr="005855F6" w:rsidRDefault="00197157" w:rsidP="00197157">
      <w:pPr>
        <w:spacing w:after="120"/>
        <w:rPr>
          <w:rFonts w:cs="Arial"/>
          <w:color w:val="000000" w:themeColor="text1"/>
          <w:szCs w:val="22"/>
        </w:rPr>
      </w:pPr>
      <w:r>
        <w:rPr>
          <w:rFonts w:cs="Arial"/>
          <w:color w:val="000000" w:themeColor="text1"/>
          <w:szCs w:val="22"/>
        </w:rPr>
        <w:t xml:space="preserve">I </w:t>
      </w:r>
      <w:r w:rsidRPr="007C7687">
        <w:rPr>
          <w:rFonts w:cs="Arial"/>
          <w:color w:val="000000" w:themeColor="text1"/>
          <w:szCs w:val="22"/>
        </w:rPr>
        <w:t xml:space="preserve">have trained 2 prior PhD students, 5 prior postdocs, and current mentor </w:t>
      </w:r>
      <w:r w:rsidR="00000AB3">
        <w:rPr>
          <w:rFonts w:cs="Arial"/>
          <w:color w:val="000000" w:themeColor="text1"/>
          <w:szCs w:val="22"/>
        </w:rPr>
        <w:t>3</w:t>
      </w:r>
      <w:r w:rsidRPr="007C7687">
        <w:rPr>
          <w:rFonts w:cs="Arial"/>
          <w:color w:val="000000" w:themeColor="text1"/>
          <w:szCs w:val="22"/>
        </w:rPr>
        <w:t xml:space="preserve"> PhD students</w:t>
      </w:r>
      <w:r>
        <w:rPr>
          <w:rFonts w:cs="Arial"/>
          <w:color w:val="000000" w:themeColor="text1"/>
          <w:szCs w:val="22"/>
        </w:rPr>
        <w:t xml:space="preserve"> (</w:t>
      </w:r>
      <w:r w:rsidR="00000AB3">
        <w:rPr>
          <w:rFonts w:cs="Arial"/>
          <w:color w:val="000000" w:themeColor="text1"/>
          <w:szCs w:val="22"/>
        </w:rPr>
        <w:t>Austin is one)</w:t>
      </w:r>
      <w:r w:rsidRPr="007C7687">
        <w:rPr>
          <w:rFonts w:cs="Arial"/>
          <w:color w:val="000000" w:themeColor="text1"/>
          <w:szCs w:val="22"/>
        </w:rPr>
        <w:t xml:space="preserve">, 1 MD/PhD student, and </w:t>
      </w:r>
      <w:r w:rsidR="00000AB3">
        <w:rPr>
          <w:rFonts w:cs="Arial"/>
          <w:color w:val="000000" w:themeColor="text1"/>
          <w:szCs w:val="22"/>
        </w:rPr>
        <w:t>3</w:t>
      </w:r>
      <w:r w:rsidRPr="007C7687">
        <w:rPr>
          <w:rFonts w:cs="Arial"/>
          <w:color w:val="000000" w:themeColor="text1"/>
          <w:szCs w:val="22"/>
        </w:rPr>
        <w:t xml:space="preserve"> postdoc</w:t>
      </w:r>
      <w:r w:rsidR="00000AB3">
        <w:rPr>
          <w:rFonts w:cs="Arial"/>
          <w:color w:val="000000" w:themeColor="text1"/>
          <w:szCs w:val="22"/>
        </w:rPr>
        <w:t>s</w:t>
      </w:r>
      <w:r w:rsidRPr="007C7687">
        <w:rPr>
          <w:rFonts w:cs="Arial"/>
          <w:color w:val="000000" w:themeColor="text1"/>
          <w:szCs w:val="22"/>
        </w:rPr>
        <w:t>. All prior trainees remain in science with 4 having tenure or tenure-track positions. I have also mentored 5 junior faculty members as they apply for independent funding and &gt;</w:t>
      </w:r>
      <w:r w:rsidR="00000AB3">
        <w:rPr>
          <w:rFonts w:cs="Arial"/>
          <w:color w:val="000000" w:themeColor="text1"/>
          <w:szCs w:val="22"/>
        </w:rPr>
        <w:t>5</w:t>
      </w:r>
      <w:r w:rsidRPr="007C7687">
        <w:rPr>
          <w:rFonts w:cs="Arial"/>
          <w:color w:val="000000" w:themeColor="text1"/>
          <w:szCs w:val="22"/>
        </w:rPr>
        <w:t>0 high school and undergraduate students. Some examples are listed below.</w:t>
      </w:r>
      <w:r w:rsidRPr="005855F6">
        <w:rPr>
          <w:rFonts w:cs="Arial"/>
          <w:color w:val="000000" w:themeColor="text1"/>
          <w:szCs w:val="22"/>
        </w:rPr>
        <w:t>:</w:t>
      </w:r>
    </w:p>
    <w:tbl>
      <w:tblPr>
        <w:tblStyle w:val="TableGrid"/>
        <w:tblW w:w="10800" w:type="dxa"/>
        <w:tblInd w:w="-5" w:type="dxa"/>
        <w:tblLook w:val="04A0" w:firstRow="1" w:lastRow="0" w:firstColumn="1" w:lastColumn="0" w:noHBand="0" w:noVBand="1"/>
      </w:tblPr>
      <w:tblGrid>
        <w:gridCol w:w="1800"/>
        <w:gridCol w:w="1890"/>
        <w:gridCol w:w="2610"/>
        <w:gridCol w:w="4500"/>
      </w:tblGrid>
      <w:tr w:rsidR="00197157" w:rsidRPr="005855F6" w14:paraId="34D299D7" w14:textId="77777777" w:rsidTr="007064DD">
        <w:tc>
          <w:tcPr>
            <w:tcW w:w="1800" w:type="dxa"/>
          </w:tcPr>
          <w:p w14:paraId="3BD85BA5" w14:textId="77777777" w:rsidR="00197157" w:rsidRPr="005855F6" w:rsidRDefault="00197157" w:rsidP="007064DD">
            <w:pPr>
              <w:ind w:right="68"/>
              <w:jc w:val="center"/>
              <w:rPr>
                <w:rFonts w:cs="Arial"/>
                <w:b/>
                <w:bCs/>
                <w:color w:val="000000" w:themeColor="text1"/>
                <w:szCs w:val="22"/>
              </w:rPr>
            </w:pPr>
            <w:r w:rsidRPr="005855F6">
              <w:rPr>
                <w:rFonts w:cs="Arial"/>
                <w:b/>
                <w:bCs/>
                <w:color w:val="000000" w:themeColor="text1"/>
                <w:szCs w:val="22"/>
              </w:rPr>
              <w:t>Trainee Name</w:t>
            </w:r>
          </w:p>
        </w:tc>
        <w:tc>
          <w:tcPr>
            <w:tcW w:w="1890" w:type="dxa"/>
          </w:tcPr>
          <w:p w14:paraId="76409D15" w14:textId="77777777" w:rsidR="00197157" w:rsidRPr="005855F6" w:rsidRDefault="00197157" w:rsidP="007064DD">
            <w:pPr>
              <w:pStyle w:val="ListParagraph"/>
              <w:ind w:left="0"/>
              <w:jc w:val="center"/>
              <w:rPr>
                <w:rFonts w:cs="Arial"/>
                <w:b/>
                <w:bCs/>
                <w:color w:val="000000" w:themeColor="text1"/>
                <w:szCs w:val="22"/>
              </w:rPr>
            </w:pPr>
            <w:r w:rsidRPr="005855F6">
              <w:rPr>
                <w:rFonts w:cs="Arial"/>
                <w:b/>
                <w:bCs/>
                <w:color w:val="000000" w:themeColor="text1"/>
                <w:szCs w:val="22"/>
              </w:rPr>
              <w:t>Training Period (Trainee stage)</w:t>
            </w:r>
          </w:p>
        </w:tc>
        <w:tc>
          <w:tcPr>
            <w:tcW w:w="2610" w:type="dxa"/>
          </w:tcPr>
          <w:p w14:paraId="27D72E29" w14:textId="77777777" w:rsidR="00197157" w:rsidRPr="005855F6" w:rsidRDefault="00197157" w:rsidP="007064DD">
            <w:pPr>
              <w:pStyle w:val="ListParagraph"/>
              <w:ind w:left="0"/>
              <w:jc w:val="center"/>
              <w:rPr>
                <w:rFonts w:cs="Arial"/>
                <w:b/>
                <w:bCs/>
                <w:color w:val="000000" w:themeColor="text1"/>
                <w:szCs w:val="22"/>
              </w:rPr>
            </w:pPr>
            <w:r w:rsidRPr="005855F6">
              <w:rPr>
                <w:rFonts w:cs="Arial"/>
                <w:b/>
                <w:bCs/>
                <w:color w:val="000000" w:themeColor="text1"/>
                <w:szCs w:val="22"/>
              </w:rPr>
              <w:t>Title of Project</w:t>
            </w:r>
          </w:p>
        </w:tc>
        <w:tc>
          <w:tcPr>
            <w:tcW w:w="4500" w:type="dxa"/>
          </w:tcPr>
          <w:p w14:paraId="0512945E" w14:textId="77777777" w:rsidR="00197157" w:rsidRPr="005855F6" w:rsidRDefault="00197157" w:rsidP="007064DD">
            <w:pPr>
              <w:pStyle w:val="ListParagraph"/>
              <w:ind w:left="0"/>
              <w:jc w:val="center"/>
              <w:rPr>
                <w:rFonts w:cs="Arial"/>
                <w:b/>
                <w:bCs/>
                <w:color w:val="000000" w:themeColor="text1"/>
                <w:szCs w:val="22"/>
              </w:rPr>
            </w:pPr>
            <w:r w:rsidRPr="005855F6">
              <w:rPr>
                <w:rFonts w:cs="Arial"/>
                <w:b/>
                <w:bCs/>
                <w:color w:val="000000" w:themeColor="text1"/>
                <w:szCs w:val="22"/>
              </w:rPr>
              <w:t>Current Position of past trainee</w:t>
            </w:r>
          </w:p>
        </w:tc>
      </w:tr>
      <w:tr w:rsidR="00197157" w:rsidRPr="005855F6" w14:paraId="59CB360C" w14:textId="77777777" w:rsidTr="007064DD">
        <w:tc>
          <w:tcPr>
            <w:tcW w:w="1800" w:type="dxa"/>
          </w:tcPr>
          <w:p w14:paraId="0E648FB8" w14:textId="77777777" w:rsidR="00197157" w:rsidRPr="005855F6" w:rsidRDefault="00197157" w:rsidP="007064DD">
            <w:pPr>
              <w:rPr>
                <w:rFonts w:cs="Arial"/>
                <w:color w:val="000000" w:themeColor="text1"/>
                <w:szCs w:val="22"/>
              </w:rPr>
            </w:pPr>
            <w:r w:rsidRPr="005855F6">
              <w:rPr>
                <w:rFonts w:eastAsia="Arial" w:cs="Arial"/>
                <w:color w:val="000000" w:themeColor="text1"/>
                <w:szCs w:val="22"/>
              </w:rPr>
              <w:t xml:space="preserve">Haynes, P. </w:t>
            </w:r>
          </w:p>
        </w:tc>
        <w:tc>
          <w:tcPr>
            <w:tcW w:w="1890" w:type="dxa"/>
          </w:tcPr>
          <w:p w14:paraId="42EA4BAD"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 xml:space="preserve">2009 - 2014 </w:t>
            </w:r>
          </w:p>
          <w:p w14:paraId="316610C7" w14:textId="77777777" w:rsidR="00197157" w:rsidRPr="005855F6" w:rsidRDefault="00197157" w:rsidP="007064DD">
            <w:pPr>
              <w:pStyle w:val="ListParagraph"/>
              <w:ind w:left="0"/>
              <w:rPr>
                <w:rFonts w:cs="Arial"/>
                <w:b/>
                <w:bCs/>
                <w:color w:val="000000" w:themeColor="text1"/>
                <w:szCs w:val="22"/>
              </w:rPr>
            </w:pPr>
            <w:r w:rsidRPr="005855F6">
              <w:rPr>
                <w:rFonts w:eastAsia="Arial" w:cs="Arial"/>
                <w:color w:val="000000" w:themeColor="text1"/>
                <w:szCs w:val="22"/>
              </w:rPr>
              <w:t>(PhD Student)</w:t>
            </w:r>
          </w:p>
        </w:tc>
        <w:tc>
          <w:tcPr>
            <w:tcW w:w="2610" w:type="dxa"/>
          </w:tcPr>
          <w:p w14:paraId="339E6F78" w14:textId="77777777" w:rsidR="00197157" w:rsidRPr="005855F6" w:rsidRDefault="00197157" w:rsidP="007064DD">
            <w:pPr>
              <w:pStyle w:val="ListParagraph"/>
              <w:ind w:left="0"/>
              <w:rPr>
                <w:rFonts w:cs="Arial"/>
                <w:b/>
                <w:bCs/>
                <w:color w:val="000000" w:themeColor="text1"/>
                <w:szCs w:val="22"/>
              </w:rPr>
            </w:pPr>
            <w:r w:rsidRPr="005855F6">
              <w:rPr>
                <w:rFonts w:eastAsia="Arial" w:cs="Arial"/>
                <w:color w:val="000000" w:themeColor="text1"/>
                <w:szCs w:val="22"/>
              </w:rPr>
              <w:t>Transmural variation in human myocardial contraction</w:t>
            </w:r>
          </w:p>
        </w:tc>
        <w:tc>
          <w:tcPr>
            <w:tcW w:w="4500" w:type="dxa"/>
          </w:tcPr>
          <w:p w14:paraId="60272BE1" w14:textId="77777777" w:rsidR="00197157" w:rsidRPr="005855F6" w:rsidRDefault="00197157" w:rsidP="007064DD">
            <w:pPr>
              <w:rPr>
                <w:rFonts w:cs="Arial"/>
                <w:b/>
                <w:bCs/>
                <w:color w:val="000000" w:themeColor="text1"/>
                <w:szCs w:val="22"/>
              </w:rPr>
            </w:pPr>
            <w:r w:rsidRPr="005855F6">
              <w:rPr>
                <w:rFonts w:eastAsia="Arial" w:cs="Arial"/>
                <w:color w:val="000000" w:themeColor="text1"/>
                <w:szCs w:val="22"/>
              </w:rPr>
              <w:t xml:space="preserve">Went to Postdoc at University of Washington. Currently a </w:t>
            </w:r>
            <w:r w:rsidRPr="005855F6">
              <w:rPr>
                <w:rFonts w:cs="Arial"/>
                <w:szCs w:val="22"/>
                <w:shd w:val="clear" w:color="auto" w:fill="FFFFFF"/>
              </w:rPr>
              <w:t xml:space="preserve">Translational Research Scientist </w:t>
            </w:r>
            <w:r w:rsidRPr="005855F6">
              <w:rPr>
                <w:rFonts w:eastAsia="Arial" w:cs="Arial"/>
                <w:color w:val="000000" w:themeColor="text1"/>
                <w:szCs w:val="22"/>
              </w:rPr>
              <w:t>at Bristol Myers Squibb</w:t>
            </w:r>
          </w:p>
        </w:tc>
      </w:tr>
      <w:tr w:rsidR="00197157" w:rsidRPr="005855F6" w14:paraId="3C383BDE" w14:textId="77777777" w:rsidTr="007064DD">
        <w:tc>
          <w:tcPr>
            <w:tcW w:w="1800" w:type="dxa"/>
          </w:tcPr>
          <w:p w14:paraId="63E545FF" w14:textId="77777777" w:rsidR="00197157" w:rsidRPr="005855F6" w:rsidRDefault="00197157" w:rsidP="007064DD">
            <w:pPr>
              <w:rPr>
                <w:rFonts w:eastAsia="Arial" w:cs="Arial"/>
                <w:color w:val="000000" w:themeColor="text1"/>
                <w:szCs w:val="22"/>
              </w:rPr>
            </w:pPr>
            <w:r w:rsidRPr="005855F6">
              <w:rPr>
                <w:rFonts w:eastAsia="Arial" w:cs="Arial"/>
                <w:color w:val="000000" w:themeColor="text1"/>
                <w:szCs w:val="22"/>
              </w:rPr>
              <w:t xml:space="preserve">Campbell, SG </w:t>
            </w:r>
          </w:p>
          <w:p w14:paraId="6DBB2718" w14:textId="77777777" w:rsidR="00197157" w:rsidRPr="005855F6" w:rsidRDefault="00197157" w:rsidP="007064DD">
            <w:pPr>
              <w:rPr>
                <w:rFonts w:eastAsia="Arial" w:cs="Arial"/>
                <w:color w:val="000000" w:themeColor="text1"/>
                <w:szCs w:val="22"/>
              </w:rPr>
            </w:pPr>
            <w:r w:rsidRPr="005855F6">
              <w:rPr>
                <w:rFonts w:eastAsia="Arial" w:cs="Arial"/>
                <w:color w:val="000000" w:themeColor="text1"/>
                <w:szCs w:val="22"/>
              </w:rPr>
              <w:t xml:space="preserve">(No relation) </w:t>
            </w:r>
          </w:p>
        </w:tc>
        <w:tc>
          <w:tcPr>
            <w:tcW w:w="1890" w:type="dxa"/>
          </w:tcPr>
          <w:p w14:paraId="3FD7AD4B"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2010 - 2012 (</w:t>
            </w:r>
            <w:proofErr w:type="gramStart"/>
            <w:r w:rsidRPr="005855F6">
              <w:rPr>
                <w:rFonts w:eastAsia="Arial" w:cs="Arial"/>
                <w:color w:val="000000" w:themeColor="text1"/>
                <w:szCs w:val="22"/>
              </w:rPr>
              <w:t>Post-doc</w:t>
            </w:r>
            <w:proofErr w:type="gramEnd"/>
            <w:r w:rsidRPr="005855F6">
              <w:rPr>
                <w:rFonts w:eastAsia="Arial" w:cs="Arial"/>
                <w:color w:val="000000" w:themeColor="text1"/>
                <w:szCs w:val="22"/>
              </w:rPr>
              <w:t xml:space="preserve">) </w:t>
            </w:r>
          </w:p>
        </w:tc>
        <w:tc>
          <w:tcPr>
            <w:tcW w:w="2610" w:type="dxa"/>
          </w:tcPr>
          <w:p w14:paraId="501FED89"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Single myocyte mechanics</w:t>
            </w:r>
          </w:p>
        </w:tc>
        <w:tc>
          <w:tcPr>
            <w:tcW w:w="4500" w:type="dxa"/>
          </w:tcPr>
          <w:p w14:paraId="73E8920F" w14:textId="5EE5FF68" w:rsidR="00197157" w:rsidRPr="005855F6" w:rsidRDefault="00197157" w:rsidP="007064DD">
            <w:pPr>
              <w:rPr>
                <w:rFonts w:eastAsia="Arial" w:cs="Arial"/>
                <w:color w:val="000000" w:themeColor="text1"/>
                <w:szCs w:val="22"/>
              </w:rPr>
            </w:pPr>
            <w:r w:rsidRPr="005855F6">
              <w:rPr>
                <w:rFonts w:eastAsia="Arial" w:cs="Arial"/>
                <w:color w:val="000000" w:themeColor="text1"/>
                <w:szCs w:val="22"/>
              </w:rPr>
              <w:t xml:space="preserve">Went to tenure-track position at Yale. </w:t>
            </w:r>
            <w:r w:rsidR="00000AB3">
              <w:rPr>
                <w:rFonts w:eastAsia="Arial" w:cs="Arial"/>
                <w:color w:val="000000" w:themeColor="text1"/>
                <w:szCs w:val="22"/>
              </w:rPr>
              <w:t>Now full Professor</w:t>
            </w:r>
          </w:p>
        </w:tc>
      </w:tr>
      <w:tr w:rsidR="00197157" w:rsidRPr="005855F6" w14:paraId="67318931" w14:textId="77777777" w:rsidTr="007064DD">
        <w:tc>
          <w:tcPr>
            <w:tcW w:w="1800" w:type="dxa"/>
          </w:tcPr>
          <w:p w14:paraId="545D7536" w14:textId="77777777" w:rsidR="00197157" w:rsidRPr="005855F6" w:rsidRDefault="00197157" w:rsidP="007064DD">
            <w:pPr>
              <w:ind w:right="68"/>
              <w:rPr>
                <w:rFonts w:eastAsia="Arial" w:cs="Arial"/>
                <w:color w:val="000000" w:themeColor="text1"/>
                <w:szCs w:val="22"/>
              </w:rPr>
            </w:pPr>
            <w:r w:rsidRPr="005855F6">
              <w:rPr>
                <w:rFonts w:eastAsia="Arial" w:cs="Arial"/>
                <w:color w:val="000000" w:themeColor="text1"/>
                <w:szCs w:val="22"/>
              </w:rPr>
              <w:t xml:space="preserve">Chung, C </w:t>
            </w:r>
          </w:p>
        </w:tc>
        <w:tc>
          <w:tcPr>
            <w:tcW w:w="1890" w:type="dxa"/>
          </w:tcPr>
          <w:p w14:paraId="20666FFC"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2012 - 2015 (</w:t>
            </w:r>
            <w:proofErr w:type="gramStart"/>
            <w:r w:rsidRPr="005855F6">
              <w:rPr>
                <w:rFonts w:eastAsia="Arial" w:cs="Arial"/>
                <w:color w:val="000000" w:themeColor="text1"/>
                <w:szCs w:val="22"/>
              </w:rPr>
              <w:t>Post-doc</w:t>
            </w:r>
            <w:proofErr w:type="gramEnd"/>
            <w:r w:rsidRPr="005855F6">
              <w:rPr>
                <w:rFonts w:eastAsia="Arial" w:cs="Arial"/>
                <w:color w:val="000000" w:themeColor="text1"/>
                <w:szCs w:val="22"/>
              </w:rPr>
              <w:t>)</w:t>
            </w:r>
          </w:p>
        </w:tc>
        <w:tc>
          <w:tcPr>
            <w:tcW w:w="2610" w:type="dxa"/>
          </w:tcPr>
          <w:p w14:paraId="14E2E872" w14:textId="77777777" w:rsidR="00197157" w:rsidRPr="005855F6" w:rsidRDefault="00197157" w:rsidP="007064DD">
            <w:pPr>
              <w:rPr>
                <w:rFonts w:eastAsia="Arial" w:cs="Arial"/>
                <w:color w:val="000000" w:themeColor="text1"/>
                <w:szCs w:val="22"/>
              </w:rPr>
            </w:pPr>
            <w:r w:rsidRPr="005855F6">
              <w:rPr>
                <w:rFonts w:eastAsia="Arial" w:cs="Arial"/>
                <w:color w:val="000000" w:themeColor="text1"/>
                <w:szCs w:val="22"/>
              </w:rPr>
              <w:t>Myocardial relaxation</w:t>
            </w:r>
          </w:p>
        </w:tc>
        <w:tc>
          <w:tcPr>
            <w:tcW w:w="4500" w:type="dxa"/>
          </w:tcPr>
          <w:p w14:paraId="5FFC2558" w14:textId="77777777" w:rsidR="00197157" w:rsidRPr="005855F6" w:rsidRDefault="00197157" w:rsidP="007064DD">
            <w:pPr>
              <w:ind w:right="64"/>
              <w:rPr>
                <w:rFonts w:eastAsia="Arial" w:cs="Arial"/>
                <w:color w:val="000000" w:themeColor="text1"/>
                <w:szCs w:val="22"/>
              </w:rPr>
            </w:pPr>
            <w:r w:rsidRPr="005855F6">
              <w:rPr>
                <w:rFonts w:eastAsia="Arial" w:cs="Arial"/>
                <w:color w:val="000000" w:themeColor="text1"/>
                <w:szCs w:val="22"/>
              </w:rPr>
              <w:t>Went to tenure-track position at Wayne State University. Currently an Associate Professor with tenure</w:t>
            </w:r>
          </w:p>
        </w:tc>
      </w:tr>
      <w:tr w:rsidR="00197157" w:rsidRPr="005855F6" w14:paraId="07D7A453" w14:textId="77777777" w:rsidTr="007064DD">
        <w:tc>
          <w:tcPr>
            <w:tcW w:w="1800" w:type="dxa"/>
          </w:tcPr>
          <w:p w14:paraId="7269100A" w14:textId="77777777" w:rsidR="00197157" w:rsidRPr="005855F6" w:rsidRDefault="00197157" w:rsidP="007064DD">
            <w:pPr>
              <w:ind w:right="68"/>
              <w:rPr>
                <w:rFonts w:cs="Arial"/>
                <w:b/>
                <w:bCs/>
                <w:color w:val="000000" w:themeColor="text1"/>
                <w:szCs w:val="22"/>
              </w:rPr>
            </w:pPr>
            <w:r w:rsidRPr="005855F6">
              <w:rPr>
                <w:rFonts w:eastAsia="Arial" w:cs="Arial"/>
                <w:color w:val="000000" w:themeColor="text1"/>
                <w:szCs w:val="22"/>
              </w:rPr>
              <w:t>Blair, C.</w:t>
            </w:r>
          </w:p>
        </w:tc>
        <w:tc>
          <w:tcPr>
            <w:tcW w:w="1890" w:type="dxa"/>
          </w:tcPr>
          <w:p w14:paraId="43993769" w14:textId="77777777" w:rsidR="00197157" w:rsidRPr="005855F6" w:rsidRDefault="00197157" w:rsidP="007064DD">
            <w:pPr>
              <w:pStyle w:val="ListParagraph"/>
              <w:ind w:left="0"/>
              <w:rPr>
                <w:rFonts w:eastAsia="Arial" w:cs="Arial"/>
                <w:color w:val="000000" w:themeColor="text1"/>
                <w:szCs w:val="22"/>
              </w:rPr>
            </w:pPr>
            <w:r w:rsidRPr="005855F6">
              <w:rPr>
                <w:rFonts w:eastAsia="Arial" w:cs="Arial"/>
                <w:color w:val="000000" w:themeColor="text1"/>
                <w:szCs w:val="22"/>
              </w:rPr>
              <w:t xml:space="preserve">2013 - 2017 </w:t>
            </w:r>
          </w:p>
          <w:p w14:paraId="67EF80A6" w14:textId="77777777" w:rsidR="00197157" w:rsidRPr="005855F6" w:rsidRDefault="00197157" w:rsidP="007064DD">
            <w:pPr>
              <w:pStyle w:val="ListParagraph"/>
              <w:ind w:left="0"/>
              <w:rPr>
                <w:rFonts w:cs="Arial"/>
                <w:b/>
                <w:bCs/>
                <w:color w:val="000000" w:themeColor="text1"/>
                <w:szCs w:val="22"/>
              </w:rPr>
            </w:pPr>
            <w:r w:rsidRPr="005855F6">
              <w:rPr>
                <w:rFonts w:eastAsia="Arial" w:cs="Arial"/>
                <w:color w:val="000000" w:themeColor="text1"/>
                <w:szCs w:val="22"/>
              </w:rPr>
              <w:t xml:space="preserve">(PhD Student) </w:t>
            </w:r>
          </w:p>
        </w:tc>
        <w:tc>
          <w:tcPr>
            <w:tcW w:w="2610" w:type="dxa"/>
          </w:tcPr>
          <w:p w14:paraId="6A274169" w14:textId="77777777" w:rsidR="00197157" w:rsidRPr="005855F6" w:rsidRDefault="00197157" w:rsidP="007064DD">
            <w:pPr>
              <w:rPr>
                <w:rFonts w:cs="Arial"/>
                <w:b/>
                <w:bCs/>
                <w:color w:val="000000" w:themeColor="text1"/>
                <w:szCs w:val="22"/>
              </w:rPr>
            </w:pPr>
            <w:r w:rsidRPr="005855F6">
              <w:rPr>
                <w:rFonts w:eastAsia="Arial" w:cs="Arial"/>
                <w:color w:val="000000" w:themeColor="text1"/>
                <w:szCs w:val="22"/>
              </w:rPr>
              <w:t>Interventricular differences in human myocardial contraction</w:t>
            </w:r>
          </w:p>
        </w:tc>
        <w:tc>
          <w:tcPr>
            <w:tcW w:w="4500" w:type="dxa"/>
          </w:tcPr>
          <w:p w14:paraId="7F054291" w14:textId="77F8FFF5" w:rsidR="00197157" w:rsidRPr="005855F6" w:rsidRDefault="00197157" w:rsidP="007064DD">
            <w:pPr>
              <w:ind w:right="64"/>
              <w:rPr>
                <w:rFonts w:cs="Arial"/>
                <w:b/>
                <w:bCs/>
                <w:color w:val="000000" w:themeColor="text1"/>
                <w:szCs w:val="22"/>
              </w:rPr>
            </w:pPr>
            <w:r w:rsidRPr="005855F6">
              <w:rPr>
                <w:rFonts w:eastAsia="Arial" w:cs="Arial"/>
                <w:color w:val="000000" w:themeColor="text1"/>
                <w:szCs w:val="22"/>
              </w:rPr>
              <w:t xml:space="preserve">Went to Postdoc at Stanford &amp; UCSB. Currently </w:t>
            </w:r>
            <w:r w:rsidR="00000AB3">
              <w:rPr>
                <w:rFonts w:eastAsia="Arial" w:cs="Arial"/>
                <w:color w:val="000000" w:themeColor="text1"/>
                <w:szCs w:val="22"/>
              </w:rPr>
              <w:t>tenure-track Assistant Professor at the University of Kentucky</w:t>
            </w:r>
          </w:p>
        </w:tc>
      </w:tr>
      <w:tr w:rsidR="00197157" w:rsidRPr="005855F6" w14:paraId="04586581" w14:textId="77777777" w:rsidTr="007064DD">
        <w:tc>
          <w:tcPr>
            <w:tcW w:w="1800" w:type="dxa"/>
          </w:tcPr>
          <w:p w14:paraId="76C7AA23" w14:textId="77777777" w:rsidR="00197157" w:rsidRPr="005855F6" w:rsidRDefault="00197157" w:rsidP="007064DD">
            <w:pPr>
              <w:ind w:right="71"/>
              <w:rPr>
                <w:rFonts w:cs="Arial"/>
                <w:color w:val="000000" w:themeColor="text1"/>
                <w:szCs w:val="22"/>
              </w:rPr>
            </w:pPr>
            <w:r w:rsidRPr="005855F6">
              <w:rPr>
                <w:rFonts w:eastAsia="Arial" w:cs="Arial"/>
                <w:color w:val="000000" w:themeColor="text1"/>
                <w:szCs w:val="22"/>
              </w:rPr>
              <w:t xml:space="preserve">Kosta, S. </w:t>
            </w:r>
          </w:p>
        </w:tc>
        <w:tc>
          <w:tcPr>
            <w:tcW w:w="1890" w:type="dxa"/>
          </w:tcPr>
          <w:p w14:paraId="64D70470" w14:textId="77777777" w:rsidR="00197157" w:rsidRPr="005855F6" w:rsidRDefault="00197157" w:rsidP="007064DD">
            <w:pPr>
              <w:rPr>
                <w:rFonts w:cs="Arial"/>
                <w:b/>
                <w:bCs/>
                <w:color w:val="000000" w:themeColor="text1"/>
                <w:szCs w:val="22"/>
              </w:rPr>
            </w:pPr>
            <w:r w:rsidRPr="005855F6">
              <w:rPr>
                <w:rFonts w:eastAsia="Arial" w:cs="Arial"/>
                <w:color w:val="000000" w:themeColor="text1"/>
                <w:szCs w:val="22"/>
              </w:rPr>
              <w:t>2020 – 2022 (</w:t>
            </w:r>
            <w:proofErr w:type="gramStart"/>
            <w:r w:rsidRPr="005855F6">
              <w:rPr>
                <w:rFonts w:eastAsia="Arial" w:cs="Arial"/>
                <w:color w:val="000000" w:themeColor="text1"/>
                <w:szCs w:val="22"/>
              </w:rPr>
              <w:t>Post-doc</w:t>
            </w:r>
            <w:proofErr w:type="gramEnd"/>
            <w:r w:rsidRPr="005855F6">
              <w:rPr>
                <w:rFonts w:eastAsia="Arial" w:cs="Arial"/>
                <w:color w:val="000000" w:themeColor="text1"/>
                <w:szCs w:val="22"/>
              </w:rPr>
              <w:t>)</w:t>
            </w:r>
          </w:p>
        </w:tc>
        <w:tc>
          <w:tcPr>
            <w:tcW w:w="2610" w:type="dxa"/>
          </w:tcPr>
          <w:p w14:paraId="27D2231E" w14:textId="77777777" w:rsidR="00197157" w:rsidRPr="005855F6" w:rsidRDefault="00197157" w:rsidP="007064DD">
            <w:pPr>
              <w:rPr>
                <w:rFonts w:cs="Arial"/>
                <w:b/>
                <w:bCs/>
                <w:color w:val="000000" w:themeColor="text1"/>
                <w:szCs w:val="22"/>
              </w:rPr>
            </w:pPr>
            <w:r w:rsidRPr="005855F6">
              <w:rPr>
                <w:rFonts w:eastAsia="Arial" w:cs="Arial"/>
                <w:color w:val="000000" w:themeColor="text1"/>
                <w:szCs w:val="22"/>
              </w:rPr>
              <w:t>Dual filament regulation of myocardial power output</w:t>
            </w:r>
          </w:p>
        </w:tc>
        <w:tc>
          <w:tcPr>
            <w:tcW w:w="4500" w:type="dxa"/>
          </w:tcPr>
          <w:p w14:paraId="4399F4FD" w14:textId="77777777" w:rsidR="00197157" w:rsidRPr="005855F6" w:rsidRDefault="00197157" w:rsidP="007064DD">
            <w:pPr>
              <w:pStyle w:val="ListParagraph"/>
              <w:ind w:left="0"/>
              <w:rPr>
                <w:rFonts w:cs="Arial"/>
                <w:b/>
                <w:bCs/>
                <w:color w:val="000000" w:themeColor="text1"/>
                <w:szCs w:val="22"/>
              </w:rPr>
            </w:pPr>
            <w:r w:rsidRPr="005855F6">
              <w:rPr>
                <w:rFonts w:cs="Arial"/>
                <w:color w:val="000000"/>
                <w:szCs w:val="22"/>
                <w:shd w:val="clear" w:color="auto" w:fill="FFFFFF"/>
              </w:rPr>
              <w:t>Transitioned to a position as a Statistical Python Developer at IDDI (International Drug Development Institute) in Belgium</w:t>
            </w:r>
          </w:p>
        </w:tc>
      </w:tr>
    </w:tbl>
    <w:p w14:paraId="2A2A20F5" w14:textId="77777777" w:rsidR="00000AB3" w:rsidRDefault="00000AB3" w:rsidP="00000AB3">
      <w:pPr>
        <w:spacing w:before="240" w:after="120" w:line="240" w:lineRule="auto"/>
        <w:rPr>
          <w:rFonts w:cs="Arial"/>
          <w:color w:val="000000" w:themeColor="text1"/>
          <w:szCs w:val="22"/>
          <w:highlight w:val="lightGray"/>
        </w:rPr>
      </w:pPr>
      <w:r>
        <w:rPr>
          <w:rFonts w:cs="Arial"/>
          <w:color w:val="000000" w:themeColor="text1"/>
          <w:szCs w:val="22"/>
          <w:highlight w:val="lightGray"/>
        </w:rPr>
        <w:br w:type="page"/>
      </w:r>
    </w:p>
    <w:p w14:paraId="59CB5F7A" w14:textId="77777777" w:rsidR="00000AB3" w:rsidRPr="005855F6" w:rsidRDefault="00197157" w:rsidP="00000AB3">
      <w:pPr>
        <w:pStyle w:val="ListParagraph"/>
        <w:numPr>
          <w:ilvl w:val="0"/>
          <w:numId w:val="31"/>
        </w:numPr>
        <w:spacing w:after="120" w:line="240" w:lineRule="auto"/>
        <w:rPr>
          <w:rFonts w:cs="Arial"/>
          <w:b/>
          <w:bCs/>
          <w:color w:val="000000" w:themeColor="text1"/>
          <w:szCs w:val="22"/>
        </w:rPr>
      </w:pPr>
      <w:r w:rsidRPr="00000AB3">
        <w:rPr>
          <w:rFonts w:cs="Arial"/>
          <w:b/>
          <w:bCs/>
          <w:color w:val="000000" w:themeColor="text1"/>
          <w:szCs w:val="22"/>
        </w:rPr>
        <w:lastRenderedPageBreak/>
        <w:t>Training Plan, Environment, Research Facilities</w:t>
      </w:r>
    </w:p>
    <w:p w14:paraId="3FD659E7" w14:textId="77777777" w:rsidR="00197157" w:rsidRPr="005855F6" w:rsidRDefault="00197157" w:rsidP="00197157">
      <w:pPr>
        <w:pStyle w:val="AHABodyFormat"/>
        <w:rPr>
          <w:rFonts w:cs="Arial"/>
          <w:b/>
          <w:bCs/>
          <w:sz w:val="22"/>
          <w:szCs w:val="22"/>
          <w:u w:val="single"/>
        </w:rPr>
      </w:pPr>
      <w:r w:rsidRPr="005855F6">
        <w:rPr>
          <w:rFonts w:cs="Arial"/>
          <w:b/>
          <w:bCs/>
          <w:sz w:val="22"/>
          <w:szCs w:val="22"/>
          <w:u w:val="single"/>
        </w:rPr>
        <w:t xml:space="preserve">Training plan to develop the applicant’s research </w:t>
      </w:r>
      <w:proofErr w:type="gramStart"/>
      <w:r w:rsidRPr="005855F6">
        <w:rPr>
          <w:rFonts w:cs="Arial"/>
          <w:b/>
          <w:bCs/>
          <w:sz w:val="22"/>
          <w:szCs w:val="22"/>
          <w:u w:val="single"/>
        </w:rPr>
        <w:t>capabilities</w:t>
      </w:r>
      <w:proofErr w:type="gramEnd"/>
    </w:p>
    <w:p w14:paraId="1D43DC45" w14:textId="11B3CCEE" w:rsidR="00197157" w:rsidRPr="005855F6" w:rsidRDefault="00197157" w:rsidP="00197157">
      <w:pPr>
        <w:pStyle w:val="AHABodyFormat"/>
        <w:rPr>
          <w:rFonts w:cs="Arial"/>
          <w:sz w:val="22"/>
          <w:szCs w:val="22"/>
        </w:rPr>
      </w:pPr>
      <w:r w:rsidRPr="005855F6">
        <w:rPr>
          <w:rFonts w:cs="Arial"/>
          <w:sz w:val="22"/>
          <w:szCs w:val="22"/>
        </w:rPr>
        <w:t xml:space="preserve">The training plan for Austin </w:t>
      </w:r>
      <w:r w:rsidR="002C06AF">
        <w:rPr>
          <w:rFonts w:cs="Arial"/>
          <w:sz w:val="22"/>
          <w:szCs w:val="22"/>
        </w:rPr>
        <w:t>Minton</w:t>
      </w:r>
      <w:r w:rsidRPr="005855F6">
        <w:rPr>
          <w:rFonts w:cs="Arial"/>
          <w:sz w:val="22"/>
          <w:szCs w:val="22"/>
        </w:rPr>
        <w:t xml:space="preserve"> has four components. Each has a defined goal, an implementation plan, and objective metrics to quantify success. </w:t>
      </w:r>
      <w:r w:rsidR="002C06AF">
        <w:rPr>
          <w:rFonts w:cs="Arial"/>
          <w:sz w:val="22"/>
          <w:szCs w:val="22"/>
        </w:rPr>
        <w:t xml:space="preserve">Austin’s PhD advisory committee (1 academic cardiologist and 3 muscle physiologists) will assess his progress every 6 months and provide </w:t>
      </w:r>
      <w:ins w:id="211" w:author="Campbell, Kenneth S." w:date="2025-03-31T19:57:00Z">
        <w:r w:rsidR="00956ECB">
          <w:rPr>
            <w:rFonts w:cs="Arial"/>
            <w:sz w:val="22"/>
            <w:szCs w:val="22"/>
          </w:rPr>
          <w:t xml:space="preserve">both </w:t>
        </w:r>
      </w:ins>
      <w:r w:rsidR="002C06AF">
        <w:rPr>
          <w:rFonts w:cs="Arial"/>
          <w:sz w:val="22"/>
          <w:szCs w:val="22"/>
        </w:rPr>
        <w:t xml:space="preserve">Austin and </w:t>
      </w:r>
      <w:proofErr w:type="gramStart"/>
      <w:r w:rsidR="002C06AF">
        <w:rPr>
          <w:rFonts w:cs="Arial"/>
          <w:sz w:val="22"/>
          <w:szCs w:val="22"/>
        </w:rPr>
        <w:t>m</w:t>
      </w:r>
      <w:ins w:id="212" w:author="Campbell, Kenneth S." w:date="2025-03-31T19:57:00Z">
        <w:r w:rsidR="00956ECB">
          <w:rPr>
            <w:rFonts w:cs="Arial"/>
            <w:sz w:val="22"/>
            <w:szCs w:val="22"/>
          </w:rPr>
          <w:t>yself</w:t>
        </w:r>
      </w:ins>
      <w:proofErr w:type="gramEnd"/>
      <w:del w:id="213" w:author="Campbell, Kenneth S." w:date="2025-03-31T19:57:00Z">
        <w:r w:rsidR="002C06AF" w:rsidDel="00956ECB">
          <w:rPr>
            <w:rFonts w:cs="Arial"/>
            <w:sz w:val="22"/>
            <w:szCs w:val="22"/>
          </w:rPr>
          <w:delText>e</w:delText>
        </w:r>
      </w:del>
      <w:r w:rsidR="002C06AF">
        <w:rPr>
          <w:rFonts w:cs="Arial"/>
          <w:sz w:val="22"/>
          <w:szCs w:val="22"/>
        </w:rPr>
        <w:t xml:space="preserve"> with written recommendations. We have specifically chosen a committee with both clinical and basic science expertise to ensure Austin’s training will prepare h</w:t>
      </w:r>
      <w:del w:id="214" w:author="Campbell, Kenneth S." w:date="2025-03-31T19:57:00Z">
        <w:r w:rsidR="002C06AF" w:rsidDel="00956ECB">
          <w:rPr>
            <w:rFonts w:cs="Arial"/>
            <w:sz w:val="22"/>
            <w:szCs w:val="22"/>
          </w:rPr>
          <w:delText>m</w:delText>
        </w:r>
      </w:del>
      <w:r w:rsidR="002C06AF">
        <w:rPr>
          <w:rFonts w:cs="Arial"/>
          <w:sz w:val="22"/>
          <w:szCs w:val="22"/>
        </w:rPr>
        <w:t>i</w:t>
      </w:r>
      <w:ins w:id="215" w:author="Campbell, Kenneth S." w:date="2025-03-31T19:57:00Z">
        <w:r w:rsidR="00956ECB">
          <w:rPr>
            <w:rFonts w:cs="Arial"/>
            <w:sz w:val="22"/>
            <w:szCs w:val="22"/>
          </w:rPr>
          <w:t>m</w:t>
        </w:r>
      </w:ins>
      <w:r w:rsidR="002C06AF">
        <w:rPr>
          <w:rFonts w:cs="Arial"/>
          <w:sz w:val="22"/>
          <w:szCs w:val="22"/>
        </w:rPr>
        <w:t xml:space="preserve"> for his intended career as a </w:t>
      </w:r>
      <w:ins w:id="216" w:author="Campbell, Kenneth S." w:date="2025-03-31T19:58:00Z">
        <w:r w:rsidR="00956ECB">
          <w:rPr>
            <w:rFonts w:cs="Arial"/>
            <w:sz w:val="22"/>
            <w:szCs w:val="22"/>
          </w:rPr>
          <w:t>clinically-relevant cardiovascular researcher.</w:t>
        </w:r>
      </w:ins>
      <w:del w:id="217" w:author="Campbell, Kenneth S." w:date="2025-03-31T19:58:00Z">
        <w:r w:rsidR="002C06AF" w:rsidDel="00956ECB">
          <w:rPr>
            <w:rFonts w:cs="Arial"/>
            <w:sz w:val="22"/>
            <w:szCs w:val="22"/>
          </w:rPr>
          <w:delText>translationallya com</w:delText>
        </w:r>
        <w:r w:rsidRPr="005855F6" w:rsidDel="00956ECB">
          <w:rPr>
            <w:rFonts w:cs="Arial"/>
            <w:sz w:val="22"/>
            <w:szCs w:val="22"/>
          </w:rPr>
          <w:delText>The training plan includes mentors from inside the University of Kentucky (</w:delText>
        </w:r>
        <w:r w:rsidR="002C06AF" w:rsidDel="00956ECB">
          <w:rPr>
            <w:rFonts w:cs="Arial"/>
            <w:sz w:val="22"/>
            <w:szCs w:val="22"/>
          </w:rPr>
          <w:delText xml:space="preserve">Esther-Dupont VersteYuan Wen, MD/PhD; </w:delText>
        </w:r>
        <w:r w:rsidRPr="005855F6" w:rsidDel="00956ECB">
          <w:rPr>
            <w:rFonts w:cs="Arial"/>
            <w:sz w:val="22"/>
            <w:szCs w:val="22"/>
          </w:rPr>
          <w:delText>) and a close collaborator (Dr. Thomas Kampourakis) from Kings College London. Dr. Frolenkov and Austin interact daily as Dr. Frolenkov's office is located one floor above the Campbell Lab. Dr. Frolenkov is a world-renowned microscopist</w:delText>
        </w:r>
        <w:r w:rsidDel="00956ECB">
          <w:rPr>
            <w:rFonts w:cs="Arial"/>
            <w:sz w:val="22"/>
            <w:szCs w:val="22"/>
          </w:rPr>
          <w:delText xml:space="preserve"> and is available to help optimize the pulse-chase experiments.</w:delText>
        </w:r>
        <w:r w:rsidRPr="005855F6" w:rsidDel="00956ECB">
          <w:rPr>
            <w:rFonts w:cs="Arial"/>
            <w:sz w:val="22"/>
            <w:szCs w:val="22"/>
          </w:rPr>
          <w:delText xml:space="preserve"> Dr. Kampourakis is a close collaborator and a Co-I on </w:delText>
        </w:r>
        <w:r w:rsidDel="00956ECB">
          <w:rPr>
            <w:rFonts w:cs="Arial"/>
            <w:sz w:val="22"/>
            <w:szCs w:val="22"/>
          </w:rPr>
          <w:delText>one of Dr. Campbell’s R01s as well as a pending application</w:delText>
        </w:r>
        <w:r w:rsidRPr="005855F6" w:rsidDel="00956ECB">
          <w:rPr>
            <w:rFonts w:cs="Arial"/>
            <w:sz w:val="22"/>
            <w:szCs w:val="22"/>
          </w:rPr>
          <w:delText>. Dr. Kampourakis</w:delText>
        </w:r>
        <w:r w:rsidDel="00956ECB">
          <w:rPr>
            <w:rFonts w:cs="Arial"/>
            <w:sz w:val="22"/>
            <w:szCs w:val="22"/>
          </w:rPr>
          <w:delText xml:space="preserve"> is an expert in sarcomere biochemistry and has been interacting at least weekly with Austin via Teams-based messaging and video conferencing for the last 6 months.</w:delText>
        </w:r>
        <w:r w:rsidRPr="005855F6" w:rsidDel="00956ECB">
          <w:rPr>
            <w:rFonts w:cs="Arial"/>
            <w:sz w:val="22"/>
            <w:szCs w:val="22"/>
          </w:rPr>
          <w:delText xml:space="preserve"> These mentors will help Austin to broaden his research network and gain experience</w:delText>
        </w:r>
        <w:r w:rsidDel="00956ECB">
          <w:rPr>
            <w:rFonts w:cs="Arial"/>
            <w:sz w:val="22"/>
            <w:szCs w:val="22"/>
          </w:rPr>
          <w:delText xml:space="preserve"> in basic- and translation-science research</w:delText>
        </w:r>
        <w:r w:rsidRPr="005855F6" w:rsidDel="00956ECB">
          <w:rPr>
            <w:rFonts w:cs="Arial"/>
            <w:sz w:val="22"/>
            <w:szCs w:val="22"/>
          </w:rPr>
          <w:delText>.</w:delText>
        </w:r>
        <w:r w:rsidRPr="006763C0" w:rsidDel="00956ECB">
          <w:rPr>
            <w:rFonts w:cs="Arial"/>
            <w:sz w:val="22"/>
            <w:szCs w:val="22"/>
          </w:rPr>
          <w:delText xml:space="preserve"> </w:delText>
        </w:r>
        <w:r w:rsidDel="00956ECB">
          <w:rPr>
            <w:rFonts w:cs="Arial"/>
            <w:sz w:val="22"/>
            <w:szCs w:val="22"/>
          </w:rPr>
          <w:delText xml:space="preserve">Dr. Gupta is a cardiologist within internal medicine that meets with Austin weekly to discuss the clinical relevance of his research. </w:delText>
        </w:r>
      </w:del>
    </w:p>
    <w:p w14:paraId="4F660561" w14:textId="77777777" w:rsidR="00197157" w:rsidRPr="005855F6" w:rsidRDefault="00197157" w:rsidP="00197157">
      <w:pPr>
        <w:pStyle w:val="AHABodyFormat"/>
        <w:rPr>
          <w:rFonts w:cs="Arial"/>
          <w:color w:val="000000" w:themeColor="text1"/>
          <w:sz w:val="22"/>
          <w:szCs w:val="22"/>
          <w:u w:val="single"/>
        </w:rPr>
      </w:pPr>
      <w:commentRangeStart w:id="218"/>
      <w:r w:rsidRPr="005855F6">
        <w:rPr>
          <w:rFonts w:cs="Arial"/>
          <w:color w:val="000000" w:themeColor="text1"/>
          <w:sz w:val="22"/>
          <w:szCs w:val="22"/>
          <w:u w:val="single"/>
        </w:rPr>
        <w:t>A) Experiments with permeabilized multicellular preparations</w:t>
      </w:r>
    </w:p>
    <w:p w14:paraId="17E92A90" w14:textId="77777777" w:rsidR="00197157" w:rsidRPr="005855F6" w:rsidRDefault="00197157" w:rsidP="00197157">
      <w:pPr>
        <w:pStyle w:val="AHABodyFormat"/>
        <w:ind w:left="720"/>
        <w:rPr>
          <w:rFonts w:cs="Arial"/>
          <w:color w:val="000000" w:themeColor="text1"/>
          <w:sz w:val="22"/>
          <w:szCs w:val="22"/>
        </w:rPr>
      </w:pPr>
      <w:proofErr w:type="gramStart"/>
      <w:r w:rsidRPr="005855F6">
        <w:rPr>
          <w:rFonts w:cs="Arial"/>
          <w:i/>
          <w:iCs/>
          <w:color w:val="000000" w:themeColor="text1"/>
          <w:sz w:val="22"/>
          <w:szCs w:val="22"/>
          <w:u w:val="single"/>
        </w:rPr>
        <w:t>Current status</w:t>
      </w:r>
      <w:proofErr w:type="gramEnd"/>
      <w:r w:rsidRPr="005855F6">
        <w:rPr>
          <w:rFonts w:cs="Arial"/>
          <w:i/>
          <w:iCs/>
          <w:color w:val="000000" w:themeColor="text1"/>
          <w:sz w:val="22"/>
          <w:szCs w:val="22"/>
          <w:u w:val="single"/>
        </w:rPr>
        <w:t>:</w:t>
      </w:r>
      <w:r w:rsidRPr="005855F6">
        <w:rPr>
          <w:rFonts w:cs="Arial"/>
          <w:color w:val="000000" w:themeColor="text1"/>
          <w:sz w:val="22"/>
          <w:szCs w:val="22"/>
        </w:rPr>
        <w:t xml:space="preserve"> Austin </w:t>
      </w:r>
      <w:r>
        <w:rPr>
          <w:rFonts w:cs="Arial"/>
          <w:color w:val="000000" w:themeColor="text1"/>
          <w:sz w:val="22"/>
          <w:szCs w:val="22"/>
        </w:rPr>
        <w:t>is optimizing pulse-chase experiments that quantity the proportion of myosin heads in the super-relaxed state in permeabilized cardiac muscle.</w:t>
      </w:r>
      <w:r w:rsidRPr="005855F6">
        <w:rPr>
          <w:rFonts w:cs="Arial"/>
          <w:color w:val="000000" w:themeColor="text1"/>
          <w:sz w:val="22"/>
          <w:szCs w:val="22"/>
        </w:rPr>
        <w:t xml:space="preserve"> </w:t>
      </w:r>
    </w:p>
    <w:p w14:paraId="6712A55C"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Goals:</w:t>
      </w:r>
      <w:r w:rsidRPr="005855F6">
        <w:rPr>
          <w:rFonts w:cs="Arial"/>
          <w:color w:val="000000" w:themeColor="text1"/>
          <w:sz w:val="22"/>
          <w:szCs w:val="22"/>
        </w:rPr>
        <w:t xml:space="preserve"> Austin can (a) perform publication-quality experiments measuring the myosin </w:t>
      </w:r>
      <w:r>
        <w:rPr>
          <w:rFonts w:cs="Arial"/>
          <w:color w:val="000000" w:themeColor="text1"/>
          <w:sz w:val="22"/>
          <w:szCs w:val="22"/>
        </w:rPr>
        <w:t>super-relaxed</w:t>
      </w:r>
      <w:r w:rsidRPr="005855F6">
        <w:rPr>
          <w:rFonts w:cs="Arial"/>
          <w:color w:val="000000" w:themeColor="text1"/>
          <w:sz w:val="22"/>
          <w:szCs w:val="22"/>
        </w:rPr>
        <w:t xml:space="preserve"> state and</w:t>
      </w:r>
      <w:r>
        <w:rPr>
          <w:rFonts w:cs="Arial"/>
          <w:color w:val="000000" w:themeColor="text1"/>
          <w:sz w:val="22"/>
          <w:szCs w:val="22"/>
        </w:rPr>
        <w:t xml:space="preserve"> myosin</w:t>
      </w:r>
      <w:r w:rsidRPr="005855F6">
        <w:rPr>
          <w:rFonts w:cs="Arial"/>
          <w:color w:val="000000" w:themeColor="text1"/>
          <w:sz w:val="22"/>
          <w:szCs w:val="22"/>
        </w:rPr>
        <w:t xml:space="preserve"> ATPase </w:t>
      </w:r>
      <w:r>
        <w:rPr>
          <w:rFonts w:cs="Arial"/>
          <w:color w:val="000000" w:themeColor="text1"/>
          <w:sz w:val="22"/>
          <w:szCs w:val="22"/>
        </w:rPr>
        <w:t xml:space="preserve">with the </w:t>
      </w:r>
      <w:r w:rsidRPr="00C02722">
        <w:rPr>
          <w:rFonts w:cs="Arial"/>
          <w:color w:val="000000" w:themeColor="text1"/>
          <w:sz w:val="22"/>
          <w:szCs w:val="22"/>
        </w:rPr>
        <w:t xml:space="preserve">malachite green assay </w:t>
      </w:r>
      <w:r>
        <w:rPr>
          <w:rFonts w:cs="Arial"/>
          <w:color w:val="000000" w:themeColor="text1"/>
          <w:sz w:val="22"/>
          <w:szCs w:val="22"/>
        </w:rPr>
        <w:t>to measure i</w:t>
      </w:r>
      <w:r w:rsidRPr="00C02722">
        <w:rPr>
          <w:rFonts w:cs="Arial"/>
          <w:color w:val="000000" w:themeColor="text1"/>
          <w:sz w:val="22"/>
          <w:szCs w:val="22"/>
        </w:rPr>
        <w:t>norganic phosphate</w:t>
      </w:r>
      <w:r>
        <w:rPr>
          <w:rFonts w:cs="Arial"/>
          <w:color w:val="000000" w:themeColor="text1"/>
          <w:sz w:val="22"/>
          <w:szCs w:val="22"/>
        </w:rPr>
        <w:t xml:space="preserve"> (P</w:t>
      </w:r>
      <w:r>
        <w:rPr>
          <w:rFonts w:cs="Arial"/>
          <w:color w:val="000000" w:themeColor="text1"/>
          <w:sz w:val="22"/>
          <w:szCs w:val="22"/>
          <w:vertAlign w:val="subscript"/>
        </w:rPr>
        <w:t>i</w:t>
      </w:r>
      <w:r>
        <w:rPr>
          <w:rFonts w:cs="Arial"/>
          <w:color w:val="000000" w:themeColor="text1"/>
          <w:sz w:val="22"/>
          <w:szCs w:val="22"/>
        </w:rPr>
        <w:t>)</w:t>
      </w:r>
      <w:r w:rsidRPr="00C02722">
        <w:rPr>
          <w:rFonts w:cs="Arial"/>
          <w:color w:val="000000" w:themeColor="text1"/>
          <w:sz w:val="22"/>
          <w:szCs w:val="22"/>
        </w:rPr>
        <w:t xml:space="preserve"> content</w:t>
      </w:r>
      <w:r w:rsidRPr="005855F6">
        <w:rPr>
          <w:rFonts w:cs="Arial"/>
          <w:color w:val="000000" w:themeColor="text1"/>
          <w:sz w:val="22"/>
          <w:szCs w:val="22"/>
        </w:rPr>
        <w:t xml:space="preserve"> of human myocardium, (b) optimize the experimental pipeline to perform measurements </w:t>
      </w:r>
      <w:r>
        <w:rPr>
          <w:rFonts w:cs="Arial"/>
          <w:color w:val="000000" w:themeColor="text1"/>
          <w:sz w:val="22"/>
          <w:szCs w:val="22"/>
        </w:rPr>
        <w:t xml:space="preserve">with </w:t>
      </w:r>
      <w:proofErr w:type="spellStart"/>
      <w:r w:rsidRPr="004D1BF2">
        <w:rPr>
          <w:rFonts w:cs="Arial"/>
          <w:sz w:val="22"/>
          <w:szCs w:val="22"/>
        </w:rPr>
        <w:t>Omeamtiv</w:t>
      </w:r>
      <w:proofErr w:type="spellEnd"/>
      <w:r w:rsidRPr="004D1BF2">
        <w:rPr>
          <w:rFonts w:cs="Arial"/>
          <w:sz w:val="22"/>
          <w:szCs w:val="22"/>
        </w:rPr>
        <w:t xml:space="preserve"> </w:t>
      </w:r>
      <w:proofErr w:type="spellStart"/>
      <w:r w:rsidRPr="004D1BF2">
        <w:rPr>
          <w:rFonts w:cs="Arial"/>
          <w:sz w:val="22"/>
          <w:szCs w:val="22"/>
        </w:rPr>
        <w:t>Mecarbil</w:t>
      </w:r>
      <w:proofErr w:type="spellEnd"/>
      <w:r w:rsidRPr="004D1BF2">
        <w:rPr>
          <w:rFonts w:cs="Arial"/>
          <w:sz w:val="22"/>
          <w:szCs w:val="22"/>
        </w:rPr>
        <w:t xml:space="preserve"> and </w:t>
      </w:r>
      <w:proofErr w:type="spellStart"/>
      <w:r w:rsidRPr="004D1BF2">
        <w:rPr>
          <w:rFonts w:cs="Arial"/>
          <w:sz w:val="22"/>
          <w:szCs w:val="22"/>
        </w:rPr>
        <w:t>danicamtiv</w:t>
      </w:r>
      <w:proofErr w:type="spellEnd"/>
      <w:r>
        <w:rPr>
          <w:rFonts w:cs="Arial"/>
          <w:sz w:val="22"/>
          <w:szCs w:val="22"/>
        </w:rPr>
        <w:t xml:space="preserve"> treatment</w:t>
      </w:r>
      <w:r w:rsidRPr="005855F6">
        <w:rPr>
          <w:rFonts w:cs="Arial"/>
          <w:color w:val="000000" w:themeColor="text1"/>
          <w:sz w:val="22"/>
          <w:szCs w:val="22"/>
        </w:rPr>
        <w:t>, and (c) interpret/analyze data from experiments independently.</w:t>
      </w:r>
    </w:p>
    <w:p w14:paraId="515EAC76"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Plan:</w:t>
      </w:r>
      <w:r w:rsidRPr="005855F6">
        <w:rPr>
          <w:rFonts w:cs="Arial"/>
          <w:i/>
          <w:iCs/>
          <w:color w:val="000000" w:themeColor="text1"/>
          <w:sz w:val="22"/>
          <w:szCs w:val="22"/>
        </w:rPr>
        <w:t xml:space="preserve"> </w:t>
      </w:r>
      <w:r w:rsidRPr="005855F6">
        <w:rPr>
          <w:rFonts w:cs="Arial"/>
          <w:color w:val="000000" w:themeColor="text1"/>
          <w:sz w:val="22"/>
          <w:szCs w:val="22"/>
        </w:rPr>
        <w:t>Austin and I will spend 2 hours a week to (a) improve setups and preparations for experiments. Austin will (b) work to optimize the microscopy experiments/setup with the aid of Dr. Frolenkov when needed.</w:t>
      </w:r>
      <w:r>
        <w:rPr>
          <w:rFonts w:cs="Arial"/>
          <w:color w:val="000000" w:themeColor="text1"/>
          <w:sz w:val="22"/>
          <w:szCs w:val="22"/>
        </w:rPr>
        <w:t xml:space="preserve"> </w:t>
      </w:r>
      <w:r w:rsidRPr="009345C8">
        <w:rPr>
          <w:rFonts w:cs="Arial"/>
          <w:color w:val="000000" w:themeColor="text1"/>
          <w:sz w:val="22"/>
          <w:szCs w:val="22"/>
        </w:rPr>
        <w:t>Specifically, Dr. Frolenkov will provide technical support for fluorescent pulse-chase experimental set up</w:t>
      </w:r>
      <w:r>
        <w:rPr>
          <w:rFonts w:cs="Arial"/>
          <w:color w:val="000000" w:themeColor="text1"/>
          <w:sz w:val="22"/>
          <w:szCs w:val="22"/>
        </w:rPr>
        <w:t xml:space="preserve">. </w:t>
      </w:r>
      <w:r w:rsidRPr="009345C8">
        <w:rPr>
          <w:rFonts w:cs="Arial"/>
          <w:color w:val="000000" w:themeColor="text1"/>
          <w:sz w:val="22"/>
          <w:szCs w:val="22"/>
        </w:rPr>
        <w:t>Lastly, Austin and I will spend 1 hour per week (c) interpreting and analyzing data from the pulse-chase experiments</w:t>
      </w:r>
      <w:r w:rsidRPr="005855F6">
        <w:rPr>
          <w:rFonts w:cs="Arial"/>
          <w:color w:val="000000" w:themeColor="text1"/>
          <w:sz w:val="22"/>
          <w:szCs w:val="22"/>
        </w:rPr>
        <w:t>.</w:t>
      </w:r>
      <w:r>
        <w:rPr>
          <w:rFonts w:cs="Arial"/>
          <w:color w:val="000000" w:themeColor="text1"/>
          <w:sz w:val="22"/>
          <w:szCs w:val="22"/>
        </w:rPr>
        <w:t xml:space="preserve"> </w:t>
      </w:r>
      <w:r w:rsidRPr="009345C8">
        <w:rPr>
          <w:rFonts w:cs="Arial"/>
          <w:color w:val="000000" w:themeColor="text1"/>
          <w:sz w:val="22"/>
          <w:szCs w:val="22"/>
        </w:rPr>
        <w:t>I will help him analyze data with a</w:t>
      </w:r>
      <w:r>
        <w:rPr>
          <w:rFonts w:cs="Arial"/>
          <w:color w:val="000000" w:themeColor="text1"/>
          <w:sz w:val="22"/>
          <w:szCs w:val="22"/>
        </w:rPr>
        <w:t xml:space="preserve"> focus</w:t>
      </w:r>
      <w:r w:rsidRPr="009345C8">
        <w:rPr>
          <w:rFonts w:cs="Arial"/>
          <w:color w:val="000000" w:themeColor="text1"/>
          <w:sz w:val="22"/>
          <w:szCs w:val="22"/>
        </w:rPr>
        <w:t xml:space="preserve"> on understanding what to expect from each experiment and emphasis unbiased interpretation.</w:t>
      </w:r>
    </w:p>
    <w:p w14:paraId="380B163E"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Metrics:</w:t>
      </w:r>
      <w:r w:rsidRPr="005855F6">
        <w:rPr>
          <w:rFonts w:cs="Arial"/>
          <w:i/>
          <w:iCs/>
          <w:color w:val="000000" w:themeColor="text1"/>
          <w:sz w:val="22"/>
          <w:szCs w:val="22"/>
        </w:rPr>
        <w:t xml:space="preserve"> </w:t>
      </w:r>
      <w:r w:rsidRPr="005855F6">
        <w:rPr>
          <w:rFonts w:cs="Arial"/>
          <w:color w:val="000000" w:themeColor="text1"/>
          <w:sz w:val="22"/>
          <w:szCs w:val="22"/>
        </w:rPr>
        <w:t>Independent ability to perform experiments to determine myosin dynamics (yes/no), analyze experimental data (yes/no), and interpret results (yes/no).</w:t>
      </w:r>
    </w:p>
    <w:p w14:paraId="1C61072A" w14:textId="77777777" w:rsidR="00197157" w:rsidRPr="005855F6" w:rsidRDefault="00197157" w:rsidP="00197157">
      <w:pPr>
        <w:pStyle w:val="AHABodyFormat"/>
        <w:rPr>
          <w:rFonts w:cs="Arial"/>
          <w:color w:val="000000" w:themeColor="text1"/>
          <w:sz w:val="22"/>
          <w:szCs w:val="22"/>
          <w:u w:val="single"/>
        </w:rPr>
      </w:pPr>
      <w:r w:rsidRPr="005855F6">
        <w:rPr>
          <w:rFonts w:cs="Arial"/>
          <w:color w:val="000000" w:themeColor="text1"/>
          <w:sz w:val="22"/>
          <w:szCs w:val="22"/>
          <w:u w:val="single"/>
        </w:rPr>
        <w:t>B) Biochemical analysis of human myocardium</w:t>
      </w:r>
    </w:p>
    <w:p w14:paraId="515CAA67" w14:textId="77777777" w:rsidR="00197157" w:rsidRPr="005855F6" w:rsidRDefault="00197157" w:rsidP="00197157">
      <w:pPr>
        <w:pStyle w:val="AHABodyFormat"/>
        <w:ind w:left="720"/>
        <w:rPr>
          <w:rFonts w:cs="Arial"/>
          <w:color w:val="000000" w:themeColor="text1"/>
          <w:sz w:val="22"/>
          <w:szCs w:val="22"/>
        </w:rPr>
      </w:pPr>
      <w:proofErr w:type="gramStart"/>
      <w:r w:rsidRPr="005855F6">
        <w:rPr>
          <w:rFonts w:cs="Arial"/>
          <w:i/>
          <w:iCs/>
          <w:color w:val="000000" w:themeColor="text1"/>
          <w:sz w:val="22"/>
          <w:szCs w:val="22"/>
          <w:u w:val="single"/>
        </w:rPr>
        <w:t>Current status</w:t>
      </w:r>
      <w:proofErr w:type="gramEnd"/>
      <w:r w:rsidRPr="005855F6">
        <w:rPr>
          <w:rFonts w:cs="Arial"/>
          <w:i/>
          <w:iCs/>
          <w:color w:val="000000" w:themeColor="text1"/>
          <w:sz w:val="22"/>
          <w:szCs w:val="22"/>
          <w:u w:val="single"/>
        </w:rPr>
        <w:t>:</w:t>
      </w:r>
      <w:r w:rsidRPr="005855F6">
        <w:rPr>
          <w:rFonts w:cs="Arial"/>
          <w:color w:val="000000" w:themeColor="text1"/>
          <w:sz w:val="22"/>
          <w:szCs w:val="22"/>
        </w:rPr>
        <w:t xml:space="preserve"> Austin has published western blotting and histology in his co-author publications and has learned to use the Phos-</w:t>
      </w:r>
      <w:proofErr w:type="spellStart"/>
      <w:r w:rsidRPr="005855F6">
        <w:rPr>
          <w:rFonts w:cs="Arial"/>
          <w:color w:val="000000" w:themeColor="text1"/>
          <w:sz w:val="22"/>
          <w:szCs w:val="22"/>
        </w:rPr>
        <w:t>Tag</w:t>
      </w:r>
      <w:r w:rsidRPr="005855F6">
        <w:rPr>
          <w:rFonts w:cs="Arial"/>
          <w:color w:val="000000" w:themeColor="text1"/>
          <w:sz w:val="22"/>
          <w:szCs w:val="22"/>
          <w:vertAlign w:val="superscript"/>
        </w:rPr>
        <w:t>TM</w:t>
      </w:r>
      <w:proofErr w:type="spellEnd"/>
      <w:r w:rsidRPr="005855F6">
        <w:rPr>
          <w:rFonts w:cs="Arial"/>
          <w:color w:val="000000" w:themeColor="text1"/>
          <w:sz w:val="22"/>
          <w:szCs w:val="22"/>
        </w:rPr>
        <w:t xml:space="preserve"> technology to measure the phosphorylation status of </w:t>
      </w:r>
      <w:r>
        <w:rPr>
          <w:rFonts w:cs="Arial"/>
          <w:color w:val="000000" w:themeColor="text1"/>
          <w:sz w:val="22"/>
          <w:szCs w:val="22"/>
        </w:rPr>
        <w:t xml:space="preserve">Regulatory Light Chain and Troponin I </w:t>
      </w:r>
      <w:r w:rsidRPr="005855F6">
        <w:rPr>
          <w:rFonts w:cs="Arial"/>
          <w:color w:val="000000" w:themeColor="text1"/>
          <w:sz w:val="22"/>
          <w:szCs w:val="22"/>
        </w:rPr>
        <w:t>during his first year in the Campbell Lab. Austin has generated data on Regulatory Light Chain and Troponin I phosphorylation levels.</w:t>
      </w:r>
    </w:p>
    <w:p w14:paraId="6B020A95"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Goals:</w:t>
      </w:r>
      <w:r w:rsidRPr="005855F6">
        <w:rPr>
          <w:rFonts w:cs="Arial"/>
          <w:color w:val="000000" w:themeColor="text1"/>
          <w:sz w:val="22"/>
          <w:szCs w:val="22"/>
        </w:rPr>
        <w:t xml:space="preserve"> Austin will continue to (a) perform Phos-</w:t>
      </w:r>
      <w:proofErr w:type="spellStart"/>
      <w:r w:rsidRPr="005855F6">
        <w:rPr>
          <w:rFonts w:cs="Arial"/>
          <w:color w:val="000000" w:themeColor="text1"/>
          <w:sz w:val="22"/>
          <w:szCs w:val="22"/>
        </w:rPr>
        <w:t>Tag</w:t>
      </w:r>
      <w:r w:rsidRPr="005855F6">
        <w:rPr>
          <w:rFonts w:cs="Arial"/>
          <w:color w:val="000000" w:themeColor="text1"/>
          <w:sz w:val="22"/>
          <w:szCs w:val="22"/>
          <w:vertAlign w:val="superscript"/>
        </w:rPr>
        <w:t>TM</w:t>
      </w:r>
      <w:proofErr w:type="spellEnd"/>
      <w:r w:rsidRPr="005855F6">
        <w:rPr>
          <w:rFonts w:cs="Arial"/>
          <w:color w:val="000000" w:themeColor="text1"/>
          <w:sz w:val="22"/>
          <w:szCs w:val="22"/>
        </w:rPr>
        <w:t xml:space="preserve"> SDS-PAGE and western blotting to quantify Myosin Binding Protein</w:t>
      </w:r>
      <w:r>
        <w:rPr>
          <w:rFonts w:cs="Arial"/>
          <w:color w:val="000000" w:themeColor="text1"/>
          <w:sz w:val="22"/>
          <w:szCs w:val="22"/>
        </w:rPr>
        <w:t>-</w:t>
      </w:r>
      <w:r w:rsidRPr="005855F6">
        <w:rPr>
          <w:rFonts w:cs="Arial"/>
          <w:color w:val="000000" w:themeColor="text1"/>
          <w:sz w:val="22"/>
          <w:szCs w:val="22"/>
        </w:rPr>
        <w:t>C phosphorylation status and (b) interpret/analyze data from experiments independently.</w:t>
      </w:r>
    </w:p>
    <w:p w14:paraId="485CD5D0"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Plan:</w:t>
      </w:r>
      <w:r w:rsidRPr="005855F6">
        <w:rPr>
          <w:rFonts w:cs="Arial"/>
          <w:i/>
          <w:iCs/>
          <w:color w:val="000000" w:themeColor="text1"/>
          <w:sz w:val="22"/>
          <w:szCs w:val="22"/>
        </w:rPr>
        <w:t xml:space="preserve"> </w:t>
      </w:r>
      <w:r w:rsidRPr="005855F6">
        <w:rPr>
          <w:rFonts w:cs="Arial"/>
          <w:color w:val="000000" w:themeColor="text1"/>
          <w:sz w:val="22"/>
          <w:szCs w:val="22"/>
        </w:rPr>
        <w:t xml:space="preserve">Austin will optimize existing laboratory protocols to carry out experiments to quantify (a) the phosphorylation </w:t>
      </w:r>
      <w:r>
        <w:rPr>
          <w:rFonts w:cs="Arial"/>
          <w:color w:val="000000" w:themeColor="text1"/>
          <w:sz w:val="22"/>
          <w:szCs w:val="22"/>
        </w:rPr>
        <w:t xml:space="preserve">status </w:t>
      </w:r>
      <w:r w:rsidRPr="005855F6">
        <w:rPr>
          <w:rFonts w:cs="Arial"/>
          <w:color w:val="000000" w:themeColor="text1"/>
          <w:sz w:val="22"/>
          <w:szCs w:val="22"/>
        </w:rPr>
        <w:t xml:space="preserve">of </w:t>
      </w:r>
      <w:proofErr w:type="spellStart"/>
      <w:r w:rsidRPr="005855F6">
        <w:rPr>
          <w:rFonts w:cs="Arial"/>
          <w:color w:val="000000" w:themeColor="text1"/>
          <w:sz w:val="22"/>
          <w:szCs w:val="22"/>
        </w:rPr>
        <w:t>sarcomeric</w:t>
      </w:r>
      <w:proofErr w:type="spellEnd"/>
      <w:r w:rsidRPr="005855F6">
        <w:rPr>
          <w:rFonts w:cs="Arial"/>
          <w:color w:val="000000" w:themeColor="text1"/>
          <w:sz w:val="22"/>
          <w:szCs w:val="22"/>
        </w:rPr>
        <w:t xml:space="preserve"> proteins using Phos-</w:t>
      </w:r>
      <w:proofErr w:type="spellStart"/>
      <w:r w:rsidRPr="005855F6">
        <w:rPr>
          <w:rFonts w:cs="Arial"/>
          <w:color w:val="000000" w:themeColor="text1"/>
          <w:sz w:val="22"/>
          <w:szCs w:val="22"/>
        </w:rPr>
        <w:t>Tag</w:t>
      </w:r>
      <w:r w:rsidRPr="005855F6">
        <w:rPr>
          <w:rFonts w:cs="Arial"/>
          <w:color w:val="000000" w:themeColor="text1"/>
          <w:sz w:val="22"/>
          <w:szCs w:val="22"/>
          <w:vertAlign w:val="superscript"/>
        </w:rPr>
        <w:t>TM</w:t>
      </w:r>
      <w:proofErr w:type="spellEnd"/>
      <w:r w:rsidRPr="005855F6">
        <w:rPr>
          <w:rFonts w:cs="Arial"/>
          <w:color w:val="000000" w:themeColor="text1"/>
          <w:sz w:val="22"/>
          <w:szCs w:val="22"/>
        </w:rPr>
        <w:t xml:space="preserve"> SDS-PAGE and western blotting and (b) use computational scripts (MATLAB, SAS, etc.) for analysis and work to interpret results.</w:t>
      </w:r>
    </w:p>
    <w:p w14:paraId="2C8364C1"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Metrics:</w:t>
      </w:r>
      <w:r w:rsidRPr="005855F6">
        <w:rPr>
          <w:rFonts w:cs="Arial"/>
          <w:i/>
          <w:iCs/>
          <w:color w:val="000000" w:themeColor="text1"/>
          <w:sz w:val="22"/>
          <w:szCs w:val="22"/>
        </w:rPr>
        <w:t xml:space="preserve"> </w:t>
      </w:r>
      <w:r w:rsidRPr="005855F6">
        <w:rPr>
          <w:rFonts w:cs="Arial"/>
          <w:color w:val="000000" w:themeColor="text1"/>
          <w:sz w:val="22"/>
          <w:szCs w:val="22"/>
        </w:rPr>
        <w:t>Independent ability to produce high-quality biochemical data (yes/no), analyze experimental data (yes/no), interpret results (yes/no).</w:t>
      </w:r>
    </w:p>
    <w:p w14:paraId="47BD11EF" w14:textId="77777777" w:rsidR="00197157" w:rsidRPr="005855F6" w:rsidRDefault="00197157" w:rsidP="00197157">
      <w:pPr>
        <w:pStyle w:val="AHABodyFormat"/>
        <w:rPr>
          <w:rFonts w:cs="Arial"/>
          <w:color w:val="000000" w:themeColor="text1"/>
          <w:sz w:val="22"/>
          <w:szCs w:val="22"/>
          <w:u w:val="single"/>
        </w:rPr>
      </w:pPr>
      <w:r w:rsidRPr="005855F6">
        <w:rPr>
          <w:rFonts w:cs="Arial"/>
          <w:color w:val="000000" w:themeColor="text1"/>
          <w:sz w:val="22"/>
          <w:szCs w:val="22"/>
          <w:u w:val="single"/>
        </w:rPr>
        <w:t>C) Scientific Writing</w:t>
      </w:r>
    </w:p>
    <w:p w14:paraId="3B65E527" w14:textId="77777777" w:rsidR="00197157" w:rsidRPr="005855F6" w:rsidRDefault="00197157" w:rsidP="00197157">
      <w:pPr>
        <w:pStyle w:val="AHABodyFormat"/>
        <w:ind w:left="720"/>
        <w:rPr>
          <w:rFonts w:cs="Arial"/>
          <w:color w:val="000000" w:themeColor="text1"/>
          <w:sz w:val="22"/>
          <w:szCs w:val="22"/>
        </w:rPr>
      </w:pPr>
      <w:proofErr w:type="gramStart"/>
      <w:r w:rsidRPr="005855F6">
        <w:rPr>
          <w:rFonts w:cs="Arial"/>
          <w:i/>
          <w:iCs/>
          <w:color w:val="000000" w:themeColor="text1"/>
          <w:sz w:val="22"/>
          <w:szCs w:val="22"/>
          <w:u w:val="single"/>
        </w:rPr>
        <w:t>Current status</w:t>
      </w:r>
      <w:proofErr w:type="gramEnd"/>
      <w:r w:rsidRPr="005855F6">
        <w:rPr>
          <w:rFonts w:cs="Arial"/>
          <w:i/>
          <w:iCs/>
          <w:color w:val="000000" w:themeColor="text1"/>
          <w:sz w:val="22"/>
          <w:szCs w:val="22"/>
          <w:u w:val="single"/>
        </w:rPr>
        <w:t>:</w:t>
      </w:r>
      <w:r w:rsidRPr="005855F6">
        <w:rPr>
          <w:rFonts w:cs="Arial"/>
          <w:i/>
          <w:iCs/>
          <w:color w:val="000000" w:themeColor="text1"/>
          <w:sz w:val="22"/>
          <w:szCs w:val="22"/>
        </w:rPr>
        <w:t xml:space="preserve"> </w:t>
      </w:r>
      <w:r w:rsidRPr="005855F6">
        <w:rPr>
          <w:rFonts w:cs="Arial"/>
          <w:color w:val="000000" w:themeColor="text1"/>
          <w:sz w:val="22"/>
          <w:szCs w:val="22"/>
        </w:rPr>
        <w:t xml:space="preserve">Austin </w:t>
      </w:r>
      <w:r>
        <w:rPr>
          <w:rFonts w:cs="Arial"/>
          <w:color w:val="000000" w:themeColor="text1"/>
          <w:sz w:val="22"/>
          <w:szCs w:val="22"/>
        </w:rPr>
        <w:t xml:space="preserve">works independently to produce complete </w:t>
      </w:r>
      <w:r w:rsidRPr="005855F6">
        <w:rPr>
          <w:rFonts w:cs="Arial"/>
          <w:color w:val="000000" w:themeColor="text1"/>
          <w:sz w:val="22"/>
          <w:szCs w:val="22"/>
        </w:rPr>
        <w:t xml:space="preserve">drafts </w:t>
      </w:r>
      <w:r>
        <w:rPr>
          <w:rFonts w:cs="Arial"/>
          <w:color w:val="000000" w:themeColor="text1"/>
          <w:sz w:val="22"/>
          <w:szCs w:val="22"/>
        </w:rPr>
        <w:t xml:space="preserve">of </w:t>
      </w:r>
      <w:r w:rsidRPr="005855F6">
        <w:rPr>
          <w:rFonts w:cs="Arial"/>
          <w:color w:val="000000" w:themeColor="text1"/>
          <w:sz w:val="22"/>
          <w:szCs w:val="22"/>
        </w:rPr>
        <w:t xml:space="preserve">abstracts, protocols, and manuscripts </w:t>
      </w:r>
      <w:r>
        <w:rPr>
          <w:rFonts w:cs="Arial"/>
          <w:color w:val="000000" w:themeColor="text1"/>
          <w:sz w:val="22"/>
          <w:szCs w:val="22"/>
        </w:rPr>
        <w:t>but the texts need refinement and editing before they can be submitted.</w:t>
      </w:r>
      <w:r w:rsidRPr="005855F6">
        <w:rPr>
          <w:rFonts w:cs="Arial"/>
          <w:color w:val="000000" w:themeColor="text1"/>
          <w:sz w:val="22"/>
          <w:szCs w:val="22"/>
        </w:rPr>
        <w:t xml:space="preserve"> Previously, Austin has written an application and was awarded a position on the NIH T32 Graduate Training in Integrative Physiology (5T32GM118292-05)</w:t>
      </w:r>
    </w:p>
    <w:p w14:paraId="4F14CF27"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Goals:</w:t>
      </w:r>
      <w:r w:rsidRPr="005855F6">
        <w:rPr>
          <w:rFonts w:cs="Arial"/>
          <w:i/>
          <w:iCs/>
          <w:color w:val="000000" w:themeColor="text1"/>
          <w:sz w:val="22"/>
          <w:szCs w:val="22"/>
        </w:rPr>
        <w:t xml:space="preserve"> </w:t>
      </w:r>
      <w:r w:rsidRPr="005855F6">
        <w:rPr>
          <w:rFonts w:cs="Arial"/>
          <w:color w:val="000000" w:themeColor="text1"/>
          <w:sz w:val="22"/>
          <w:szCs w:val="22"/>
        </w:rPr>
        <w:t>Austin will continue to write and submit high-quality manuscripts, grant proposals, and poster abstracts. Additionally, Austin will assist in the editing of collaborators' scientific writing.</w:t>
      </w:r>
    </w:p>
    <w:p w14:paraId="6C5BD7AB"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Plan:</w:t>
      </w:r>
      <w:r w:rsidRPr="005855F6">
        <w:rPr>
          <w:rFonts w:cs="Arial"/>
          <w:i/>
          <w:iCs/>
          <w:color w:val="000000" w:themeColor="text1"/>
          <w:sz w:val="22"/>
          <w:szCs w:val="22"/>
        </w:rPr>
        <w:t xml:space="preserve"> </w:t>
      </w:r>
      <w:r w:rsidRPr="005855F6">
        <w:rPr>
          <w:rFonts w:cs="Arial"/>
          <w:color w:val="000000" w:themeColor="text1"/>
          <w:sz w:val="22"/>
          <w:szCs w:val="22"/>
        </w:rPr>
        <w:t xml:space="preserve">Austin will complete the online course on scientific writing developed by the Graduate School at Duke University. Additionally, Austin will write and submit NIH Ruth L. </w:t>
      </w:r>
      <w:proofErr w:type="spellStart"/>
      <w:r w:rsidRPr="005855F6">
        <w:rPr>
          <w:rFonts w:cs="Arial"/>
          <w:color w:val="000000" w:themeColor="text1"/>
          <w:sz w:val="22"/>
          <w:szCs w:val="22"/>
        </w:rPr>
        <w:t>Kirschstein</w:t>
      </w:r>
      <w:proofErr w:type="spellEnd"/>
      <w:r w:rsidRPr="005855F6">
        <w:rPr>
          <w:rFonts w:cs="Arial"/>
          <w:color w:val="000000" w:themeColor="text1"/>
          <w:sz w:val="22"/>
          <w:szCs w:val="22"/>
        </w:rPr>
        <w:t xml:space="preserve"> National Research Service Award Fellowships (F31), along with at least two first-author publications from this proposal and other experimental data produced using techniques mastered during this fellowship. Weekly, Austin and I will spend one hour improving his manuscripts and grants.</w:t>
      </w:r>
    </w:p>
    <w:p w14:paraId="1A6DA66C"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lastRenderedPageBreak/>
        <w:t>Metrics:</w:t>
      </w:r>
      <w:r w:rsidRPr="005855F6">
        <w:rPr>
          <w:rFonts w:cs="Arial"/>
          <w:color w:val="000000" w:themeColor="text1"/>
          <w:sz w:val="22"/>
          <w:szCs w:val="22"/>
        </w:rPr>
        <w:t xml:space="preserve"> Applications submitted for predoctoral fellowships (yes/no). </w:t>
      </w:r>
      <w:r>
        <w:rPr>
          <w:rFonts w:cs="Arial"/>
          <w:color w:val="000000" w:themeColor="text1"/>
          <w:sz w:val="22"/>
          <w:szCs w:val="22"/>
        </w:rPr>
        <w:t>Two</w:t>
      </w:r>
      <w:r w:rsidRPr="005855F6">
        <w:rPr>
          <w:rFonts w:cs="Arial"/>
          <w:color w:val="000000" w:themeColor="text1"/>
          <w:sz w:val="22"/>
          <w:szCs w:val="22"/>
        </w:rPr>
        <w:t xml:space="preserve"> manuscripts submitted for which Austin has driven </w:t>
      </w:r>
      <w:r>
        <w:rPr>
          <w:rFonts w:cs="Arial"/>
          <w:color w:val="000000" w:themeColor="text1"/>
          <w:sz w:val="22"/>
          <w:szCs w:val="22"/>
        </w:rPr>
        <w:t>and three in which he</w:t>
      </w:r>
      <w:r w:rsidRPr="005855F6">
        <w:rPr>
          <w:rFonts w:cs="Arial"/>
          <w:color w:val="000000" w:themeColor="text1"/>
          <w:sz w:val="22"/>
          <w:szCs w:val="22"/>
        </w:rPr>
        <w:t xml:space="preserve"> has made significant contributions</w:t>
      </w:r>
      <w:r>
        <w:rPr>
          <w:rFonts w:cs="Arial"/>
          <w:color w:val="000000" w:themeColor="text1"/>
          <w:sz w:val="22"/>
          <w:szCs w:val="22"/>
        </w:rPr>
        <w:t xml:space="preserve"> towards</w:t>
      </w:r>
      <w:r w:rsidRPr="005855F6">
        <w:rPr>
          <w:rFonts w:cs="Arial"/>
          <w:color w:val="000000" w:themeColor="text1"/>
          <w:sz w:val="22"/>
          <w:szCs w:val="22"/>
        </w:rPr>
        <w:t xml:space="preserve"> (yes/no).</w:t>
      </w:r>
      <w:r>
        <w:rPr>
          <w:rFonts w:cs="Arial"/>
          <w:color w:val="000000" w:themeColor="text1"/>
          <w:sz w:val="22"/>
          <w:szCs w:val="22"/>
        </w:rPr>
        <w:t xml:space="preserve"> Four collective abstracts and/or oral presentations at</w:t>
      </w:r>
      <w:r w:rsidRPr="005855F6">
        <w:rPr>
          <w:rFonts w:cs="Arial"/>
          <w:color w:val="000000" w:themeColor="text1"/>
          <w:sz w:val="22"/>
          <w:szCs w:val="22"/>
        </w:rPr>
        <w:t xml:space="preserve"> national conference</w:t>
      </w:r>
      <w:r>
        <w:rPr>
          <w:rFonts w:cs="Arial"/>
          <w:color w:val="000000" w:themeColor="text1"/>
          <w:sz w:val="22"/>
          <w:szCs w:val="22"/>
        </w:rPr>
        <w:t xml:space="preserve">s </w:t>
      </w:r>
      <w:r w:rsidRPr="005855F6">
        <w:rPr>
          <w:rFonts w:cs="Arial"/>
          <w:color w:val="000000" w:themeColor="text1"/>
          <w:sz w:val="22"/>
          <w:szCs w:val="22"/>
        </w:rPr>
        <w:t xml:space="preserve">(yes/no). </w:t>
      </w:r>
    </w:p>
    <w:p w14:paraId="7B9634E7" w14:textId="77777777" w:rsidR="00197157" w:rsidRPr="005855F6" w:rsidRDefault="00197157" w:rsidP="00197157">
      <w:pPr>
        <w:pStyle w:val="AHABodyFormat"/>
        <w:rPr>
          <w:rFonts w:cs="Arial"/>
          <w:color w:val="000000" w:themeColor="text1"/>
          <w:sz w:val="22"/>
          <w:szCs w:val="22"/>
          <w:u w:val="single"/>
        </w:rPr>
      </w:pPr>
      <w:r w:rsidRPr="005855F6">
        <w:rPr>
          <w:rFonts w:cs="Arial"/>
          <w:color w:val="000000" w:themeColor="text1"/>
          <w:sz w:val="22"/>
          <w:szCs w:val="22"/>
          <w:u w:val="single"/>
        </w:rPr>
        <w:t>D) Networking and Career Development</w:t>
      </w:r>
    </w:p>
    <w:p w14:paraId="4C78808C" w14:textId="77777777" w:rsidR="00197157" w:rsidRPr="005855F6" w:rsidRDefault="00197157" w:rsidP="00197157">
      <w:pPr>
        <w:pStyle w:val="AHABodyFormat"/>
        <w:ind w:firstLine="720"/>
        <w:rPr>
          <w:rFonts w:cs="Arial"/>
          <w:color w:val="000000" w:themeColor="text1"/>
          <w:sz w:val="22"/>
          <w:szCs w:val="22"/>
        </w:rPr>
      </w:pPr>
      <w:proofErr w:type="gramStart"/>
      <w:r w:rsidRPr="005855F6">
        <w:rPr>
          <w:rFonts w:cs="Arial"/>
          <w:i/>
          <w:iCs/>
          <w:color w:val="000000" w:themeColor="text1"/>
          <w:sz w:val="22"/>
          <w:szCs w:val="22"/>
          <w:u w:val="single"/>
        </w:rPr>
        <w:t>Current status</w:t>
      </w:r>
      <w:proofErr w:type="gramEnd"/>
      <w:r w:rsidRPr="005855F6">
        <w:rPr>
          <w:rFonts w:cs="Arial"/>
          <w:i/>
          <w:iCs/>
          <w:color w:val="000000" w:themeColor="text1"/>
          <w:sz w:val="22"/>
          <w:szCs w:val="22"/>
          <w:u w:val="single"/>
        </w:rPr>
        <w:t>:</w:t>
      </w:r>
      <w:r w:rsidRPr="005855F6">
        <w:rPr>
          <w:rFonts w:cs="Arial"/>
          <w:color w:val="000000" w:themeColor="text1"/>
          <w:sz w:val="22"/>
          <w:szCs w:val="22"/>
        </w:rPr>
        <w:t xml:space="preserve"> Austin has a small network within both basic science and translational research circles.</w:t>
      </w:r>
    </w:p>
    <w:p w14:paraId="45E853CD"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Goals:</w:t>
      </w:r>
      <w:r w:rsidRPr="005855F6">
        <w:rPr>
          <w:rFonts w:cs="Arial"/>
          <w:color w:val="000000" w:themeColor="text1"/>
          <w:sz w:val="22"/>
          <w:szCs w:val="22"/>
        </w:rPr>
        <w:t xml:space="preserve"> Austin will present first-author posters and, if the opportunity arises, platform talks at </w:t>
      </w:r>
      <w:r w:rsidRPr="002E6739">
        <w:rPr>
          <w:rFonts w:cs="Arial"/>
          <w:color w:val="000000" w:themeColor="text1"/>
          <w:sz w:val="22"/>
          <w:szCs w:val="22"/>
        </w:rPr>
        <w:t xml:space="preserve">least 2 regional and 1 international conference </w:t>
      </w:r>
      <w:r>
        <w:rPr>
          <w:rFonts w:cs="Arial"/>
          <w:color w:val="000000" w:themeColor="text1"/>
          <w:sz w:val="22"/>
          <w:szCs w:val="22"/>
        </w:rPr>
        <w:t xml:space="preserve">that include </w:t>
      </w:r>
      <w:r w:rsidRPr="005855F6">
        <w:rPr>
          <w:rFonts w:cs="Arial"/>
          <w:color w:val="000000" w:themeColor="text1"/>
          <w:sz w:val="22"/>
          <w:szCs w:val="22"/>
        </w:rPr>
        <w:t xml:space="preserve">the Biophysical Society (spring), American Heart Association BCVS (fall), </w:t>
      </w:r>
      <w:r>
        <w:rPr>
          <w:rFonts w:cs="Arial"/>
          <w:color w:val="000000" w:themeColor="text1"/>
          <w:sz w:val="22"/>
          <w:szCs w:val="22"/>
        </w:rPr>
        <w:t xml:space="preserve">European Muscle Conference (fall), </w:t>
      </w:r>
      <w:r w:rsidRPr="005855F6">
        <w:rPr>
          <w:rFonts w:cs="Arial"/>
          <w:color w:val="000000" w:themeColor="text1"/>
          <w:sz w:val="22"/>
          <w:szCs w:val="22"/>
        </w:rPr>
        <w:t>and Myofilament (spring) meetings. He will also give poster and oral presentations at the annual Cardiovascular Research Day hosted by the Gill Cardiovascular Institute at the University of Kentucky. To further develop his clinical understanding of cardiomyopathies, Austin will shadow Dr. Vedant Gupta, internal medicine cardiologist, weekly. Dr. Gupta also serves as a member of Austin's advisory committee.</w:t>
      </w:r>
    </w:p>
    <w:p w14:paraId="7CE3AA3F" w14:textId="77777777" w:rsidR="00197157" w:rsidRPr="005855F6" w:rsidRDefault="00197157" w:rsidP="00197157">
      <w:pPr>
        <w:pStyle w:val="AHABodyFormat"/>
        <w:ind w:left="720"/>
        <w:rPr>
          <w:rFonts w:cs="Arial"/>
          <w:color w:val="000000" w:themeColor="text1"/>
          <w:sz w:val="22"/>
          <w:szCs w:val="22"/>
        </w:rPr>
      </w:pPr>
      <w:r w:rsidRPr="005855F6">
        <w:rPr>
          <w:rFonts w:cs="Arial"/>
          <w:i/>
          <w:iCs/>
          <w:color w:val="000000" w:themeColor="text1"/>
          <w:sz w:val="22"/>
          <w:szCs w:val="22"/>
          <w:u w:val="single"/>
        </w:rPr>
        <w:t>Metrics:</w:t>
      </w:r>
      <w:r w:rsidRPr="005855F6">
        <w:rPr>
          <w:rFonts w:cs="Arial"/>
          <w:color w:val="000000" w:themeColor="text1"/>
          <w:sz w:val="22"/>
          <w:szCs w:val="22"/>
        </w:rPr>
        <w:t xml:space="preserve"> Number of talks (goal of 2) and posters (goal of 4) from this project.</w:t>
      </w:r>
      <w:commentRangeEnd w:id="218"/>
      <w:r w:rsidR="00956ECB">
        <w:rPr>
          <w:rStyle w:val="CommentReference"/>
          <w:rFonts w:eastAsiaTheme="minorHAnsi" w:cstheme="minorBidi"/>
          <w:kern w:val="2"/>
          <w14:ligatures w14:val="standardContextual"/>
        </w:rPr>
        <w:commentReference w:id="218"/>
      </w:r>
    </w:p>
    <w:p w14:paraId="45073DBB" w14:textId="77777777" w:rsidR="00197157" w:rsidRPr="005855F6" w:rsidRDefault="00197157" w:rsidP="00197157">
      <w:pPr>
        <w:pStyle w:val="AHABodyFormat"/>
        <w:rPr>
          <w:rFonts w:cs="Arial"/>
          <w:color w:val="000000" w:themeColor="text1"/>
          <w:sz w:val="22"/>
          <w:szCs w:val="22"/>
          <w:u w:val="single"/>
        </w:rPr>
      </w:pPr>
      <w:commentRangeStart w:id="219"/>
      <w:r w:rsidRPr="005855F6">
        <w:rPr>
          <w:rFonts w:cs="Arial"/>
          <w:color w:val="000000" w:themeColor="text1"/>
          <w:sz w:val="22"/>
          <w:szCs w:val="22"/>
          <w:u w:val="single"/>
        </w:rPr>
        <w:t xml:space="preserve">E) Additional Seminars and </w:t>
      </w:r>
      <w:proofErr w:type="gramStart"/>
      <w:r w:rsidRPr="005855F6">
        <w:rPr>
          <w:rFonts w:cs="Arial"/>
          <w:color w:val="000000" w:themeColor="text1"/>
          <w:sz w:val="22"/>
          <w:szCs w:val="22"/>
          <w:u w:val="single"/>
        </w:rPr>
        <w:t>course-work</w:t>
      </w:r>
      <w:proofErr w:type="gramEnd"/>
      <w:r w:rsidRPr="005855F6">
        <w:rPr>
          <w:rFonts w:cs="Arial"/>
          <w:color w:val="000000" w:themeColor="text1"/>
          <w:sz w:val="22"/>
          <w:szCs w:val="22"/>
          <w:u w:val="single"/>
        </w:rPr>
        <w:t>:</w:t>
      </w:r>
    </w:p>
    <w:tbl>
      <w:tblPr>
        <w:tblStyle w:val="TableGrid"/>
        <w:tblW w:w="10795" w:type="dxa"/>
        <w:tblLook w:val="04A0" w:firstRow="1" w:lastRow="0" w:firstColumn="1" w:lastColumn="0" w:noHBand="0" w:noVBand="1"/>
      </w:tblPr>
      <w:tblGrid>
        <w:gridCol w:w="3595"/>
        <w:gridCol w:w="1800"/>
        <w:gridCol w:w="5400"/>
      </w:tblGrid>
      <w:tr w:rsidR="00197157" w:rsidRPr="005855F6" w14:paraId="27A70C14" w14:textId="77777777" w:rsidTr="007064DD">
        <w:trPr>
          <w:trHeight w:val="18"/>
        </w:trPr>
        <w:tc>
          <w:tcPr>
            <w:tcW w:w="3595" w:type="dxa"/>
          </w:tcPr>
          <w:p w14:paraId="41D7F8BD"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Course/Event</w:t>
            </w:r>
          </w:p>
        </w:tc>
        <w:tc>
          <w:tcPr>
            <w:tcW w:w="1800" w:type="dxa"/>
          </w:tcPr>
          <w:p w14:paraId="156E4148"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When</w:t>
            </w:r>
          </w:p>
        </w:tc>
        <w:tc>
          <w:tcPr>
            <w:tcW w:w="5400" w:type="dxa"/>
          </w:tcPr>
          <w:p w14:paraId="41CB19BC"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Why</w:t>
            </w:r>
          </w:p>
        </w:tc>
      </w:tr>
      <w:tr w:rsidR="00197157" w:rsidRPr="005855F6" w14:paraId="4543721B" w14:textId="77777777" w:rsidTr="007064DD">
        <w:trPr>
          <w:trHeight w:val="18"/>
        </w:trPr>
        <w:tc>
          <w:tcPr>
            <w:tcW w:w="3595" w:type="dxa"/>
          </w:tcPr>
          <w:p w14:paraId="4E871961" w14:textId="77777777" w:rsidR="00197157" w:rsidRPr="005855F6" w:rsidRDefault="00197157" w:rsidP="007064DD">
            <w:pPr>
              <w:pStyle w:val="AHABodyFormat"/>
              <w:jc w:val="left"/>
              <w:rPr>
                <w:rFonts w:cs="Arial"/>
                <w:color w:val="000000" w:themeColor="text1"/>
                <w:sz w:val="22"/>
                <w:szCs w:val="22"/>
              </w:rPr>
            </w:pPr>
            <w:r w:rsidRPr="005855F6">
              <w:rPr>
                <w:rFonts w:cs="Arial"/>
                <w:sz w:val="22"/>
                <w:szCs w:val="22"/>
              </w:rPr>
              <w:t>MD 826: Medical School Cardiology (audit)</w:t>
            </w:r>
          </w:p>
        </w:tc>
        <w:tc>
          <w:tcPr>
            <w:tcW w:w="1800" w:type="dxa"/>
          </w:tcPr>
          <w:p w14:paraId="2FE58E55"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 xml:space="preserve">Fall </w:t>
            </w:r>
            <w:r>
              <w:rPr>
                <w:rFonts w:cs="Arial"/>
                <w:color w:val="000000" w:themeColor="text1"/>
                <w:sz w:val="22"/>
                <w:szCs w:val="22"/>
              </w:rPr>
              <w:t xml:space="preserve">     </w:t>
            </w:r>
            <w:r w:rsidRPr="005855F6">
              <w:rPr>
                <w:rFonts w:cs="Arial"/>
                <w:color w:val="000000" w:themeColor="text1"/>
                <w:sz w:val="22"/>
                <w:szCs w:val="22"/>
              </w:rPr>
              <w:t>semester</w:t>
            </w:r>
          </w:p>
        </w:tc>
        <w:tc>
          <w:tcPr>
            <w:tcW w:w="5400" w:type="dxa"/>
          </w:tcPr>
          <w:p w14:paraId="14922288"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Provides an additional</w:t>
            </w:r>
            <w:r>
              <w:rPr>
                <w:rFonts w:cs="Arial"/>
                <w:color w:val="000000" w:themeColor="text1"/>
                <w:sz w:val="22"/>
                <w:szCs w:val="22"/>
              </w:rPr>
              <w:t xml:space="preserve"> </w:t>
            </w:r>
            <w:r w:rsidRPr="005855F6">
              <w:rPr>
                <w:rFonts w:cs="Arial"/>
                <w:color w:val="000000" w:themeColor="text1"/>
                <w:sz w:val="22"/>
                <w:szCs w:val="22"/>
              </w:rPr>
              <w:t>clinical perspective</w:t>
            </w:r>
          </w:p>
        </w:tc>
      </w:tr>
      <w:tr w:rsidR="00197157" w:rsidRPr="005855F6" w14:paraId="6842F012" w14:textId="77777777" w:rsidTr="007064DD">
        <w:trPr>
          <w:trHeight w:val="18"/>
        </w:trPr>
        <w:tc>
          <w:tcPr>
            <w:tcW w:w="3595" w:type="dxa"/>
          </w:tcPr>
          <w:p w14:paraId="477D4036" w14:textId="77777777" w:rsidR="00197157" w:rsidRPr="00400AA2" w:rsidRDefault="00197157" w:rsidP="007064DD">
            <w:pPr>
              <w:pStyle w:val="NormalWeb"/>
            </w:pPr>
            <w:r>
              <w:rPr>
                <w:rFonts w:ascii="ArialMT" w:hAnsi="ArialMT"/>
                <w:sz w:val="22"/>
                <w:szCs w:val="22"/>
              </w:rPr>
              <w:t>PGY 603: Foundations of Experimental Design and Analysis</w:t>
            </w:r>
          </w:p>
        </w:tc>
        <w:tc>
          <w:tcPr>
            <w:tcW w:w="1800" w:type="dxa"/>
          </w:tcPr>
          <w:p w14:paraId="2B153F9F" w14:textId="77777777" w:rsidR="00197157" w:rsidRPr="005855F6" w:rsidRDefault="00197157" w:rsidP="007064DD">
            <w:pPr>
              <w:pStyle w:val="AHABodyFormat"/>
              <w:jc w:val="left"/>
              <w:rPr>
                <w:rFonts w:cs="Arial"/>
                <w:color w:val="000000" w:themeColor="text1"/>
                <w:sz w:val="22"/>
                <w:szCs w:val="22"/>
              </w:rPr>
            </w:pPr>
            <w:r>
              <w:rPr>
                <w:rFonts w:cs="Arial"/>
                <w:color w:val="000000" w:themeColor="text1"/>
                <w:sz w:val="22"/>
                <w:szCs w:val="22"/>
              </w:rPr>
              <w:t>Fall</w:t>
            </w:r>
            <w:r w:rsidRPr="005855F6">
              <w:rPr>
                <w:rFonts w:cs="Arial"/>
                <w:color w:val="000000" w:themeColor="text1"/>
                <w:sz w:val="22"/>
                <w:szCs w:val="22"/>
              </w:rPr>
              <w:t xml:space="preserve"> </w:t>
            </w:r>
            <w:r>
              <w:rPr>
                <w:rFonts w:cs="Arial"/>
                <w:color w:val="000000" w:themeColor="text1"/>
                <w:sz w:val="22"/>
                <w:szCs w:val="22"/>
              </w:rPr>
              <w:t xml:space="preserve">     </w:t>
            </w:r>
            <w:r w:rsidRPr="005855F6">
              <w:rPr>
                <w:rFonts w:cs="Arial"/>
                <w:color w:val="000000" w:themeColor="text1"/>
                <w:sz w:val="22"/>
                <w:szCs w:val="22"/>
              </w:rPr>
              <w:t>semester</w:t>
            </w:r>
          </w:p>
        </w:tc>
        <w:tc>
          <w:tcPr>
            <w:tcW w:w="5400" w:type="dxa"/>
          </w:tcPr>
          <w:p w14:paraId="69366EBB" w14:textId="77777777" w:rsidR="00197157" w:rsidRPr="00400AA2" w:rsidRDefault="00197157" w:rsidP="007064DD">
            <w:pPr>
              <w:pStyle w:val="NormalWeb"/>
            </w:pPr>
            <w:r>
              <w:rPr>
                <w:rFonts w:ascii="ArialMT" w:hAnsi="ArialMT"/>
                <w:sz w:val="22"/>
                <w:szCs w:val="22"/>
              </w:rPr>
              <w:t>Improve understanding the principles and pitfalls of experimental design, biostatistics, and data analysis</w:t>
            </w:r>
          </w:p>
        </w:tc>
      </w:tr>
      <w:tr w:rsidR="00197157" w:rsidRPr="005855F6" w14:paraId="652EC9DD" w14:textId="77777777" w:rsidTr="007064DD">
        <w:trPr>
          <w:trHeight w:val="18"/>
        </w:trPr>
        <w:tc>
          <w:tcPr>
            <w:tcW w:w="3595" w:type="dxa"/>
          </w:tcPr>
          <w:p w14:paraId="6B00D135" w14:textId="77777777" w:rsidR="00197157" w:rsidRPr="005855F6" w:rsidRDefault="00197157" w:rsidP="007064DD">
            <w:pPr>
              <w:pStyle w:val="AHABodyFormat"/>
              <w:jc w:val="left"/>
              <w:rPr>
                <w:rFonts w:cs="Arial"/>
                <w:color w:val="000000" w:themeColor="text1"/>
                <w:sz w:val="22"/>
                <w:szCs w:val="22"/>
              </w:rPr>
            </w:pPr>
            <w:r w:rsidRPr="005855F6">
              <w:rPr>
                <w:rFonts w:eastAsiaTheme="minorHAnsi" w:cs="Arial"/>
                <w:color w:val="000000" w:themeColor="text1"/>
                <w:sz w:val="22"/>
                <w:szCs w:val="22"/>
              </w:rPr>
              <w:t>PHS 711</w:t>
            </w:r>
            <w:r w:rsidRPr="005855F6">
              <w:rPr>
                <w:rFonts w:cs="Arial"/>
                <w:color w:val="000000" w:themeColor="text1"/>
                <w:sz w:val="22"/>
                <w:szCs w:val="22"/>
              </w:rPr>
              <w:t xml:space="preserve">: </w:t>
            </w:r>
            <w:r w:rsidRPr="005855F6">
              <w:rPr>
                <w:rFonts w:eastAsiaTheme="minorHAnsi" w:cs="Arial"/>
                <w:color w:val="000000" w:themeColor="text1"/>
                <w:sz w:val="22"/>
                <w:szCs w:val="22"/>
              </w:rPr>
              <w:t>Responsible Conduct of Research</w:t>
            </w:r>
          </w:p>
        </w:tc>
        <w:tc>
          <w:tcPr>
            <w:tcW w:w="1800" w:type="dxa"/>
          </w:tcPr>
          <w:p w14:paraId="1966C2F6"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Spring semester</w:t>
            </w:r>
          </w:p>
        </w:tc>
        <w:tc>
          <w:tcPr>
            <w:tcW w:w="5400" w:type="dxa"/>
          </w:tcPr>
          <w:p w14:paraId="16520FA4" w14:textId="77777777" w:rsidR="00197157" w:rsidRPr="005855F6" w:rsidRDefault="00197157" w:rsidP="007064DD">
            <w:pPr>
              <w:pStyle w:val="AHABodyFormat"/>
              <w:jc w:val="left"/>
              <w:rPr>
                <w:rFonts w:cs="Arial"/>
                <w:color w:val="000000" w:themeColor="text1"/>
                <w:sz w:val="22"/>
                <w:szCs w:val="22"/>
              </w:rPr>
            </w:pPr>
            <w:r>
              <w:rPr>
                <w:rFonts w:cs="Arial"/>
                <w:color w:val="000000" w:themeColor="text1"/>
                <w:sz w:val="22"/>
                <w:szCs w:val="22"/>
              </w:rPr>
              <w:t>F</w:t>
            </w:r>
            <w:r w:rsidRPr="005855F6">
              <w:rPr>
                <w:rFonts w:cs="Arial"/>
                <w:color w:val="000000" w:themeColor="text1"/>
                <w:sz w:val="22"/>
                <w:szCs w:val="22"/>
              </w:rPr>
              <w:t>urther learn the fundamental principles of ethical and responsible conduct of reporting of his research</w:t>
            </w:r>
          </w:p>
        </w:tc>
      </w:tr>
      <w:tr w:rsidR="00197157" w:rsidRPr="005855F6" w14:paraId="17A758FD" w14:textId="77777777" w:rsidTr="007064DD">
        <w:trPr>
          <w:trHeight w:val="18"/>
        </w:trPr>
        <w:tc>
          <w:tcPr>
            <w:tcW w:w="3595" w:type="dxa"/>
          </w:tcPr>
          <w:p w14:paraId="4F030178"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Physiology seminar series</w:t>
            </w:r>
          </w:p>
        </w:tc>
        <w:tc>
          <w:tcPr>
            <w:tcW w:w="1800" w:type="dxa"/>
          </w:tcPr>
          <w:p w14:paraId="415C3ECC" w14:textId="77777777" w:rsidR="00197157" w:rsidRPr="005855F6" w:rsidRDefault="00197157" w:rsidP="007064DD">
            <w:pPr>
              <w:pStyle w:val="AHABodyFormat"/>
              <w:jc w:val="left"/>
              <w:rPr>
                <w:rFonts w:cs="Arial"/>
                <w:color w:val="000000" w:themeColor="text1"/>
                <w:sz w:val="22"/>
                <w:szCs w:val="22"/>
              </w:rPr>
            </w:pPr>
            <w:r>
              <w:rPr>
                <w:rFonts w:cs="Arial"/>
                <w:color w:val="000000" w:themeColor="text1"/>
                <w:sz w:val="22"/>
                <w:szCs w:val="22"/>
              </w:rPr>
              <w:t>Tuesday</w:t>
            </w:r>
            <w:r w:rsidRPr="005855F6">
              <w:rPr>
                <w:rFonts w:cs="Arial"/>
                <w:color w:val="000000" w:themeColor="text1"/>
                <w:sz w:val="22"/>
                <w:szCs w:val="22"/>
              </w:rPr>
              <w:t xml:space="preserve"> </w:t>
            </w:r>
            <w:r>
              <w:rPr>
                <w:rFonts w:cs="Arial"/>
                <w:color w:val="000000" w:themeColor="text1"/>
                <w:sz w:val="22"/>
                <w:szCs w:val="22"/>
              </w:rPr>
              <w:t>mornings</w:t>
            </w:r>
          </w:p>
        </w:tc>
        <w:tc>
          <w:tcPr>
            <w:tcW w:w="5400" w:type="dxa"/>
          </w:tcPr>
          <w:p w14:paraId="0AE1E8A9"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Improve knowledge and learn latest techniques within the department</w:t>
            </w:r>
          </w:p>
        </w:tc>
      </w:tr>
      <w:tr w:rsidR="00197157" w:rsidRPr="005855F6" w14:paraId="72D8FE91" w14:textId="77777777" w:rsidTr="007064DD">
        <w:trPr>
          <w:trHeight w:val="190"/>
        </w:trPr>
        <w:tc>
          <w:tcPr>
            <w:tcW w:w="3595" w:type="dxa"/>
          </w:tcPr>
          <w:p w14:paraId="0A0DA13A"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Cardiovascular seminar series</w:t>
            </w:r>
          </w:p>
        </w:tc>
        <w:tc>
          <w:tcPr>
            <w:tcW w:w="1800" w:type="dxa"/>
          </w:tcPr>
          <w:p w14:paraId="47EEF434"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 xml:space="preserve">Friday </w:t>
            </w:r>
            <w:r>
              <w:rPr>
                <w:rFonts w:cs="Arial"/>
                <w:color w:val="000000" w:themeColor="text1"/>
                <w:sz w:val="22"/>
                <w:szCs w:val="22"/>
              </w:rPr>
              <w:t xml:space="preserve">   </w:t>
            </w:r>
            <w:r w:rsidRPr="005855F6">
              <w:rPr>
                <w:rFonts w:cs="Arial"/>
                <w:color w:val="000000" w:themeColor="text1"/>
                <w:sz w:val="22"/>
                <w:szCs w:val="22"/>
              </w:rPr>
              <w:t>morning</w:t>
            </w:r>
            <w:r>
              <w:rPr>
                <w:rFonts w:cs="Arial"/>
                <w:color w:val="000000" w:themeColor="text1"/>
                <w:sz w:val="22"/>
                <w:szCs w:val="22"/>
              </w:rPr>
              <w:t>s</w:t>
            </w:r>
          </w:p>
        </w:tc>
        <w:tc>
          <w:tcPr>
            <w:tcW w:w="5400" w:type="dxa"/>
          </w:tcPr>
          <w:p w14:paraId="351B4954" w14:textId="77777777" w:rsidR="00197157" w:rsidRPr="005855F6" w:rsidRDefault="00197157" w:rsidP="007064DD">
            <w:pPr>
              <w:pStyle w:val="AHABodyFormat"/>
              <w:jc w:val="left"/>
              <w:rPr>
                <w:rFonts w:cs="Arial"/>
                <w:color w:val="000000" w:themeColor="text1"/>
                <w:sz w:val="22"/>
                <w:szCs w:val="22"/>
              </w:rPr>
            </w:pPr>
            <w:r w:rsidRPr="005855F6">
              <w:rPr>
                <w:rFonts w:cs="Arial"/>
                <w:color w:val="000000" w:themeColor="text1"/>
                <w:sz w:val="22"/>
                <w:szCs w:val="22"/>
              </w:rPr>
              <w:t>Improve knowledge and learn latest clinical advancements</w:t>
            </w:r>
          </w:p>
        </w:tc>
      </w:tr>
    </w:tbl>
    <w:p w14:paraId="09AB05D4" w14:textId="77777777" w:rsidR="00197157" w:rsidRPr="005855F6" w:rsidRDefault="00197157" w:rsidP="00197157">
      <w:pPr>
        <w:pStyle w:val="AHABodyFormat"/>
        <w:spacing w:before="60"/>
        <w:rPr>
          <w:rFonts w:cs="Arial"/>
          <w:color w:val="000000" w:themeColor="text1"/>
          <w:sz w:val="22"/>
          <w:szCs w:val="22"/>
          <w:u w:val="single"/>
        </w:rPr>
      </w:pPr>
      <w:r w:rsidRPr="005855F6">
        <w:rPr>
          <w:rFonts w:cs="Arial"/>
          <w:color w:val="000000" w:themeColor="text1"/>
          <w:sz w:val="22"/>
          <w:szCs w:val="22"/>
          <w:u w:val="single"/>
        </w:rPr>
        <w:t>F) Training in responsible conduct of research and rigor and reproducibility:</w:t>
      </w:r>
    </w:p>
    <w:p w14:paraId="010B40F4" w14:textId="77777777" w:rsidR="00197157" w:rsidRPr="005855F6" w:rsidRDefault="00197157" w:rsidP="00197157">
      <w:pPr>
        <w:pStyle w:val="AHABodyFormat"/>
        <w:rPr>
          <w:rFonts w:cs="Arial"/>
          <w:color w:val="000000" w:themeColor="text1"/>
          <w:sz w:val="22"/>
          <w:szCs w:val="22"/>
        </w:rPr>
      </w:pPr>
      <w:r w:rsidRPr="005855F6">
        <w:rPr>
          <w:rFonts w:cs="Arial"/>
          <w:color w:val="000000" w:themeColor="text1"/>
          <w:sz w:val="22"/>
          <w:szCs w:val="22"/>
        </w:rPr>
        <w:t xml:space="preserve">Austin will take </w:t>
      </w:r>
      <w:r>
        <w:rPr>
          <w:rFonts w:cs="Arial"/>
          <w:color w:val="000000" w:themeColor="text1"/>
          <w:sz w:val="22"/>
          <w:szCs w:val="22"/>
        </w:rPr>
        <w:t xml:space="preserve">PHS711, </w:t>
      </w:r>
      <w:r w:rsidRPr="005855F6">
        <w:rPr>
          <w:rFonts w:cs="Arial"/>
          <w:color w:val="000000" w:themeColor="text1"/>
          <w:sz w:val="22"/>
          <w:szCs w:val="22"/>
        </w:rPr>
        <w:t xml:space="preserve">'Responsible Conduct of Research' </w:t>
      </w:r>
      <w:r>
        <w:rPr>
          <w:rFonts w:cs="Arial"/>
          <w:color w:val="000000" w:themeColor="text1"/>
          <w:sz w:val="22"/>
          <w:szCs w:val="22"/>
        </w:rPr>
        <w:t xml:space="preserve">which satisfies NIH’s requirements and complete additional university-mandated training that includes online activities and in-person discussions focused on </w:t>
      </w:r>
      <w:r w:rsidRPr="005855F6">
        <w:rPr>
          <w:rFonts w:cs="Arial"/>
          <w:color w:val="000000" w:themeColor="text1"/>
          <w:sz w:val="22"/>
          <w:szCs w:val="22"/>
        </w:rPr>
        <w:t xml:space="preserve">data archiving, rigor and responsibility, and ethical conduct of research. Lastly, he will complete the </w:t>
      </w:r>
      <w:r>
        <w:rPr>
          <w:rFonts w:cs="Arial"/>
          <w:color w:val="000000" w:themeColor="text1"/>
          <w:sz w:val="22"/>
          <w:szCs w:val="22"/>
        </w:rPr>
        <w:t xml:space="preserve">CITI-based </w:t>
      </w:r>
      <w:r w:rsidRPr="005855F6">
        <w:rPr>
          <w:rFonts w:cs="Arial"/>
          <w:color w:val="000000" w:themeColor="text1"/>
          <w:sz w:val="22"/>
          <w:szCs w:val="22"/>
        </w:rPr>
        <w:t xml:space="preserve">RCR refresher training yearly. </w:t>
      </w:r>
      <w:commentRangeEnd w:id="219"/>
      <w:r w:rsidR="00956ECB">
        <w:rPr>
          <w:rStyle w:val="CommentReference"/>
          <w:rFonts w:eastAsiaTheme="minorHAnsi" w:cstheme="minorBidi"/>
          <w:kern w:val="2"/>
          <w14:ligatures w14:val="standardContextual"/>
        </w:rPr>
        <w:commentReference w:id="219"/>
      </w:r>
    </w:p>
    <w:p w14:paraId="27C78731" w14:textId="77777777" w:rsidR="00197157" w:rsidRPr="005855F6" w:rsidRDefault="00197157" w:rsidP="00197157">
      <w:pPr>
        <w:pStyle w:val="AHABodyFormat"/>
        <w:rPr>
          <w:rFonts w:cs="Arial"/>
          <w:color w:val="000000" w:themeColor="text1"/>
          <w:sz w:val="22"/>
          <w:szCs w:val="22"/>
          <w:u w:val="single"/>
        </w:rPr>
      </w:pPr>
      <w:r w:rsidRPr="005855F6">
        <w:rPr>
          <w:rFonts w:cs="Arial"/>
          <w:color w:val="000000" w:themeColor="text1"/>
          <w:sz w:val="22"/>
          <w:szCs w:val="22"/>
          <w:u w:val="single"/>
        </w:rPr>
        <w:t>G) Strategy for insufficient progression</w:t>
      </w:r>
    </w:p>
    <w:p w14:paraId="2C9A1F45" w14:textId="44D9CF2D" w:rsidR="00197157" w:rsidRPr="005855F6" w:rsidRDefault="00197157" w:rsidP="00197157">
      <w:pPr>
        <w:pStyle w:val="AHABodyFormat"/>
        <w:rPr>
          <w:rFonts w:cs="Arial"/>
          <w:sz w:val="22"/>
          <w:szCs w:val="22"/>
        </w:rPr>
      </w:pPr>
      <w:r w:rsidRPr="005855F6">
        <w:rPr>
          <w:rFonts w:cs="Arial"/>
          <w:sz w:val="22"/>
          <w:szCs w:val="22"/>
        </w:rPr>
        <w:t>Given Austin's success to date and his academic trajectory, we expect he will achieve all the goals outlined above. I meet with Austin weekly during our scheduled one-on-one meetings to discuss his progress, goals, and aspirations. If he fails to meet some of the defined metrics for an unforeseen reason, Austin will work with his PhD advisory committee (</w:t>
      </w:r>
      <w:del w:id="220" w:author="Campbell, Kenneth S." w:date="2025-03-31T20:02:00Z">
        <w:r w:rsidRPr="005855F6" w:rsidDel="00956ECB">
          <w:rPr>
            <w:rFonts w:cs="Arial"/>
            <w:sz w:val="22"/>
            <w:szCs w:val="22"/>
          </w:rPr>
          <w:delText xml:space="preserve">Drs. </w:delText>
        </w:r>
      </w:del>
      <w:ins w:id="221" w:author="Campbell, Kenneth S." w:date="2025-03-31T20:01:00Z">
        <w:r w:rsidR="00956ECB" w:rsidRPr="005855F6">
          <w:rPr>
            <w:rFonts w:cs="Arial"/>
            <w:sz w:val="22"/>
            <w:szCs w:val="22"/>
          </w:rPr>
          <w:t>Esther Dupont-Versteegden, PhD</w:t>
        </w:r>
      </w:ins>
      <w:ins w:id="222" w:author="Campbell, Kenneth S." w:date="2025-03-31T20:02:00Z">
        <w:r w:rsidR="00956ECB">
          <w:rPr>
            <w:rFonts w:cs="Arial"/>
            <w:sz w:val="22"/>
            <w:szCs w:val="22"/>
          </w:rPr>
          <w:t>, John McCarthy, PhD, Vedant Gupta, MD, Yuan Wen, MD/PhD</w:t>
        </w:r>
      </w:ins>
      <w:del w:id="223" w:author="Campbell, Kenneth S." w:date="2025-03-31T20:02:00Z">
        <w:r w:rsidRPr="005855F6" w:rsidDel="00956ECB">
          <w:rPr>
            <w:rFonts w:cs="Arial"/>
            <w:sz w:val="22"/>
            <w:szCs w:val="22"/>
          </w:rPr>
          <w:delText>Gregory Frolenkov, PhD; Vedant Gupta, MD;</w:delText>
        </w:r>
      </w:del>
      <w:del w:id="224" w:author="Campbell, Kenneth S." w:date="2025-03-31T20:01:00Z">
        <w:r w:rsidRPr="005855F6" w:rsidDel="00956ECB">
          <w:rPr>
            <w:rFonts w:cs="Arial"/>
            <w:sz w:val="22"/>
            <w:szCs w:val="22"/>
          </w:rPr>
          <w:delText xml:space="preserve"> Esther Dupont-Versteegden, PhD</w:delText>
        </w:r>
      </w:del>
      <w:r w:rsidRPr="005855F6">
        <w:rPr>
          <w:rFonts w:cs="Arial"/>
          <w:sz w:val="22"/>
          <w:szCs w:val="22"/>
        </w:rPr>
        <w:t>) to refine the training plan and explore additional opportunities.</w:t>
      </w:r>
    </w:p>
    <w:p w14:paraId="2FAE6F73" w14:textId="77777777" w:rsidR="00197157" w:rsidRPr="005855F6" w:rsidRDefault="00197157" w:rsidP="00197157">
      <w:pPr>
        <w:pStyle w:val="AHABodyFormat"/>
        <w:rPr>
          <w:rStyle w:val="AHAlevel2Char"/>
          <w:b/>
          <w:bCs/>
          <w:color w:val="000000" w:themeColor="text1"/>
          <w:sz w:val="22"/>
          <w:szCs w:val="22"/>
        </w:rPr>
      </w:pPr>
      <w:r w:rsidRPr="005855F6">
        <w:rPr>
          <w:rFonts w:cs="Arial"/>
          <w:b/>
          <w:bCs/>
          <w:color w:val="000000" w:themeColor="text1"/>
          <w:sz w:val="22"/>
          <w:szCs w:val="22"/>
        </w:rPr>
        <w:t>Relationship of training plan to applicant’s career goals.</w:t>
      </w:r>
    </w:p>
    <w:p w14:paraId="51F654A6" w14:textId="79A1F5F5" w:rsidR="00197157" w:rsidRPr="005855F6" w:rsidRDefault="00197157" w:rsidP="00197157">
      <w:pPr>
        <w:pStyle w:val="AHABodyFormat"/>
        <w:rPr>
          <w:rFonts w:cs="Arial"/>
          <w:color w:val="000000" w:themeColor="text1"/>
          <w:sz w:val="22"/>
          <w:szCs w:val="22"/>
        </w:rPr>
      </w:pPr>
      <w:r w:rsidRPr="005855F6">
        <w:rPr>
          <w:rFonts w:cs="Arial"/>
          <w:color w:val="000000" w:themeColor="text1"/>
          <w:sz w:val="22"/>
          <w:szCs w:val="22"/>
        </w:rPr>
        <w:t xml:space="preserve">After completing his PhD, Austin </w:t>
      </w:r>
      <w:r>
        <w:rPr>
          <w:rFonts w:cs="Arial"/>
          <w:color w:val="000000" w:themeColor="text1"/>
          <w:sz w:val="22"/>
          <w:szCs w:val="22"/>
        </w:rPr>
        <w:t>plans</w:t>
      </w:r>
      <w:r w:rsidRPr="005855F6">
        <w:rPr>
          <w:rFonts w:cs="Arial"/>
          <w:color w:val="000000" w:themeColor="text1"/>
          <w:sz w:val="22"/>
          <w:szCs w:val="22"/>
        </w:rPr>
        <w:t xml:space="preserve"> to continue translational research in cardiovascular disease. This project will help him develop essential research skills and increase his scientific</w:t>
      </w:r>
      <w:ins w:id="225" w:author="Campbell, Kenneth S." w:date="2025-03-31T20:04:00Z">
        <w:r w:rsidR="00956ECB">
          <w:rPr>
            <w:rFonts w:cs="Arial"/>
            <w:color w:val="000000" w:themeColor="text1"/>
            <w:sz w:val="22"/>
            <w:szCs w:val="22"/>
          </w:rPr>
          <w:t xml:space="preserve"> depth</w:t>
        </w:r>
      </w:ins>
      <w:del w:id="226" w:author="Campbell, Kenneth S." w:date="2025-03-31T20:04:00Z">
        <w:r w:rsidRPr="005855F6" w:rsidDel="00956ECB">
          <w:rPr>
            <w:rFonts w:cs="Arial"/>
            <w:color w:val="000000" w:themeColor="text1"/>
            <w:sz w:val="22"/>
            <w:szCs w:val="22"/>
          </w:rPr>
          <w:delText xml:space="preserve"> </w:delText>
        </w:r>
        <w:r w:rsidDel="00956ECB">
          <w:rPr>
            <w:rFonts w:cs="Arial"/>
            <w:color w:val="000000" w:themeColor="text1"/>
            <w:sz w:val="22"/>
            <w:szCs w:val="22"/>
          </w:rPr>
          <w:delText>skills</w:delText>
        </w:r>
      </w:del>
      <w:r>
        <w:rPr>
          <w:rFonts w:cs="Arial"/>
          <w:color w:val="000000" w:themeColor="text1"/>
          <w:sz w:val="22"/>
          <w:szCs w:val="22"/>
        </w:rPr>
        <w:t xml:space="preserve">. He has not ruled out switching </w:t>
      </w:r>
      <w:ins w:id="227" w:author="Campbell, Kenneth S." w:date="2025-03-31T20:03:00Z">
        <w:r w:rsidR="00956ECB">
          <w:rPr>
            <w:rFonts w:cs="Arial"/>
            <w:color w:val="000000" w:themeColor="text1"/>
            <w:sz w:val="22"/>
            <w:szCs w:val="22"/>
          </w:rPr>
          <w:t xml:space="preserve">from a traditional academic path </w:t>
        </w:r>
      </w:ins>
      <w:r>
        <w:rPr>
          <w:rFonts w:cs="Arial"/>
          <w:color w:val="000000" w:themeColor="text1"/>
          <w:sz w:val="22"/>
          <w:szCs w:val="22"/>
        </w:rPr>
        <w:t xml:space="preserve">to industry </w:t>
      </w:r>
      <w:del w:id="228" w:author="Campbell, Kenneth S." w:date="2025-03-31T20:03:00Z">
        <w:r w:rsidDel="00956ECB">
          <w:rPr>
            <w:rFonts w:cs="Arial"/>
            <w:color w:val="000000" w:themeColor="text1"/>
            <w:sz w:val="22"/>
            <w:szCs w:val="22"/>
          </w:rPr>
          <w:delText>or an academic position focused on teaching in t</w:delText>
        </w:r>
      </w:del>
      <w:ins w:id="229" w:author="Campbell, Kenneth S." w:date="2025-03-31T20:03:00Z">
        <w:r w:rsidR="00956ECB">
          <w:rPr>
            <w:rFonts w:cs="Arial"/>
            <w:color w:val="000000" w:themeColor="text1"/>
            <w:sz w:val="22"/>
            <w:szCs w:val="22"/>
          </w:rPr>
          <w:t xml:space="preserve">in the medium </w:t>
        </w:r>
      </w:ins>
      <w:del w:id="230" w:author="Campbell, Kenneth S." w:date="2025-03-31T20:03:00Z">
        <w:r w:rsidDel="00956ECB">
          <w:rPr>
            <w:rFonts w:cs="Arial"/>
            <w:color w:val="000000" w:themeColor="text1"/>
            <w:sz w:val="22"/>
            <w:szCs w:val="22"/>
          </w:rPr>
          <w:delText>he long-</w:delText>
        </w:r>
      </w:del>
      <w:r>
        <w:rPr>
          <w:rFonts w:cs="Arial"/>
          <w:color w:val="000000" w:themeColor="text1"/>
          <w:sz w:val="22"/>
          <w:szCs w:val="22"/>
        </w:rPr>
        <w:t>term (</w:t>
      </w:r>
      <w:ins w:id="231" w:author="Campbell, Kenneth S." w:date="2025-03-31T20:03:00Z">
        <w:r w:rsidR="00956ECB">
          <w:rPr>
            <w:rFonts w:cs="Arial"/>
            <w:color w:val="000000" w:themeColor="text1"/>
            <w:sz w:val="22"/>
            <w:szCs w:val="22"/>
          </w:rPr>
          <w:t>5 to 10</w:t>
        </w:r>
      </w:ins>
      <w:del w:id="232" w:author="Campbell, Kenneth S." w:date="2025-03-31T20:03:00Z">
        <w:r w:rsidDel="00956ECB">
          <w:rPr>
            <w:rFonts w:cs="Arial"/>
            <w:color w:val="000000" w:themeColor="text1"/>
            <w:sz w:val="22"/>
            <w:szCs w:val="22"/>
          </w:rPr>
          <w:delText xml:space="preserve">10 </w:delText>
        </w:r>
      </w:del>
      <w:ins w:id="233" w:author="Campbell, Kenneth S." w:date="2025-03-31T20:03:00Z">
        <w:r w:rsidR="00956ECB">
          <w:rPr>
            <w:rFonts w:cs="Arial"/>
            <w:color w:val="000000" w:themeColor="text1"/>
            <w:sz w:val="22"/>
            <w:szCs w:val="22"/>
          </w:rPr>
          <w:t xml:space="preserve"> </w:t>
        </w:r>
      </w:ins>
      <w:r>
        <w:rPr>
          <w:rFonts w:cs="Arial"/>
          <w:color w:val="000000" w:themeColor="text1"/>
          <w:sz w:val="22"/>
          <w:szCs w:val="22"/>
        </w:rPr>
        <w:t xml:space="preserve">years) but his </w:t>
      </w:r>
      <w:ins w:id="234" w:author="Campbell, Kenneth S." w:date="2025-03-31T20:03:00Z">
        <w:r w:rsidR="00956ECB">
          <w:rPr>
            <w:rFonts w:cs="Arial"/>
            <w:color w:val="000000" w:themeColor="text1"/>
            <w:sz w:val="22"/>
            <w:szCs w:val="22"/>
          </w:rPr>
          <w:t>imm</w:t>
        </w:r>
      </w:ins>
      <w:ins w:id="235" w:author="Campbell, Kenneth S." w:date="2025-03-31T20:04:00Z">
        <w:r w:rsidR="00956ECB">
          <w:rPr>
            <w:rFonts w:cs="Arial"/>
            <w:color w:val="000000" w:themeColor="text1"/>
            <w:sz w:val="22"/>
            <w:szCs w:val="22"/>
          </w:rPr>
          <w:t xml:space="preserve">ediate goals </w:t>
        </w:r>
      </w:ins>
      <w:del w:id="236" w:author="Campbell, Kenneth S." w:date="2025-03-31T20:04:00Z">
        <w:r w:rsidDel="00956ECB">
          <w:rPr>
            <w:rFonts w:cs="Arial"/>
            <w:color w:val="000000" w:themeColor="text1"/>
            <w:sz w:val="22"/>
            <w:szCs w:val="22"/>
          </w:rPr>
          <w:delText>main goal for the next few years is</w:delText>
        </w:r>
      </w:del>
      <w:ins w:id="237" w:author="Campbell, Kenneth S." w:date="2025-03-31T20:04:00Z">
        <w:r w:rsidR="00956ECB">
          <w:rPr>
            <w:rFonts w:cs="Arial"/>
            <w:color w:val="000000" w:themeColor="text1"/>
            <w:sz w:val="22"/>
            <w:szCs w:val="22"/>
          </w:rPr>
          <w:t>are</w:t>
        </w:r>
      </w:ins>
      <w:r>
        <w:rPr>
          <w:rFonts w:cs="Arial"/>
          <w:color w:val="000000" w:themeColor="text1"/>
          <w:sz w:val="22"/>
          <w:szCs w:val="22"/>
        </w:rPr>
        <w:t xml:space="preserve"> to complete a meaningful PhD followed by a rigorous postdoc and a potential transition to PI status/assistant professor position.</w:t>
      </w:r>
      <w:r w:rsidRPr="005855F6">
        <w:rPr>
          <w:rFonts w:cs="Arial"/>
          <w:color w:val="000000" w:themeColor="text1"/>
          <w:sz w:val="22"/>
          <w:szCs w:val="22"/>
        </w:rPr>
        <w:t xml:space="preserve"> </w:t>
      </w:r>
    </w:p>
    <w:p w14:paraId="721A3988" w14:textId="77777777" w:rsidR="00197157" w:rsidRPr="005855F6" w:rsidRDefault="00197157" w:rsidP="00197157">
      <w:pPr>
        <w:pStyle w:val="AHABodyFormat"/>
        <w:rPr>
          <w:rFonts w:cs="Arial"/>
          <w:color w:val="000000" w:themeColor="text1"/>
          <w:sz w:val="22"/>
          <w:szCs w:val="22"/>
        </w:rPr>
      </w:pPr>
      <w:r w:rsidRPr="005855F6">
        <w:rPr>
          <w:rFonts w:cs="Arial"/>
          <w:b/>
          <w:bCs/>
          <w:color w:val="000000" w:themeColor="text1"/>
          <w:sz w:val="22"/>
          <w:szCs w:val="22"/>
        </w:rPr>
        <w:t>Training Environment/Facilities</w:t>
      </w:r>
    </w:p>
    <w:p w14:paraId="731E1B07" w14:textId="74CEE537" w:rsidR="00197157" w:rsidRPr="005855F6" w:rsidRDefault="00197157" w:rsidP="00197157">
      <w:pPr>
        <w:pStyle w:val="AHABodyFormat"/>
        <w:rPr>
          <w:rFonts w:cs="Arial"/>
          <w:color w:val="000000" w:themeColor="text1"/>
          <w:sz w:val="22"/>
          <w:szCs w:val="22"/>
        </w:rPr>
      </w:pPr>
      <w:r w:rsidRPr="005855F6">
        <w:rPr>
          <w:rFonts w:cs="Arial"/>
          <w:i/>
          <w:iCs/>
          <w:color w:val="000000" w:themeColor="text1"/>
          <w:sz w:val="22"/>
          <w:szCs w:val="22"/>
          <w:u w:val="single"/>
        </w:rPr>
        <w:t>Personnel:</w:t>
      </w:r>
      <w:r w:rsidRPr="005855F6">
        <w:rPr>
          <w:rFonts w:cs="Arial"/>
          <w:i/>
          <w:iCs/>
          <w:color w:val="000000" w:themeColor="text1"/>
          <w:sz w:val="22"/>
          <w:szCs w:val="22"/>
        </w:rPr>
        <w:t xml:space="preserve"> </w:t>
      </w:r>
      <w:r w:rsidRPr="005855F6">
        <w:rPr>
          <w:rFonts w:cs="Arial"/>
          <w:color w:val="000000" w:themeColor="text1"/>
          <w:sz w:val="22"/>
          <w:szCs w:val="22"/>
        </w:rPr>
        <w:t>Currently, the</w:t>
      </w:r>
      <w:r>
        <w:rPr>
          <w:rFonts w:cs="Arial"/>
          <w:color w:val="000000" w:themeColor="text1"/>
          <w:sz w:val="22"/>
          <w:szCs w:val="22"/>
        </w:rPr>
        <w:t xml:space="preserve"> lab has </w:t>
      </w:r>
      <w:ins w:id="238" w:author="Campbell, Kenneth S." w:date="2025-03-31T20:04:00Z">
        <w:r w:rsidR="00956ECB">
          <w:rPr>
            <w:rFonts w:cs="Arial"/>
            <w:color w:val="000000" w:themeColor="text1"/>
            <w:sz w:val="22"/>
            <w:szCs w:val="22"/>
          </w:rPr>
          <w:t>4</w:t>
        </w:r>
      </w:ins>
      <w:del w:id="239" w:author="Campbell, Kenneth S." w:date="2025-03-31T20:04:00Z">
        <w:r w:rsidRPr="00435DA5" w:rsidDel="00956ECB">
          <w:rPr>
            <w:rFonts w:cs="Arial"/>
            <w:color w:val="000000" w:themeColor="text1"/>
            <w:sz w:val="22"/>
            <w:szCs w:val="22"/>
          </w:rPr>
          <w:delText>3</w:delText>
        </w:r>
      </w:del>
      <w:r w:rsidRPr="00435DA5">
        <w:rPr>
          <w:rFonts w:cs="Arial"/>
          <w:color w:val="000000" w:themeColor="text1"/>
          <w:sz w:val="22"/>
          <w:szCs w:val="22"/>
        </w:rPr>
        <w:t xml:space="preserve"> graduate students and </w:t>
      </w:r>
      <w:ins w:id="240" w:author="Campbell, Kenneth S." w:date="2025-03-31T20:04:00Z">
        <w:r w:rsidR="00956ECB">
          <w:rPr>
            <w:rFonts w:cs="Arial"/>
            <w:color w:val="000000" w:themeColor="text1"/>
            <w:sz w:val="22"/>
            <w:szCs w:val="22"/>
          </w:rPr>
          <w:t>3</w:t>
        </w:r>
      </w:ins>
      <w:del w:id="241" w:author="Campbell, Kenneth S." w:date="2025-03-31T20:04:00Z">
        <w:r w:rsidRPr="00435DA5" w:rsidDel="00956ECB">
          <w:rPr>
            <w:rFonts w:cs="Arial"/>
            <w:color w:val="000000" w:themeColor="text1"/>
            <w:sz w:val="22"/>
            <w:szCs w:val="22"/>
          </w:rPr>
          <w:delText>2</w:delText>
        </w:r>
      </w:del>
      <w:r w:rsidRPr="00435DA5">
        <w:rPr>
          <w:rFonts w:cs="Arial"/>
          <w:color w:val="000000" w:themeColor="text1"/>
          <w:sz w:val="22"/>
          <w:szCs w:val="22"/>
        </w:rPr>
        <w:t xml:space="preserve"> post-doctoral scholars. Our research is supported by 2 </w:t>
      </w:r>
      <w:ins w:id="242" w:author="Campbell, Kenneth S." w:date="2025-03-31T20:05:00Z">
        <w:r w:rsidR="00956ECB">
          <w:rPr>
            <w:rFonts w:cs="Arial"/>
            <w:color w:val="000000" w:themeColor="text1"/>
            <w:sz w:val="22"/>
            <w:szCs w:val="22"/>
          </w:rPr>
          <w:t>research coordinators</w:t>
        </w:r>
      </w:ins>
      <w:del w:id="243" w:author="Campbell, Kenneth S." w:date="2025-03-31T20:05:00Z">
        <w:r w:rsidRPr="00435DA5" w:rsidDel="00956ECB">
          <w:rPr>
            <w:rFonts w:cs="Arial"/>
            <w:color w:val="000000" w:themeColor="text1"/>
            <w:sz w:val="22"/>
            <w:szCs w:val="22"/>
          </w:rPr>
          <w:delText>technicians, a research coordinator</w:delText>
        </w:r>
      </w:del>
      <w:r w:rsidRPr="00435DA5">
        <w:rPr>
          <w:rFonts w:cs="Arial"/>
          <w:color w:val="000000" w:themeColor="text1"/>
          <w:sz w:val="22"/>
          <w:szCs w:val="22"/>
        </w:rPr>
        <w:t>, and a project manager.</w:t>
      </w:r>
      <w:ins w:id="244" w:author="Campbell, Kenneth S." w:date="2025-03-31T20:05:00Z">
        <w:r w:rsidR="00956ECB">
          <w:rPr>
            <w:rFonts w:cs="Arial"/>
            <w:color w:val="000000" w:themeColor="text1"/>
            <w:sz w:val="22"/>
            <w:szCs w:val="22"/>
          </w:rPr>
          <w:t xml:space="preserve"> We have exemplary logistical support for human </w:t>
        </w:r>
        <w:proofErr w:type="gramStart"/>
        <w:r w:rsidR="00956ECB">
          <w:rPr>
            <w:rFonts w:cs="Arial"/>
            <w:color w:val="000000" w:themeColor="text1"/>
            <w:sz w:val="22"/>
            <w:szCs w:val="22"/>
          </w:rPr>
          <w:t>subjects</w:t>
        </w:r>
        <w:proofErr w:type="gramEnd"/>
        <w:r w:rsidR="00956ECB">
          <w:rPr>
            <w:rFonts w:cs="Arial"/>
            <w:color w:val="000000" w:themeColor="text1"/>
            <w:sz w:val="22"/>
            <w:szCs w:val="22"/>
          </w:rPr>
          <w:t xml:space="preserve"> research and grants management from the Division of Cardiovascular Medicine.</w:t>
        </w:r>
      </w:ins>
    </w:p>
    <w:p w14:paraId="64FFC8DD" w14:textId="77777777" w:rsidR="00197157" w:rsidRPr="005855F6" w:rsidRDefault="00197157" w:rsidP="00197157">
      <w:pPr>
        <w:pStyle w:val="AHABodyFormat"/>
        <w:rPr>
          <w:rFonts w:cs="Arial"/>
          <w:color w:val="000000" w:themeColor="text1"/>
          <w:sz w:val="22"/>
          <w:szCs w:val="22"/>
        </w:rPr>
      </w:pPr>
      <w:r w:rsidRPr="005855F6">
        <w:rPr>
          <w:rFonts w:cs="Arial"/>
          <w:i/>
          <w:iCs/>
          <w:color w:val="000000" w:themeColor="text1"/>
          <w:sz w:val="22"/>
          <w:szCs w:val="22"/>
          <w:u w:val="single"/>
        </w:rPr>
        <w:lastRenderedPageBreak/>
        <w:t>Laboratory:</w:t>
      </w:r>
      <w:r w:rsidRPr="005855F6">
        <w:rPr>
          <w:rFonts w:cs="Arial"/>
          <w:b/>
          <w:bCs/>
          <w:i/>
          <w:iCs/>
          <w:color w:val="000000" w:themeColor="text1"/>
          <w:sz w:val="22"/>
          <w:szCs w:val="22"/>
        </w:rPr>
        <w:t xml:space="preserve"> </w:t>
      </w:r>
      <w:r w:rsidRPr="005855F6">
        <w:rPr>
          <w:rFonts w:cs="Arial"/>
          <w:color w:val="000000" w:themeColor="text1"/>
          <w:sz w:val="22"/>
          <w:szCs w:val="22"/>
        </w:rPr>
        <w:t xml:space="preserve">The Campbell </w:t>
      </w:r>
      <w:r w:rsidRPr="00435DA5">
        <w:rPr>
          <w:rFonts w:cs="Arial"/>
          <w:color w:val="000000" w:themeColor="text1"/>
          <w:sz w:val="22"/>
          <w:szCs w:val="22"/>
        </w:rPr>
        <w:t xml:space="preserve">laboratory has a total area of ~1500 sq. ft. of contiguous space with </w:t>
      </w:r>
      <w:r>
        <w:rPr>
          <w:rFonts w:cs="Arial"/>
          <w:color w:val="000000" w:themeColor="text1"/>
          <w:sz w:val="22"/>
          <w:szCs w:val="22"/>
        </w:rPr>
        <w:t xml:space="preserve">2 </w:t>
      </w:r>
      <w:r w:rsidRPr="00435DA5">
        <w:rPr>
          <w:rFonts w:cs="Arial"/>
          <w:color w:val="000000" w:themeColor="text1"/>
          <w:sz w:val="22"/>
          <w:szCs w:val="22"/>
        </w:rPr>
        <w:t>additional rooms for specialized microscopy</w:t>
      </w:r>
      <w:r>
        <w:rPr>
          <w:rFonts w:cs="Arial"/>
          <w:color w:val="000000" w:themeColor="text1"/>
          <w:sz w:val="22"/>
          <w:szCs w:val="22"/>
        </w:rPr>
        <w:t>.</w:t>
      </w:r>
      <w:r w:rsidRPr="00435DA5">
        <w:rPr>
          <w:rFonts w:cs="Arial"/>
          <w:color w:val="000000" w:themeColor="text1"/>
          <w:sz w:val="22"/>
          <w:szCs w:val="22"/>
        </w:rPr>
        <w:t xml:space="preserve"> </w:t>
      </w:r>
      <w:commentRangeStart w:id="245"/>
      <w:r w:rsidRPr="005855F6">
        <w:rPr>
          <w:rFonts w:cs="Arial"/>
          <w:color w:val="000000" w:themeColor="text1"/>
          <w:sz w:val="22"/>
          <w:szCs w:val="22"/>
        </w:rPr>
        <w:t>The equipment required for Aims 1</w:t>
      </w:r>
      <w:r>
        <w:rPr>
          <w:rFonts w:cs="Arial"/>
          <w:color w:val="000000" w:themeColor="text1"/>
          <w:sz w:val="22"/>
          <w:szCs w:val="22"/>
        </w:rPr>
        <w:t>, 2, and 3</w:t>
      </w:r>
      <w:r w:rsidRPr="005855F6">
        <w:rPr>
          <w:rFonts w:cs="Arial"/>
          <w:color w:val="000000" w:themeColor="text1"/>
          <w:sz w:val="22"/>
          <w:szCs w:val="22"/>
        </w:rPr>
        <w:t xml:space="preserve"> of this </w:t>
      </w:r>
      <w:proofErr w:type="gramStart"/>
      <w:r w:rsidRPr="005855F6">
        <w:rPr>
          <w:rFonts w:cs="Arial"/>
          <w:color w:val="000000" w:themeColor="text1"/>
          <w:sz w:val="22"/>
          <w:szCs w:val="22"/>
        </w:rPr>
        <w:t>project</w:t>
      </w:r>
      <w:proofErr w:type="gramEnd"/>
      <w:r w:rsidRPr="005855F6">
        <w:rPr>
          <w:rFonts w:cs="Arial"/>
          <w:color w:val="000000" w:themeColor="text1"/>
          <w:sz w:val="22"/>
          <w:szCs w:val="22"/>
        </w:rPr>
        <w:t xml:space="preserve"> is already available in the Campbell Laboratory. Aim 2 of this proposal utilizes a Hoefer gel caster, vertical protein electrophoresis unit, and transfer tank. </w:t>
      </w:r>
      <w:r w:rsidRPr="002E6739">
        <w:rPr>
          <w:rFonts w:cs="Arial"/>
          <w:color w:val="000000" w:themeColor="text1"/>
          <w:sz w:val="22"/>
          <w:szCs w:val="22"/>
        </w:rPr>
        <w:t>Aims 1 and 3 of this proposal require the custom microscope setup that has been automated to run the pulse-chase experiments. The setup was built by Austin and Dr. Utku Gulbulak, PhD (Postdoc in the Campbell Lab). The setup is in a blackout room that is adjoining the Campbell Lab.</w:t>
      </w:r>
      <w:commentRangeEnd w:id="245"/>
      <w:r w:rsidR="0098567F">
        <w:rPr>
          <w:rStyle w:val="CommentReference"/>
          <w:rFonts w:eastAsiaTheme="minorHAnsi" w:cstheme="minorBidi"/>
          <w:kern w:val="2"/>
          <w14:ligatures w14:val="standardContextual"/>
        </w:rPr>
        <w:commentReference w:id="245"/>
      </w:r>
    </w:p>
    <w:p w14:paraId="43C9A0B9" w14:textId="77777777" w:rsidR="00197157" w:rsidRPr="005855F6" w:rsidRDefault="00197157" w:rsidP="00197157">
      <w:pPr>
        <w:pStyle w:val="AHABodyFormat"/>
        <w:rPr>
          <w:rFonts w:cs="Arial"/>
          <w:color w:val="000000" w:themeColor="text1"/>
          <w:sz w:val="22"/>
          <w:szCs w:val="22"/>
        </w:rPr>
      </w:pPr>
      <w:r w:rsidRPr="005855F6">
        <w:rPr>
          <w:rFonts w:cs="Arial"/>
          <w:color w:val="000000" w:themeColor="text1"/>
          <w:sz w:val="22"/>
          <w:szCs w:val="22"/>
        </w:rPr>
        <w:t xml:space="preserve">Additional equipment available in the laboratory includes </w:t>
      </w:r>
      <w:r>
        <w:rPr>
          <w:rFonts w:cs="Arial"/>
          <w:color w:val="000000" w:themeColor="text1"/>
          <w:sz w:val="22"/>
          <w:szCs w:val="22"/>
        </w:rPr>
        <w:t xml:space="preserve">a </w:t>
      </w:r>
      <w:r w:rsidRPr="005855F6">
        <w:rPr>
          <w:rFonts w:cs="Arial"/>
          <w:color w:val="000000" w:themeColor="text1"/>
          <w:sz w:val="22"/>
          <w:szCs w:val="22"/>
        </w:rPr>
        <w:t xml:space="preserve">Bio-Rad </w:t>
      </w:r>
      <w:proofErr w:type="spellStart"/>
      <w:r w:rsidRPr="005855F6">
        <w:rPr>
          <w:rFonts w:cs="Arial"/>
          <w:color w:val="000000" w:themeColor="text1"/>
          <w:sz w:val="22"/>
          <w:szCs w:val="22"/>
        </w:rPr>
        <w:t>ChemiDoc</w:t>
      </w:r>
      <w:proofErr w:type="spellEnd"/>
      <w:r w:rsidRPr="005855F6">
        <w:rPr>
          <w:rFonts w:cs="Arial"/>
          <w:color w:val="000000" w:themeColor="text1"/>
          <w:sz w:val="22"/>
          <w:szCs w:val="22"/>
        </w:rPr>
        <w:t xml:space="preserve">, </w:t>
      </w:r>
      <w:r w:rsidRPr="00C02722">
        <w:rPr>
          <w:rFonts w:cs="Arial"/>
          <w:color w:val="000000" w:themeColor="text1"/>
          <w:sz w:val="22"/>
          <w:szCs w:val="22"/>
        </w:rPr>
        <w:t xml:space="preserve">a </w:t>
      </w:r>
      <w:proofErr w:type="spellStart"/>
      <w:r w:rsidRPr="00501CEA">
        <w:rPr>
          <w:rFonts w:cs="Arial"/>
          <w:color w:val="000000" w:themeColor="text1"/>
          <w:sz w:val="22"/>
          <w:szCs w:val="22"/>
        </w:rPr>
        <w:t>SpectraMax</w:t>
      </w:r>
      <w:proofErr w:type="spellEnd"/>
      <w:r w:rsidRPr="00501CEA">
        <w:rPr>
          <w:rFonts w:cs="Arial"/>
          <w:color w:val="000000" w:themeColor="text1"/>
          <w:sz w:val="22"/>
          <w:szCs w:val="22"/>
        </w:rPr>
        <w:t xml:space="preserve"> i3x Multi-mode Microplate Reade</w:t>
      </w:r>
      <w:r>
        <w:rPr>
          <w:rFonts w:cs="Arial"/>
          <w:color w:val="000000" w:themeColor="text1"/>
          <w:sz w:val="22"/>
          <w:szCs w:val="22"/>
        </w:rPr>
        <w:t xml:space="preserve">r, a </w:t>
      </w:r>
      <w:proofErr w:type="spellStart"/>
      <w:r w:rsidRPr="005855F6">
        <w:rPr>
          <w:rFonts w:cs="Arial"/>
          <w:color w:val="000000" w:themeColor="text1"/>
          <w:sz w:val="22"/>
          <w:szCs w:val="22"/>
        </w:rPr>
        <w:t>ThermoFisher</w:t>
      </w:r>
      <w:proofErr w:type="spellEnd"/>
      <w:r w:rsidRPr="005855F6">
        <w:rPr>
          <w:rFonts w:cs="Arial"/>
          <w:color w:val="000000" w:themeColor="text1"/>
          <w:sz w:val="22"/>
          <w:szCs w:val="22"/>
        </w:rPr>
        <w:t xml:space="preserve"> cryostat, </w:t>
      </w:r>
      <w:r>
        <w:rPr>
          <w:rFonts w:cs="Arial"/>
          <w:color w:val="000000" w:themeColor="text1"/>
          <w:sz w:val="22"/>
          <w:szCs w:val="22"/>
        </w:rPr>
        <w:t xml:space="preserve">a </w:t>
      </w:r>
      <w:proofErr w:type="spellStart"/>
      <w:r w:rsidRPr="005855F6">
        <w:rPr>
          <w:rFonts w:cs="Arial"/>
          <w:color w:val="000000" w:themeColor="text1"/>
          <w:sz w:val="22"/>
          <w:szCs w:val="22"/>
        </w:rPr>
        <w:t>Thermofisher</w:t>
      </w:r>
      <w:proofErr w:type="spellEnd"/>
      <w:r w:rsidRPr="005855F6">
        <w:rPr>
          <w:rFonts w:cs="Arial"/>
          <w:color w:val="000000" w:themeColor="text1"/>
          <w:sz w:val="22"/>
          <w:szCs w:val="22"/>
        </w:rPr>
        <w:t xml:space="preserve"> Nanodrop, dissection microscopes (x6), various centrifuges, a pH meter, refrigerators (x2), -20°C freezers (x2), a -80°C freezer, liquid nitrogen tanks, 4 </w:t>
      </w:r>
      <w:proofErr w:type="spellStart"/>
      <w:r w:rsidRPr="005855F6">
        <w:rPr>
          <w:rFonts w:cs="Arial"/>
          <w:color w:val="000000" w:themeColor="text1"/>
          <w:sz w:val="22"/>
          <w:szCs w:val="22"/>
        </w:rPr>
        <w:t>LocatorPlus</w:t>
      </w:r>
      <w:proofErr w:type="spellEnd"/>
      <w:r w:rsidRPr="005855F6">
        <w:rPr>
          <w:rFonts w:cs="Arial"/>
          <w:color w:val="000000" w:themeColor="text1"/>
          <w:sz w:val="22"/>
          <w:szCs w:val="22"/>
        </w:rPr>
        <w:t xml:space="preserve"> cryogenic storage systems, top-pan balances, and an ultra-pure deionized water supply.</w:t>
      </w:r>
    </w:p>
    <w:p w14:paraId="2927BC44" w14:textId="1F5B785D" w:rsidR="00197157" w:rsidRPr="00DE6637" w:rsidRDefault="00197157" w:rsidP="00197157">
      <w:pPr>
        <w:pStyle w:val="AHABodyFormat"/>
        <w:rPr>
          <w:rFonts w:cs="Arial"/>
          <w:color w:val="000000" w:themeColor="text1"/>
          <w:sz w:val="22"/>
          <w:szCs w:val="22"/>
        </w:rPr>
      </w:pPr>
      <w:r w:rsidRPr="00DE6637">
        <w:rPr>
          <w:rFonts w:cs="Arial"/>
          <w:i/>
          <w:iCs/>
          <w:color w:val="000000" w:themeColor="text1"/>
          <w:sz w:val="22"/>
          <w:szCs w:val="22"/>
          <w:u w:val="single"/>
        </w:rPr>
        <w:t>Office:</w:t>
      </w:r>
      <w:r w:rsidRPr="004D1BF2">
        <w:rPr>
          <w:rFonts w:cs="Arial"/>
          <w:b/>
          <w:bCs/>
          <w:i/>
          <w:iCs/>
          <w:color w:val="000000" w:themeColor="text1"/>
          <w:sz w:val="22"/>
          <w:szCs w:val="22"/>
        </w:rPr>
        <w:t xml:space="preserve"> </w:t>
      </w:r>
      <w:ins w:id="246" w:author="Campbell, Kenneth S." w:date="2025-03-31T20:07:00Z">
        <w:r w:rsidR="0098567F">
          <w:rPr>
            <w:rFonts w:cs="Arial"/>
            <w:color w:val="000000" w:themeColor="text1"/>
            <w:sz w:val="22"/>
            <w:szCs w:val="22"/>
          </w:rPr>
          <w:t>Our graduate students share a large office (400 square feet)</w:t>
        </w:r>
      </w:ins>
      <w:del w:id="247" w:author="Campbell, Kenneth S." w:date="2025-03-31T20:07:00Z">
        <w:r w:rsidRPr="00435DA5" w:rsidDel="0098567F">
          <w:rPr>
            <w:rFonts w:cs="Arial"/>
            <w:color w:val="000000" w:themeColor="text1"/>
            <w:sz w:val="22"/>
            <w:szCs w:val="22"/>
          </w:rPr>
          <w:delText>The main laboratory includes office space (200 sq ft) containing computers and sufficient desk space for students, technicians, and other trainees</w:delText>
        </w:r>
      </w:del>
      <w:r w:rsidRPr="00435DA5">
        <w:rPr>
          <w:rFonts w:cs="Arial"/>
          <w:color w:val="000000" w:themeColor="text1"/>
          <w:sz w:val="22"/>
          <w:szCs w:val="22"/>
        </w:rPr>
        <w:t xml:space="preserve">. </w:t>
      </w:r>
      <w:r>
        <w:rPr>
          <w:rFonts w:cs="Arial"/>
          <w:color w:val="000000" w:themeColor="text1"/>
          <w:sz w:val="22"/>
          <w:szCs w:val="22"/>
        </w:rPr>
        <w:t>Austin</w:t>
      </w:r>
      <w:r w:rsidRPr="00435DA5">
        <w:rPr>
          <w:rFonts w:cs="Arial"/>
          <w:color w:val="000000" w:themeColor="text1"/>
          <w:sz w:val="22"/>
          <w:szCs w:val="22"/>
        </w:rPr>
        <w:t xml:space="preserve"> has a</w:t>
      </w:r>
      <w:ins w:id="248" w:author="Campbell, Kenneth S." w:date="2025-03-31T20:07:00Z">
        <w:r w:rsidR="0098567F">
          <w:rPr>
            <w:rFonts w:cs="Arial"/>
            <w:color w:val="000000" w:themeColor="text1"/>
            <w:sz w:val="22"/>
            <w:szCs w:val="22"/>
          </w:rPr>
          <w:t xml:space="preserve">n assigned desk with space for 3 computer monitors. </w:t>
        </w:r>
      </w:ins>
      <w:del w:id="249" w:author="Campbell, Kenneth S." w:date="2025-03-31T20:07:00Z">
        <w:r w:rsidRPr="00435DA5" w:rsidDel="0098567F">
          <w:rPr>
            <w:rFonts w:cs="Arial"/>
            <w:color w:val="000000" w:themeColor="text1"/>
            <w:sz w:val="22"/>
            <w:szCs w:val="22"/>
          </w:rPr>
          <w:delText xml:space="preserve"> dedicated workspace within the office space. </w:delText>
        </w:r>
      </w:del>
      <w:r>
        <w:rPr>
          <w:rFonts w:cs="Arial"/>
          <w:color w:val="000000" w:themeColor="text1"/>
          <w:sz w:val="22"/>
          <w:szCs w:val="22"/>
        </w:rPr>
        <w:t xml:space="preserve">My </w:t>
      </w:r>
      <w:ins w:id="250" w:author="Campbell, Kenneth S." w:date="2025-03-31T20:07:00Z">
        <w:r w:rsidR="0098567F">
          <w:rPr>
            <w:rFonts w:cs="Arial"/>
            <w:color w:val="000000" w:themeColor="text1"/>
            <w:sz w:val="22"/>
            <w:szCs w:val="22"/>
          </w:rPr>
          <w:t xml:space="preserve">own </w:t>
        </w:r>
      </w:ins>
      <w:r w:rsidRPr="00435DA5">
        <w:rPr>
          <w:rFonts w:cs="Arial"/>
          <w:color w:val="000000" w:themeColor="text1"/>
          <w:sz w:val="22"/>
          <w:szCs w:val="22"/>
        </w:rPr>
        <w:t>office (137 square feet) is located adjacent to his laboratory and is fully equipped. All-in-one scanners/high-speed printers are supplied as a Departmental resource.</w:t>
      </w:r>
    </w:p>
    <w:p w14:paraId="746E351F" w14:textId="77777777" w:rsidR="00197157" w:rsidRDefault="00197157" w:rsidP="00197157">
      <w:pPr>
        <w:pStyle w:val="AHABodyFormat"/>
        <w:rPr>
          <w:rFonts w:cs="Arial"/>
          <w:color w:val="000000" w:themeColor="text1"/>
          <w:sz w:val="22"/>
          <w:szCs w:val="22"/>
        </w:rPr>
      </w:pPr>
      <w:r w:rsidRPr="00DE6637">
        <w:rPr>
          <w:rFonts w:cs="Arial"/>
          <w:i/>
          <w:iCs/>
          <w:color w:val="000000" w:themeColor="text1"/>
          <w:sz w:val="22"/>
          <w:szCs w:val="22"/>
          <w:u w:val="single"/>
        </w:rPr>
        <w:t>Physiology Department Common / Shared Equipment</w:t>
      </w:r>
      <w:r w:rsidRPr="004D1BF2">
        <w:rPr>
          <w:rFonts w:cs="Arial"/>
          <w:b/>
          <w:bCs/>
          <w:color w:val="000000" w:themeColor="text1"/>
          <w:sz w:val="22"/>
          <w:szCs w:val="22"/>
        </w:rPr>
        <w:t>:</w:t>
      </w:r>
      <w:r w:rsidRPr="004D1BF2">
        <w:rPr>
          <w:rFonts w:cs="Arial"/>
          <w:color w:val="000000" w:themeColor="text1"/>
          <w:sz w:val="22"/>
          <w:szCs w:val="22"/>
        </w:rPr>
        <w:t xml:space="preserve"> </w:t>
      </w:r>
      <w:r w:rsidRPr="005855F6">
        <w:rPr>
          <w:rFonts w:cs="Arial"/>
          <w:color w:val="000000" w:themeColor="text1"/>
          <w:sz w:val="22"/>
          <w:szCs w:val="22"/>
        </w:rPr>
        <w:t>The physiology department has shared equipment available upon reservation</w:t>
      </w:r>
      <w:r>
        <w:rPr>
          <w:rFonts w:cs="Arial"/>
          <w:color w:val="000000" w:themeColor="text1"/>
          <w:sz w:val="22"/>
          <w:szCs w:val="22"/>
        </w:rPr>
        <w:t>. This includes a</w:t>
      </w:r>
      <w:r w:rsidRPr="005855F6">
        <w:rPr>
          <w:rFonts w:cs="Arial"/>
          <w:color w:val="000000" w:themeColor="text1"/>
          <w:sz w:val="22"/>
          <w:szCs w:val="22"/>
        </w:rPr>
        <w:t xml:space="preserve"> Zeiss LSM5 live confocal microscope </w:t>
      </w:r>
      <w:r>
        <w:rPr>
          <w:rFonts w:cs="Arial"/>
          <w:color w:val="000000" w:themeColor="text1"/>
          <w:sz w:val="22"/>
          <w:szCs w:val="22"/>
        </w:rPr>
        <w:t>is available if required.</w:t>
      </w:r>
    </w:p>
    <w:p w14:paraId="42F8DDD9" w14:textId="1469A0DB" w:rsidR="00197157" w:rsidRPr="004D1BF2" w:rsidRDefault="00197157" w:rsidP="00197157">
      <w:pPr>
        <w:pStyle w:val="AHABodyFormat"/>
        <w:rPr>
          <w:rFonts w:cs="Arial"/>
          <w:color w:val="000000" w:themeColor="text1"/>
          <w:sz w:val="22"/>
          <w:szCs w:val="22"/>
        </w:rPr>
      </w:pPr>
      <w:r w:rsidRPr="001B0925">
        <w:rPr>
          <w:rFonts w:cs="Arial"/>
          <w:color w:val="000000" w:themeColor="text1"/>
          <w:sz w:val="22"/>
          <w:szCs w:val="22"/>
          <w:u w:val="single"/>
        </w:rPr>
        <w:t>Clinical:</w:t>
      </w:r>
      <w:r w:rsidRPr="004D1BF2">
        <w:rPr>
          <w:rFonts w:cs="Arial"/>
          <w:b/>
          <w:bCs/>
          <w:i/>
          <w:iCs/>
          <w:color w:val="000000" w:themeColor="text1"/>
          <w:sz w:val="22"/>
          <w:szCs w:val="22"/>
        </w:rPr>
        <w:t xml:space="preserve"> </w:t>
      </w:r>
      <w:r w:rsidRPr="002E6739">
        <w:rPr>
          <w:rFonts w:cs="Arial"/>
          <w:color w:val="000000" w:themeColor="text1"/>
          <w:sz w:val="22"/>
          <w:szCs w:val="22"/>
        </w:rPr>
        <w:t>T</w:t>
      </w:r>
      <w:r w:rsidRPr="005855F6">
        <w:rPr>
          <w:rFonts w:cs="Arial"/>
          <w:color w:val="000000" w:themeColor="text1"/>
          <w:sz w:val="22"/>
          <w:szCs w:val="22"/>
        </w:rPr>
        <w:t xml:space="preserve">he University of Kentucky currently performs ~1% of the world's cardiac transplants (~160 in the last four years) and implants another ~40 Ventricular Assist Devices per year. Dr. Campbell is the PI of the Gill Cardiovascular Biorepository and leads an IRB protocol that allows researchers to procure specimens that would otherwise be discarded from any patient undergoing any cardiovascular procedure. Myocardial samples are acquired directly from the Operating Room by Dr. Campbell's team and transferred to the basic science laboratories (~5-minute walk) for further study. More than </w:t>
      </w:r>
      <w:del w:id="251" w:author="Campbell, Kenneth S." w:date="2025-03-31T20:08:00Z">
        <w:r w:rsidRPr="005855F6" w:rsidDel="0098567F">
          <w:rPr>
            <w:rFonts w:cs="Arial"/>
            <w:color w:val="000000" w:themeColor="text1"/>
            <w:sz w:val="22"/>
            <w:szCs w:val="22"/>
          </w:rPr>
          <w:delText>1</w:delText>
        </w:r>
        <w:r w:rsidDel="0098567F">
          <w:rPr>
            <w:rFonts w:cs="Arial"/>
            <w:color w:val="000000" w:themeColor="text1"/>
            <w:sz w:val="22"/>
            <w:szCs w:val="22"/>
          </w:rPr>
          <w:delText>4</w:delText>
        </w:r>
      </w:del>
      <w:ins w:id="252" w:author="Campbell, Kenneth S." w:date="2025-03-31T20:08:00Z">
        <w:r w:rsidR="0098567F">
          <w:rPr>
            <w:rFonts w:cs="Arial"/>
            <w:color w:val="000000" w:themeColor="text1"/>
            <w:sz w:val="22"/>
            <w:szCs w:val="22"/>
          </w:rPr>
          <w:t>20</w:t>
        </w:r>
      </w:ins>
      <w:r w:rsidRPr="005855F6">
        <w:rPr>
          <w:rFonts w:cs="Arial"/>
          <w:color w:val="000000" w:themeColor="text1"/>
          <w:sz w:val="22"/>
          <w:szCs w:val="22"/>
        </w:rPr>
        <w:t>,000 samples (each ~500 mg) have been acquired from ~</w:t>
      </w:r>
      <w:ins w:id="253" w:author="Campbell, Kenneth S." w:date="2025-03-31T20:08:00Z">
        <w:r w:rsidR="0098567F">
          <w:rPr>
            <w:rFonts w:cs="Arial"/>
            <w:color w:val="000000" w:themeColor="text1"/>
            <w:sz w:val="22"/>
            <w:szCs w:val="22"/>
          </w:rPr>
          <w:t>6</w:t>
        </w:r>
      </w:ins>
      <w:del w:id="254" w:author="Campbell, Kenneth S." w:date="2025-03-31T20:08:00Z">
        <w:r w:rsidRPr="005855F6" w:rsidDel="0098567F">
          <w:rPr>
            <w:rFonts w:cs="Arial"/>
            <w:color w:val="000000" w:themeColor="text1"/>
            <w:sz w:val="22"/>
            <w:szCs w:val="22"/>
          </w:rPr>
          <w:delText>4</w:delText>
        </w:r>
      </w:del>
      <w:r>
        <w:rPr>
          <w:rFonts w:cs="Arial"/>
          <w:color w:val="000000" w:themeColor="text1"/>
          <w:sz w:val="22"/>
          <w:szCs w:val="22"/>
        </w:rPr>
        <w:t>5</w:t>
      </w:r>
      <w:r w:rsidRPr="005855F6">
        <w:rPr>
          <w:rFonts w:cs="Arial"/>
          <w:color w:val="000000" w:themeColor="text1"/>
          <w:sz w:val="22"/>
          <w:szCs w:val="22"/>
        </w:rPr>
        <w:t>0 patients and organ donors since 2008. Most are snap-frozen and stored long-term in the vapor phase of liquid nitrogen, but Dr. Campbell's team also performs experiments using living trabeculae and freshly isolated myocytes</w:t>
      </w:r>
      <w:r w:rsidRPr="004D1BF2">
        <w:rPr>
          <w:rFonts w:cs="Arial"/>
          <w:color w:val="000000" w:themeColor="text1"/>
          <w:sz w:val="22"/>
          <w:szCs w:val="22"/>
        </w:rPr>
        <w:t>.</w:t>
      </w:r>
      <w:ins w:id="255" w:author="Campbell, Kenneth S." w:date="2025-03-31T20:08:00Z">
        <w:r w:rsidR="0098567F">
          <w:rPr>
            <w:rFonts w:cs="Arial"/>
            <w:color w:val="000000" w:themeColor="text1"/>
            <w:sz w:val="22"/>
            <w:szCs w:val="22"/>
          </w:rPr>
          <w:t xml:space="preserve"> Cardiac slices are currently under development.</w:t>
        </w:r>
      </w:ins>
    </w:p>
    <w:p w14:paraId="6063A3C6" w14:textId="77777777" w:rsidR="00197157" w:rsidRDefault="00197157" w:rsidP="00197157">
      <w:pPr>
        <w:pStyle w:val="ListParagraph"/>
        <w:numPr>
          <w:ilvl w:val="0"/>
          <w:numId w:val="31"/>
        </w:numPr>
        <w:spacing w:after="120" w:line="240" w:lineRule="auto"/>
        <w:rPr>
          <w:rFonts w:cs="Arial"/>
          <w:b/>
          <w:bCs/>
          <w:color w:val="000000" w:themeColor="text1"/>
          <w:szCs w:val="22"/>
        </w:rPr>
      </w:pPr>
      <w:r w:rsidRPr="004D1BF2">
        <w:rPr>
          <w:rFonts w:cs="Arial"/>
          <w:b/>
          <w:bCs/>
          <w:color w:val="000000" w:themeColor="text1"/>
          <w:szCs w:val="22"/>
        </w:rPr>
        <w:t>Number of Fellows/Trainees to be Supervised During the Fellowship</w:t>
      </w:r>
    </w:p>
    <w:p w14:paraId="698EC9E1" w14:textId="4883BD7D" w:rsidR="00197157" w:rsidRPr="007C7687" w:rsidRDefault="00197157" w:rsidP="00197157">
      <w:pPr>
        <w:jc w:val="both"/>
        <w:rPr>
          <w:rFonts w:cs="Arial"/>
        </w:rPr>
      </w:pPr>
      <w:r w:rsidRPr="007C7687">
        <w:rPr>
          <w:rFonts w:cs="Arial"/>
        </w:rPr>
        <w:t xml:space="preserve">I currently mentor </w:t>
      </w:r>
      <w:ins w:id="256" w:author="Campbell, Kenneth S." w:date="2025-03-31T20:08:00Z">
        <w:r w:rsidR="0098567F">
          <w:rPr>
            <w:rFonts w:cs="Arial"/>
          </w:rPr>
          <w:t>4</w:t>
        </w:r>
      </w:ins>
      <w:del w:id="257" w:author="Campbell, Kenneth S." w:date="2025-03-31T20:08:00Z">
        <w:r w:rsidRPr="007C7687" w:rsidDel="0098567F">
          <w:rPr>
            <w:rFonts w:cs="Arial"/>
          </w:rPr>
          <w:delText>3</w:delText>
        </w:r>
      </w:del>
      <w:r w:rsidRPr="007C7687">
        <w:rPr>
          <w:rFonts w:cs="Arial"/>
        </w:rPr>
        <w:t xml:space="preserve"> graduate students and </w:t>
      </w:r>
      <w:ins w:id="258" w:author="Campbell, Kenneth S." w:date="2025-03-31T20:08:00Z">
        <w:r w:rsidR="0098567F">
          <w:rPr>
            <w:rFonts w:cs="Arial"/>
          </w:rPr>
          <w:t>3</w:t>
        </w:r>
      </w:ins>
      <w:del w:id="259" w:author="Campbell, Kenneth S." w:date="2025-03-31T20:08:00Z">
        <w:r w:rsidRPr="007C7687" w:rsidDel="0098567F">
          <w:rPr>
            <w:rFonts w:cs="Arial"/>
          </w:rPr>
          <w:delText>2</w:delText>
        </w:r>
      </w:del>
      <w:r w:rsidRPr="007C7687">
        <w:rPr>
          <w:rFonts w:cs="Arial"/>
        </w:rPr>
        <w:t xml:space="preserve"> post-doctoral scholars. </w:t>
      </w:r>
      <w:ins w:id="260" w:author="Campbell, Kenneth S." w:date="2025-03-31T20:08:00Z">
        <w:r w:rsidR="0098567F">
          <w:rPr>
            <w:rFonts w:cs="Arial"/>
          </w:rPr>
          <w:t xml:space="preserve">Two of the students will graduate in the summer of 2025. One </w:t>
        </w:r>
      </w:ins>
      <w:ins w:id="261" w:author="Campbell, Kenneth S." w:date="2025-03-31T20:09:00Z">
        <w:r w:rsidR="0098567F">
          <w:rPr>
            <w:rFonts w:cs="Arial"/>
          </w:rPr>
          <w:t xml:space="preserve">of our postdocs will transfer to medical residency. </w:t>
        </w:r>
      </w:ins>
      <w:del w:id="262" w:author="Campbell, Kenneth S." w:date="2025-03-31T20:09:00Z">
        <w:r w:rsidRPr="007C7687" w:rsidDel="0098567F">
          <w:rPr>
            <w:rFonts w:cs="Arial"/>
          </w:rPr>
          <w:delText xml:space="preserve">Our research is supported by 2 technicians, a research coordinator, and a project manager. </w:delText>
        </w:r>
      </w:del>
      <w:r w:rsidRPr="007C7687">
        <w:rPr>
          <w:rFonts w:cs="Arial"/>
        </w:rPr>
        <w:t xml:space="preserve">I meet in-person weekly one-on-one with each trainee for 30 </w:t>
      </w:r>
      <w:proofErr w:type="gramStart"/>
      <w:r w:rsidRPr="007C7687">
        <w:rPr>
          <w:rFonts w:cs="Arial"/>
        </w:rPr>
        <w:t>minute</w:t>
      </w:r>
      <w:proofErr w:type="gramEnd"/>
      <w:del w:id="263" w:author="Campbell, Kenneth S." w:date="2025-03-31T20:09:00Z">
        <w:r w:rsidRPr="007C7687" w:rsidDel="0098567F">
          <w:rPr>
            <w:rFonts w:cs="Arial"/>
          </w:rPr>
          <w:delText>s a</w:delText>
        </w:r>
      </w:del>
      <w:r w:rsidRPr="007C7687">
        <w:rPr>
          <w:rFonts w:cs="Arial"/>
        </w:rPr>
        <w:t>. There is an additional 90</w:t>
      </w:r>
      <w:r>
        <w:rPr>
          <w:rFonts w:cs="Arial"/>
        </w:rPr>
        <w:t>-</w:t>
      </w:r>
      <w:r w:rsidRPr="007C7687">
        <w:rPr>
          <w:rFonts w:cs="Arial"/>
        </w:rPr>
        <w:t xml:space="preserve">minute lab meeting once per week. </w:t>
      </w:r>
      <w:ins w:id="264" w:author="Campbell, Kenneth S." w:date="2025-03-31T20:09:00Z">
        <w:r w:rsidR="0098567F">
          <w:rPr>
            <w:rFonts w:cs="Arial"/>
          </w:rPr>
          <w:t xml:space="preserve">We all work in person and </w:t>
        </w:r>
      </w:ins>
      <w:ins w:id="265" w:author="Campbell, Kenneth S." w:date="2025-03-31T20:10:00Z">
        <w:r w:rsidR="0098567F">
          <w:rPr>
            <w:rFonts w:cs="Arial"/>
          </w:rPr>
          <w:t xml:space="preserve">like coffee so I </w:t>
        </w:r>
      </w:ins>
      <w:del w:id="266" w:author="Campbell, Kenneth S." w:date="2025-03-31T20:10:00Z">
        <w:r w:rsidRPr="007C7687" w:rsidDel="0098567F">
          <w:rPr>
            <w:rFonts w:cs="Arial"/>
          </w:rPr>
          <w:delText>I also i</w:delText>
        </w:r>
      </w:del>
      <w:ins w:id="267" w:author="Campbell, Kenneth S." w:date="2025-03-31T20:10:00Z">
        <w:r w:rsidR="0098567F">
          <w:rPr>
            <w:rFonts w:cs="Arial"/>
          </w:rPr>
          <w:t>i</w:t>
        </w:r>
      </w:ins>
      <w:r w:rsidRPr="007C7687">
        <w:rPr>
          <w:rFonts w:cs="Arial"/>
        </w:rPr>
        <w:t xml:space="preserve">nteract informally with each trainee </w:t>
      </w:r>
      <w:del w:id="268" w:author="Campbell, Kenneth S." w:date="2025-03-31T20:10:00Z">
        <w:r w:rsidRPr="007C7687" w:rsidDel="0098567F">
          <w:rPr>
            <w:rFonts w:cs="Arial"/>
          </w:rPr>
          <w:delText xml:space="preserve">on </w:delText>
        </w:r>
      </w:del>
      <w:r w:rsidRPr="007C7687">
        <w:rPr>
          <w:rFonts w:cs="Arial"/>
        </w:rPr>
        <w:t>most days</w:t>
      </w:r>
      <w:del w:id="269" w:author="Campbell, Kenneth S." w:date="2025-03-31T20:10:00Z">
        <w:r w:rsidRPr="007C7687" w:rsidDel="0098567F">
          <w:rPr>
            <w:rFonts w:cs="Arial"/>
          </w:rPr>
          <w:delText>, mostly in-person but also via Teams and email</w:delText>
        </w:r>
      </w:del>
      <w:r w:rsidRPr="007C7687">
        <w:rPr>
          <w:rFonts w:cs="Arial"/>
        </w:rPr>
        <w:t>.</w:t>
      </w:r>
    </w:p>
    <w:p w14:paraId="25E3AC9C" w14:textId="77777777" w:rsidR="00197157" w:rsidRPr="009D135A" w:rsidRDefault="00197157" w:rsidP="00197157">
      <w:pPr>
        <w:pStyle w:val="ListParagraph"/>
        <w:spacing w:after="120"/>
        <w:ind w:left="360"/>
        <w:rPr>
          <w:rFonts w:cs="Arial"/>
          <w:b/>
          <w:bCs/>
          <w:color w:val="000000" w:themeColor="text1"/>
          <w:szCs w:val="22"/>
        </w:rPr>
      </w:pPr>
    </w:p>
    <w:tbl>
      <w:tblPr>
        <w:tblStyle w:val="TableGrid"/>
        <w:tblW w:w="0" w:type="auto"/>
        <w:tblInd w:w="-5" w:type="dxa"/>
        <w:tblLook w:val="04A0" w:firstRow="1" w:lastRow="0" w:firstColumn="1" w:lastColumn="0" w:noHBand="0" w:noVBand="1"/>
      </w:tblPr>
      <w:tblGrid>
        <w:gridCol w:w="2610"/>
        <w:gridCol w:w="2070"/>
        <w:gridCol w:w="3690"/>
        <w:gridCol w:w="2425"/>
      </w:tblGrid>
      <w:tr w:rsidR="00197157" w:rsidRPr="0020006F" w14:paraId="25B1A242" w14:textId="77777777" w:rsidTr="007064DD">
        <w:tc>
          <w:tcPr>
            <w:tcW w:w="2610" w:type="dxa"/>
          </w:tcPr>
          <w:p w14:paraId="2A61976B" w14:textId="77777777" w:rsidR="00197157" w:rsidRPr="007C7687" w:rsidRDefault="00197157" w:rsidP="007064DD">
            <w:pPr>
              <w:pStyle w:val="ListParagraph"/>
              <w:ind w:left="0"/>
              <w:jc w:val="center"/>
              <w:rPr>
                <w:rFonts w:cs="Arial"/>
                <w:b/>
                <w:bCs/>
                <w:szCs w:val="22"/>
              </w:rPr>
            </w:pPr>
            <w:r w:rsidRPr="007C7687">
              <w:rPr>
                <w:rFonts w:cs="Arial"/>
                <w:b/>
                <w:bCs/>
                <w:color w:val="000000" w:themeColor="text1"/>
                <w:szCs w:val="22"/>
              </w:rPr>
              <w:t>Trainee Name</w:t>
            </w:r>
          </w:p>
        </w:tc>
        <w:tc>
          <w:tcPr>
            <w:tcW w:w="2070" w:type="dxa"/>
          </w:tcPr>
          <w:p w14:paraId="7CFAA6EE" w14:textId="77777777" w:rsidR="00197157" w:rsidRPr="007C7687" w:rsidRDefault="00197157" w:rsidP="007064DD">
            <w:pPr>
              <w:pStyle w:val="ListParagraph"/>
              <w:ind w:left="0"/>
              <w:jc w:val="center"/>
              <w:rPr>
                <w:rFonts w:cs="Arial"/>
                <w:b/>
                <w:bCs/>
                <w:szCs w:val="22"/>
              </w:rPr>
            </w:pPr>
            <w:r w:rsidRPr="007C7687">
              <w:rPr>
                <w:rFonts w:cs="Arial"/>
                <w:b/>
                <w:bCs/>
                <w:color w:val="000000" w:themeColor="text1"/>
                <w:szCs w:val="22"/>
              </w:rPr>
              <w:t>Training Period (Trainee stage)</w:t>
            </w:r>
          </w:p>
        </w:tc>
        <w:tc>
          <w:tcPr>
            <w:tcW w:w="3690" w:type="dxa"/>
          </w:tcPr>
          <w:p w14:paraId="36E2E81B" w14:textId="77777777" w:rsidR="00197157" w:rsidRPr="007C7687" w:rsidRDefault="00197157" w:rsidP="007064DD">
            <w:pPr>
              <w:pStyle w:val="ListParagraph"/>
              <w:ind w:left="0"/>
              <w:jc w:val="center"/>
              <w:rPr>
                <w:rFonts w:cs="Arial"/>
                <w:b/>
                <w:bCs/>
                <w:szCs w:val="22"/>
              </w:rPr>
            </w:pPr>
            <w:r w:rsidRPr="007C7687">
              <w:rPr>
                <w:rFonts w:cs="Arial"/>
                <w:b/>
                <w:bCs/>
                <w:color w:val="000000" w:themeColor="text1"/>
                <w:szCs w:val="22"/>
              </w:rPr>
              <w:t>Title of Project</w:t>
            </w:r>
          </w:p>
        </w:tc>
        <w:tc>
          <w:tcPr>
            <w:tcW w:w="2425" w:type="dxa"/>
          </w:tcPr>
          <w:p w14:paraId="39EF2029" w14:textId="77777777" w:rsidR="00197157" w:rsidRPr="007C7687" w:rsidRDefault="00197157" w:rsidP="007064DD">
            <w:pPr>
              <w:ind w:left="113"/>
              <w:jc w:val="center"/>
              <w:rPr>
                <w:rFonts w:cs="Arial"/>
                <w:b/>
                <w:bCs/>
                <w:szCs w:val="22"/>
              </w:rPr>
            </w:pPr>
            <w:r w:rsidRPr="007C7687">
              <w:rPr>
                <w:rFonts w:cs="Arial"/>
                <w:b/>
                <w:bCs/>
                <w:color w:val="313A45"/>
                <w:szCs w:val="22"/>
              </w:rPr>
              <w:t>Source of Support for Trainees</w:t>
            </w:r>
          </w:p>
        </w:tc>
      </w:tr>
      <w:tr w:rsidR="00197157" w:rsidRPr="0020006F" w14:paraId="1DEC41A8" w14:textId="77777777" w:rsidTr="007064DD">
        <w:tc>
          <w:tcPr>
            <w:tcW w:w="2610" w:type="dxa"/>
          </w:tcPr>
          <w:p w14:paraId="2AAA7DE4" w14:textId="77777777" w:rsidR="00197157" w:rsidRPr="007C7687" w:rsidRDefault="00197157" w:rsidP="007064DD">
            <w:pPr>
              <w:ind w:right="66"/>
              <w:rPr>
                <w:rFonts w:cs="Arial"/>
                <w:b/>
                <w:bCs/>
                <w:color w:val="000000" w:themeColor="text1"/>
                <w:szCs w:val="22"/>
              </w:rPr>
            </w:pPr>
            <w:r w:rsidRPr="007C7687">
              <w:rPr>
                <w:rFonts w:eastAsia="Arial" w:cs="Arial"/>
                <w:color w:val="000000" w:themeColor="text1"/>
                <w:szCs w:val="22"/>
              </w:rPr>
              <w:t xml:space="preserve">Wellette-Hunsucker, A. </w:t>
            </w:r>
          </w:p>
        </w:tc>
        <w:tc>
          <w:tcPr>
            <w:tcW w:w="2070" w:type="dxa"/>
          </w:tcPr>
          <w:p w14:paraId="69AC6B58"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1 -present (PhD student)</w:t>
            </w:r>
          </w:p>
        </w:tc>
        <w:tc>
          <w:tcPr>
            <w:tcW w:w="3690" w:type="dxa"/>
          </w:tcPr>
          <w:p w14:paraId="169EEECE"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 xml:space="preserve">Biochemical changes of </w:t>
            </w:r>
            <w:proofErr w:type="spellStart"/>
            <w:r w:rsidRPr="007C7687">
              <w:rPr>
                <w:rFonts w:cs="Arial"/>
                <w:color w:val="000000" w:themeColor="text1"/>
                <w:szCs w:val="22"/>
              </w:rPr>
              <w:t>sarcomeric</w:t>
            </w:r>
            <w:proofErr w:type="spellEnd"/>
            <w:r w:rsidRPr="007C7687">
              <w:rPr>
                <w:rFonts w:cs="Arial"/>
                <w:color w:val="000000" w:themeColor="text1"/>
                <w:szCs w:val="22"/>
              </w:rPr>
              <w:t xml:space="preserve"> proteins in dilated cardiomyopathy</w:t>
            </w:r>
          </w:p>
        </w:tc>
        <w:tc>
          <w:tcPr>
            <w:tcW w:w="2425" w:type="dxa"/>
          </w:tcPr>
          <w:p w14:paraId="6A3C1486" w14:textId="272F6E9F" w:rsidR="00197157" w:rsidRPr="007C7687" w:rsidRDefault="00197157" w:rsidP="007064DD">
            <w:pPr>
              <w:spacing w:after="1" w:line="239" w:lineRule="auto"/>
              <w:ind w:left="8" w:hanging="8"/>
              <w:rPr>
                <w:rFonts w:cs="Arial"/>
                <w:b/>
                <w:bCs/>
                <w:color w:val="000000" w:themeColor="text1"/>
                <w:szCs w:val="22"/>
              </w:rPr>
            </w:pPr>
            <w:del w:id="270" w:author="Campbell, Kenneth S." w:date="2025-03-31T20:11:00Z">
              <w:r w:rsidRPr="007C7687" w:rsidDel="0098567F">
                <w:rPr>
                  <w:rFonts w:eastAsia="Arial" w:cs="Arial"/>
                  <w:color w:val="000000" w:themeColor="text1"/>
                  <w:szCs w:val="22"/>
                </w:rPr>
                <w:delText>UK T32 Predoc Fellowship and R01 HL146676 (to 2023)</w:delText>
              </w:r>
            </w:del>
            <w:ins w:id="271" w:author="Campbell, Kenneth S." w:date="2025-03-31T20:11:00Z">
              <w:r w:rsidR="0098567F">
                <w:rPr>
                  <w:rFonts w:eastAsia="Arial" w:cs="Arial"/>
                  <w:color w:val="000000" w:themeColor="text1"/>
                  <w:szCs w:val="22"/>
                </w:rPr>
                <w:t>F31 HL170558 (to 2027)</w:t>
              </w:r>
            </w:ins>
          </w:p>
        </w:tc>
      </w:tr>
      <w:tr w:rsidR="00197157" w:rsidRPr="0020006F" w14:paraId="4237314F" w14:textId="77777777" w:rsidTr="007064DD">
        <w:tc>
          <w:tcPr>
            <w:tcW w:w="2610" w:type="dxa"/>
          </w:tcPr>
          <w:p w14:paraId="0B9F8FDE" w14:textId="77777777" w:rsidR="00197157" w:rsidRPr="007C7687" w:rsidRDefault="00197157" w:rsidP="007064DD">
            <w:pPr>
              <w:ind w:right="66"/>
              <w:rPr>
                <w:rFonts w:eastAsia="Arial" w:cs="Arial"/>
                <w:color w:val="000000" w:themeColor="text1"/>
                <w:szCs w:val="22"/>
              </w:rPr>
            </w:pPr>
            <w:r w:rsidRPr="007C7687">
              <w:rPr>
                <w:rFonts w:eastAsia="Arial" w:cs="Arial"/>
                <w:color w:val="000000" w:themeColor="text1"/>
                <w:szCs w:val="22"/>
              </w:rPr>
              <w:t>Milburn G.</w:t>
            </w:r>
          </w:p>
        </w:tc>
        <w:tc>
          <w:tcPr>
            <w:tcW w:w="2070" w:type="dxa"/>
          </w:tcPr>
          <w:p w14:paraId="035EF638"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1- present (PhD student)</w:t>
            </w:r>
          </w:p>
        </w:tc>
        <w:tc>
          <w:tcPr>
            <w:tcW w:w="3690" w:type="dxa"/>
          </w:tcPr>
          <w:p w14:paraId="6D186927"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 xml:space="preserve">Effects of mechanical unloading on eccentric growth signaling </w:t>
            </w:r>
          </w:p>
        </w:tc>
        <w:tc>
          <w:tcPr>
            <w:tcW w:w="2425" w:type="dxa"/>
          </w:tcPr>
          <w:p w14:paraId="5C8700D1" w14:textId="49668F8A" w:rsidR="00197157" w:rsidRPr="007C7687" w:rsidRDefault="0098567F" w:rsidP="007064DD">
            <w:pPr>
              <w:spacing w:after="1" w:line="239" w:lineRule="auto"/>
              <w:ind w:left="8" w:hanging="8"/>
              <w:rPr>
                <w:rFonts w:eastAsia="Arial" w:cs="Arial"/>
                <w:color w:val="000000" w:themeColor="text1"/>
                <w:szCs w:val="22"/>
              </w:rPr>
            </w:pPr>
            <w:ins w:id="272" w:author="Campbell, Kenneth S." w:date="2025-03-31T20:11:00Z">
              <w:r>
                <w:rPr>
                  <w:rFonts w:eastAsia="Arial" w:cs="Arial"/>
                  <w:color w:val="000000" w:themeColor="text1"/>
                  <w:szCs w:val="22"/>
                </w:rPr>
                <w:t>AHA 24PRE1181511</w:t>
              </w:r>
            </w:ins>
            <w:del w:id="273" w:author="Campbell, Kenneth S." w:date="2025-03-31T20:12:00Z">
              <w:r w:rsidR="00197157" w:rsidRPr="007C7687" w:rsidDel="0098567F">
                <w:rPr>
                  <w:rFonts w:eastAsia="Arial" w:cs="Arial"/>
                  <w:color w:val="000000" w:themeColor="text1"/>
                  <w:szCs w:val="22"/>
                </w:rPr>
                <w:delText>CTSA TL1 Predoc Fellowship and HL149164 (to</w:delText>
              </w:r>
            </w:del>
            <w:ins w:id="274" w:author="Campbell, Kenneth S." w:date="2025-03-31T20:12:00Z">
              <w:r>
                <w:rPr>
                  <w:rFonts w:eastAsia="Arial" w:cs="Arial"/>
                  <w:color w:val="000000" w:themeColor="text1"/>
                  <w:szCs w:val="22"/>
                </w:rPr>
                <w:t xml:space="preserve"> (to 2025)</w:t>
              </w:r>
            </w:ins>
            <w:del w:id="275" w:author="Campbell, Kenneth S." w:date="2025-03-31T20:12:00Z">
              <w:r w:rsidR="00197157" w:rsidRPr="007C7687" w:rsidDel="0098567F">
                <w:rPr>
                  <w:rFonts w:eastAsia="Arial" w:cs="Arial"/>
                  <w:color w:val="000000" w:themeColor="text1"/>
                  <w:szCs w:val="22"/>
                </w:rPr>
                <w:delText xml:space="preserve"> 2024)</w:delText>
              </w:r>
            </w:del>
          </w:p>
        </w:tc>
      </w:tr>
      <w:tr w:rsidR="00197157" w:rsidRPr="0020006F" w14:paraId="779BF9AF" w14:textId="77777777" w:rsidTr="007064DD">
        <w:tc>
          <w:tcPr>
            <w:tcW w:w="2610" w:type="dxa"/>
          </w:tcPr>
          <w:p w14:paraId="5A6B864E" w14:textId="77777777" w:rsidR="00197157" w:rsidRPr="007C7687" w:rsidRDefault="00197157" w:rsidP="007064DD">
            <w:pPr>
              <w:ind w:right="66"/>
              <w:rPr>
                <w:rFonts w:eastAsia="Arial" w:cs="Arial"/>
                <w:color w:val="000000" w:themeColor="text1"/>
                <w:szCs w:val="22"/>
              </w:rPr>
            </w:pPr>
            <w:r w:rsidRPr="007C7687">
              <w:rPr>
                <w:rFonts w:eastAsia="Arial" w:cs="Arial"/>
                <w:color w:val="000000" w:themeColor="text1"/>
                <w:szCs w:val="22"/>
              </w:rPr>
              <w:t>Minton, A.</w:t>
            </w:r>
          </w:p>
        </w:tc>
        <w:tc>
          <w:tcPr>
            <w:tcW w:w="2070" w:type="dxa"/>
          </w:tcPr>
          <w:p w14:paraId="6A0C39AC"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3 – present</w:t>
            </w:r>
          </w:p>
          <w:p w14:paraId="720D656E"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PhD student)</w:t>
            </w:r>
          </w:p>
        </w:tc>
        <w:tc>
          <w:tcPr>
            <w:tcW w:w="3690" w:type="dxa"/>
          </w:tcPr>
          <w:p w14:paraId="06F92706"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Genomics of human dilated cardiomyopathy</w:t>
            </w:r>
          </w:p>
        </w:tc>
        <w:tc>
          <w:tcPr>
            <w:tcW w:w="2425" w:type="dxa"/>
          </w:tcPr>
          <w:p w14:paraId="1F5AC09D" w14:textId="77777777" w:rsidR="00197157" w:rsidRPr="007C7687" w:rsidRDefault="00197157" w:rsidP="007064DD">
            <w:pPr>
              <w:spacing w:after="1" w:line="239" w:lineRule="auto"/>
              <w:ind w:left="8" w:hanging="8"/>
              <w:rPr>
                <w:rFonts w:eastAsia="Arial" w:cs="Arial"/>
                <w:color w:val="000000" w:themeColor="text1"/>
                <w:szCs w:val="22"/>
              </w:rPr>
            </w:pPr>
            <w:r w:rsidRPr="007C7687">
              <w:rPr>
                <w:rFonts w:eastAsia="Arial" w:cs="Arial"/>
                <w:color w:val="000000" w:themeColor="text1"/>
                <w:szCs w:val="22"/>
              </w:rPr>
              <w:t>HL163977 (to 2026)</w:t>
            </w:r>
          </w:p>
        </w:tc>
      </w:tr>
      <w:tr w:rsidR="00197157" w:rsidRPr="0020006F" w14:paraId="13AC8485" w14:textId="77777777" w:rsidTr="007064DD">
        <w:tc>
          <w:tcPr>
            <w:tcW w:w="2610" w:type="dxa"/>
          </w:tcPr>
          <w:p w14:paraId="35C6A6AF" w14:textId="037872D1" w:rsidR="00197157" w:rsidRPr="007C7687" w:rsidRDefault="0098567F" w:rsidP="007064DD">
            <w:pPr>
              <w:ind w:right="66"/>
              <w:rPr>
                <w:rFonts w:eastAsia="Arial" w:cs="Arial"/>
                <w:color w:val="000000" w:themeColor="text1"/>
                <w:szCs w:val="22"/>
              </w:rPr>
            </w:pPr>
            <w:ins w:id="276" w:author="Campbell, Kenneth S." w:date="2025-03-31T20:13:00Z">
              <w:r>
                <w:rPr>
                  <w:rFonts w:eastAsia="Arial" w:cs="Arial"/>
                  <w:color w:val="000000" w:themeColor="text1"/>
                  <w:szCs w:val="22"/>
                </w:rPr>
                <w:t>Roth, C</w:t>
              </w:r>
            </w:ins>
            <w:del w:id="277" w:author="Campbell, Kenneth S." w:date="2025-03-31T20:13:00Z">
              <w:r w:rsidR="00197157" w:rsidRPr="007C7687" w:rsidDel="0098567F">
                <w:rPr>
                  <w:rFonts w:eastAsia="Arial" w:cs="Arial"/>
                  <w:color w:val="000000" w:themeColor="text1"/>
                  <w:szCs w:val="22"/>
                </w:rPr>
                <w:delText>Gulbulak, U.</w:delText>
              </w:r>
            </w:del>
            <w:ins w:id="278" w:author="Campbell, Kenneth S." w:date="2025-03-31T20:13:00Z">
              <w:r>
                <w:rPr>
                  <w:rFonts w:eastAsia="Arial" w:cs="Arial"/>
                  <w:color w:val="000000" w:themeColor="text1"/>
                  <w:szCs w:val="22"/>
                </w:rPr>
                <w:t>.</w:t>
              </w:r>
            </w:ins>
          </w:p>
        </w:tc>
        <w:tc>
          <w:tcPr>
            <w:tcW w:w="2070" w:type="dxa"/>
          </w:tcPr>
          <w:p w14:paraId="20F56802" w14:textId="493F1896"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w:t>
            </w:r>
            <w:ins w:id="279" w:author="Campbell, Kenneth S." w:date="2025-03-31T20:13:00Z">
              <w:r w:rsidR="0098567F">
                <w:rPr>
                  <w:rFonts w:cs="Arial"/>
                  <w:color w:val="000000" w:themeColor="text1"/>
                  <w:szCs w:val="22"/>
                </w:rPr>
                <w:t>4</w:t>
              </w:r>
            </w:ins>
            <w:del w:id="280" w:author="Campbell, Kenneth S." w:date="2025-03-31T20:13:00Z">
              <w:r w:rsidRPr="007C7687" w:rsidDel="0098567F">
                <w:rPr>
                  <w:rFonts w:cs="Arial"/>
                  <w:color w:val="000000" w:themeColor="text1"/>
                  <w:szCs w:val="22"/>
                </w:rPr>
                <w:delText>2</w:delText>
              </w:r>
            </w:del>
            <w:r w:rsidRPr="007C7687">
              <w:rPr>
                <w:rFonts w:cs="Arial"/>
                <w:color w:val="000000" w:themeColor="text1"/>
                <w:szCs w:val="22"/>
              </w:rPr>
              <w:t xml:space="preserve"> – present (P</w:t>
            </w:r>
            <w:ins w:id="281" w:author="Campbell, Kenneth S." w:date="2025-03-31T20:13:00Z">
              <w:r w:rsidR="0098567F">
                <w:rPr>
                  <w:rFonts w:cs="Arial"/>
                  <w:color w:val="000000" w:themeColor="text1"/>
                  <w:szCs w:val="22"/>
                </w:rPr>
                <w:t>hD student</w:t>
              </w:r>
            </w:ins>
            <w:del w:id="282" w:author="Campbell, Kenneth S." w:date="2025-03-31T20:13:00Z">
              <w:r w:rsidRPr="007C7687" w:rsidDel="0098567F">
                <w:rPr>
                  <w:rFonts w:cs="Arial"/>
                  <w:color w:val="000000" w:themeColor="text1"/>
                  <w:szCs w:val="22"/>
                </w:rPr>
                <w:delText>ostdoc</w:delText>
              </w:r>
            </w:del>
            <w:r w:rsidRPr="007C7687">
              <w:rPr>
                <w:rFonts w:cs="Arial"/>
                <w:color w:val="000000" w:themeColor="text1"/>
                <w:szCs w:val="22"/>
              </w:rPr>
              <w:t>)</w:t>
            </w:r>
          </w:p>
        </w:tc>
        <w:tc>
          <w:tcPr>
            <w:tcW w:w="3690" w:type="dxa"/>
          </w:tcPr>
          <w:p w14:paraId="01A3E5CE" w14:textId="44E49EF1" w:rsidR="00197157" w:rsidRPr="007C7687" w:rsidRDefault="0098567F" w:rsidP="007064DD">
            <w:pPr>
              <w:pStyle w:val="ListParagraph"/>
              <w:ind w:left="0"/>
              <w:rPr>
                <w:rFonts w:cs="Arial"/>
                <w:color w:val="000000" w:themeColor="text1"/>
                <w:szCs w:val="22"/>
              </w:rPr>
            </w:pPr>
            <w:ins w:id="283" w:author="Campbell, Kenneth S." w:date="2025-03-31T20:13:00Z">
              <w:r>
                <w:rPr>
                  <w:rFonts w:cs="Arial"/>
                  <w:color w:val="000000" w:themeColor="text1"/>
                  <w:szCs w:val="22"/>
                </w:rPr>
                <w:t>Cardiac slices</w:t>
              </w:r>
            </w:ins>
            <w:del w:id="284" w:author="Campbell, Kenneth S." w:date="2025-03-31T20:13:00Z">
              <w:r w:rsidR="00197157" w:rsidRPr="007C7687" w:rsidDel="0098567F">
                <w:rPr>
                  <w:rFonts w:cs="Arial"/>
                  <w:color w:val="000000" w:themeColor="text1"/>
                  <w:szCs w:val="22"/>
                </w:rPr>
                <w:delText>Myofibril mechanics and modeling</w:delText>
              </w:r>
            </w:del>
          </w:p>
        </w:tc>
        <w:tc>
          <w:tcPr>
            <w:tcW w:w="2425" w:type="dxa"/>
          </w:tcPr>
          <w:p w14:paraId="07B3B17C" w14:textId="032339C6" w:rsidR="00197157" w:rsidRPr="007C7687" w:rsidRDefault="00197157" w:rsidP="007064DD">
            <w:pPr>
              <w:spacing w:after="1" w:line="239" w:lineRule="auto"/>
              <w:ind w:left="8" w:hanging="8"/>
              <w:rPr>
                <w:rFonts w:eastAsia="Arial" w:cs="Arial"/>
                <w:color w:val="000000" w:themeColor="text1"/>
                <w:szCs w:val="22"/>
              </w:rPr>
            </w:pPr>
            <w:r w:rsidRPr="007C7687">
              <w:rPr>
                <w:rFonts w:eastAsia="Arial" w:cs="Arial"/>
                <w:color w:val="000000" w:themeColor="text1"/>
                <w:szCs w:val="22"/>
              </w:rPr>
              <w:t>Supported by HL</w:t>
            </w:r>
            <w:r w:rsidRPr="007C7687">
              <w:rPr>
                <w:rFonts w:eastAsia="Arial" w:cs="Arial"/>
                <w:bCs/>
                <w:color w:val="000000" w:themeColor="text1"/>
                <w:szCs w:val="22"/>
              </w:rPr>
              <w:t xml:space="preserve"> HL1</w:t>
            </w:r>
            <w:ins w:id="285" w:author="Campbell, Kenneth S." w:date="2025-03-31T20:13:00Z">
              <w:r w:rsidR="0098567F">
                <w:rPr>
                  <w:rFonts w:eastAsia="Arial" w:cs="Arial"/>
                  <w:bCs/>
                  <w:color w:val="000000" w:themeColor="text1"/>
                  <w:szCs w:val="22"/>
                </w:rPr>
                <w:t>73989 (to 2028)</w:t>
              </w:r>
            </w:ins>
            <w:del w:id="286" w:author="Campbell, Kenneth S." w:date="2025-03-31T20:13:00Z">
              <w:r w:rsidRPr="007C7687" w:rsidDel="0098567F">
                <w:rPr>
                  <w:rFonts w:eastAsia="Arial" w:cs="Arial"/>
                  <w:bCs/>
                  <w:color w:val="000000" w:themeColor="text1"/>
                  <w:szCs w:val="22"/>
                </w:rPr>
                <w:delText>46676</w:delText>
              </w:r>
            </w:del>
          </w:p>
        </w:tc>
      </w:tr>
      <w:tr w:rsidR="00197157" w:rsidRPr="0020006F" w14:paraId="4C0D154E" w14:textId="77777777" w:rsidTr="007064DD">
        <w:tc>
          <w:tcPr>
            <w:tcW w:w="2610" w:type="dxa"/>
          </w:tcPr>
          <w:p w14:paraId="5C649035" w14:textId="2B179930" w:rsidR="00197157" w:rsidRPr="007C7687" w:rsidRDefault="00197157" w:rsidP="007064DD">
            <w:pPr>
              <w:ind w:right="66"/>
              <w:rPr>
                <w:rFonts w:eastAsia="Arial" w:cs="Arial"/>
                <w:color w:val="000000" w:themeColor="text1"/>
                <w:szCs w:val="22"/>
              </w:rPr>
            </w:pPr>
            <w:r w:rsidRPr="007C7687">
              <w:rPr>
                <w:rFonts w:eastAsia="Arial" w:cs="Arial"/>
                <w:color w:val="000000" w:themeColor="text1"/>
                <w:szCs w:val="22"/>
              </w:rPr>
              <w:t>Squar</w:t>
            </w:r>
            <w:del w:id="287" w:author="Campbell, Kenneth S." w:date="2025-03-31T20:12:00Z">
              <w:r w:rsidRPr="007C7687" w:rsidDel="0098567F">
                <w:rPr>
                  <w:rFonts w:eastAsia="Arial" w:cs="Arial"/>
                  <w:color w:val="000000" w:themeColor="text1"/>
                  <w:szCs w:val="22"/>
                </w:rPr>
                <w:delText>i</w:delText>
              </w:r>
            </w:del>
            <w:r w:rsidRPr="007C7687">
              <w:rPr>
                <w:rFonts w:eastAsia="Arial" w:cs="Arial"/>
                <w:color w:val="000000" w:themeColor="text1"/>
                <w:szCs w:val="22"/>
              </w:rPr>
              <w:t>ci, C.</w:t>
            </w:r>
          </w:p>
        </w:tc>
        <w:tc>
          <w:tcPr>
            <w:tcW w:w="2070" w:type="dxa"/>
          </w:tcPr>
          <w:p w14:paraId="18FD380E"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2023 – present</w:t>
            </w:r>
          </w:p>
          <w:p w14:paraId="455C375E"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Postdoc)</w:t>
            </w:r>
          </w:p>
        </w:tc>
        <w:tc>
          <w:tcPr>
            <w:tcW w:w="3690" w:type="dxa"/>
          </w:tcPr>
          <w:p w14:paraId="7DC4F985" w14:textId="77777777" w:rsidR="00197157" w:rsidRPr="007C7687" w:rsidRDefault="00197157" w:rsidP="007064DD">
            <w:pPr>
              <w:pStyle w:val="ListParagraph"/>
              <w:ind w:left="0"/>
              <w:rPr>
                <w:rFonts w:cs="Arial"/>
                <w:color w:val="000000" w:themeColor="text1"/>
                <w:szCs w:val="22"/>
              </w:rPr>
            </w:pPr>
            <w:r w:rsidRPr="007C7687">
              <w:rPr>
                <w:rFonts w:cs="Arial"/>
                <w:color w:val="000000" w:themeColor="text1"/>
                <w:szCs w:val="22"/>
              </w:rPr>
              <w:t>Single myofibril mechanics in human heart failure</w:t>
            </w:r>
          </w:p>
        </w:tc>
        <w:tc>
          <w:tcPr>
            <w:tcW w:w="2425" w:type="dxa"/>
          </w:tcPr>
          <w:p w14:paraId="08A5647F" w14:textId="5207983E" w:rsidR="00197157" w:rsidRPr="007C7687" w:rsidRDefault="00197157" w:rsidP="007064DD">
            <w:pPr>
              <w:spacing w:after="1" w:line="239" w:lineRule="auto"/>
              <w:ind w:left="8" w:hanging="8"/>
              <w:rPr>
                <w:rFonts w:eastAsia="Arial" w:cs="Arial"/>
                <w:color w:val="000000" w:themeColor="text1"/>
                <w:szCs w:val="22"/>
              </w:rPr>
            </w:pPr>
            <w:r w:rsidRPr="007C7687">
              <w:rPr>
                <w:rFonts w:eastAsia="Arial" w:cs="Arial"/>
                <w:color w:val="000000" w:themeColor="text1"/>
                <w:szCs w:val="22"/>
              </w:rPr>
              <w:t>Supported by HL</w:t>
            </w:r>
            <w:r w:rsidRPr="007C7687">
              <w:rPr>
                <w:rFonts w:eastAsia="Arial" w:cs="Arial"/>
                <w:bCs/>
                <w:color w:val="000000" w:themeColor="text1"/>
                <w:szCs w:val="22"/>
              </w:rPr>
              <w:t xml:space="preserve"> HL1</w:t>
            </w:r>
            <w:ins w:id="288" w:author="Campbell, Kenneth S." w:date="2025-03-31T20:13:00Z">
              <w:r w:rsidR="0098567F">
                <w:rPr>
                  <w:rFonts w:eastAsia="Arial" w:cs="Arial"/>
                  <w:bCs/>
                  <w:color w:val="000000" w:themeColor="text1"/>
                  <w:szCs w:val="22"/>
                </w:rPr>
                <w:t xml:space="preserve">73989 </w:t>
              </w:r>
            </w:ins>
            <w:ins w:id="289" w:author="Campbell, Kenneth S." w:date="2025-03-31T20:14:00Z">
              <w:r w:rsidR="0098567F">
                <w:rPr>
                  <w:rFonts w:eastAsia="Arial" w:cs="Arial"/>
                  <w:bCs/>
                  <w:color w:val="000000" w:themeColor="text1"/>
                  <w:szCs w:val="22"/>
                </w:rPr>
                <w:t>(to 2028)</w:t>
              </w:r>
            </w:ins>
            <w:del w:id="290" w:author="Campbell, Kenneth S." w:date="2025-03-31T20:14:00Z">
              <w:r w:rsidRPr="007C7687" w:rsidDel="0098567F">
                <w:rPr>
                  <w:rFonts w:eastAsia="Arial" w:cs="Arial"/>
                  <w:bCs/>
                  <w:color w:val="000000" w:themeColor="text1"/>
                  <w:szCs w:val="22"/>
                </w:rPr>
                <w:delText>46676</w:delText>
              </w:r>
            </w:del>
          </w:p>
        </w:tc>
      </w:tr>
      <w:tr w:rsidR="00197157" w:rsidRPr="004D1BF2" w14:paraId="54FC923E" w14:textId="77777777" w:rsidTr="007064DD">
        <w:tc>
          <w:tcPr>
            <w:tcW w:w="2610" w:type="dxa"/>
          </w:tcPr>
          <w:p w14:paraId="2CF741E1" w14:textId="1B240394" w:rsidR="00197157" w:rsidRPr="007C7687" w:rsidRDefault="00197157" w:rsidP="007064DD">
            <w:pPr>
              <w:spacing w:after="120"/>
              <w:ind w:right="66"/>
              <w:rPr>
                <w:rFonts w:eastAsia="Arial" w:cs="Arial"/>
                <w:color w:val="000000" w:themeColor="text1"/>
                <w:szCs w:val="22"/>
              </w:rPr>
            </w:pPr>
            <w:del w:id="291" w:author="Campbell, Kenneth S." w:date="2025-03-31T20:14:00Z">
              <w:r w:rsidRPr="007C7687" w:rsidDel="0098567F">
                <w:rPr>
                  <w:rFonts w:eastAsia="Arial" w:cs="Arial"/>
                  <w:color w:val="000000" w:themeColor="text1"/>
                  <w:szCs w:val="22"/>
                </w:rPr>
                <w:delText>Gulbulak, U.</w:delText>
              </w:r>
            </w:del>
            <w:ins w:id="292" w:author="Campbell, Kenneth S." w:date="2025-03-31T20:14:00Z">
              <w:r w:rsidR="0098567F">
                <w:rPr>
                  <w:rFonts w:eastAsia="Arial" w:cs="Arial"/>
                  <w:color w:val="000000" w:themeColor="text1"/>
                  <w:szCs w:val="22"/>
                </w:rPr>
                <w:t>Daneshgar, N.</w:t>
              </w:r>
            </w:ins>
          </w:p>
        </w:tc>
        <w:tc>
          <w:tcPr>
            <w:tcW w:w="2070" w:type="dxa"/>
          </w:tcPr>
          <w:p w14:paraId="24A727D6" w14:textId="34F468CC" w:rsidR="00197157" w:rsidRPr="007C7687" w:rsidRDefault="00197157" w:rsidP="007064DD">
            <w:pPr>
              <w:pStyle w:val="ListParagraph"/>
              <w:spacing w:after="120"/>
              <w:ind w:left="0"/>
              <w:rPr>
                <w:rFonts w:cs="Arial"/>
                <w:color w:val="000000" w:themeColor="text1"/>
                <w:szCs w:val="22"/>
              </w:rPr>
            </w:pPr>
            <w:r w:rsidRPr="007C7687">
              <w:rPr>
                <w:rFonts w:cs="Arial"/>
                <w:color w:val="000000" w:themeColor="text1"/>
                <w:szCs w:val="22"/>
              </w:rPr>
              <w:t>202</w:t>
            </w:r>
            <w:ins w:id="293" w:author="Campbell, Kenneth S." w:date="2025-03-31T20:14:00Z">
              <w:r w:rsidR="0098567F">
                <w:rPr>
                  <w:rFonts w:cs="Arial"/>
                  <w:color w:val="000000" w:themeColor="text1"/>
                  <w:szCs w:val="22"/>
                </w:rPr>
                <w:t>4</w:t>
              </w:r>
            </w:ins>
            <w:del w:id="294" w:author="Campbell, Kenneth S." w:date="2025-03-31T20:14:00Z">
              <w:r w:rsidRPr="007C7687" w:rsidDel="0098567F">
                <w:rPr>
                  <w:rFonts w:cs="Arial"/>
                  <w:color w:val="000000" w:themeColor="text1"/>
                  <w:szCs w:val="22"/>
                </w:rPr>
                <w:delText>2</w:delText>
              </w:r>
            </w:del>
            <w:r w:rsidRPr="007C7687">
              <w:rPr>
                <w:rFonts w:cs="Arial"/>
                <w:color w:val="000000" w:themeColor="text1"/>
                <w:szCs w:val="22"/>
              </w:rPr>
              <w:t xml:space="preserve"> - present (</w:t>
            </w:r>
            <w:proofErr w:type="gramStart"/>
            <w:r w:rsidRPr="007C7687">
              <w:rPr>
                <w:rFonts w:cs="Arial"/>
                <w:color w:val="000000" w:themeColor="text1"/>
                <w:szCs w:val="22"/>
              </w:rPr>
              <w:t>Post-doc</w:t>
            </w:r>
            <w:proofErr w:type="gramEnd"/>
            <w:r w:rsidRPr="007C7687">
              <w:rPr>
                <w:rFonts w:cs="Arial"/>
                <w:color w:val="000000" w:themeColor="text1"/>
                <w:szCs w:val="22"/>
              </w:rPr>
              <w:t>)</w:t>
            </w:r>
          </w:p>
        </w:tc>
        <w:tc>
          <w:tcPr>
            <w:tcW w:w="3690" w:type="dxa"/>
          </w:tcPr>
          <w:p w14:paraId="3BB00114" w14:textId="0BD24A1D" w:rsidR="00197157" w:rsidRPr="007C7687" w:rsidRDefault="00197157" w:rsidP="007064DD">
            <w:pPr>
              <w:pStyle w:val="ListParagraph"/>
              <w:spacing w:after="120"/>
              <w:ind w:left="0"/>
              <w:rPr>
                <w:rFonts w:cs="Arial"/>
                <w:color w:val="000000" w:themeColor="text1"/>
                <w:szCs w:val="22"/>
              </w:rPr>
            </w:pPr>
            <w:del w:id="295" w:author="Campbell, Kenneth S." w:date="2025-03-31T20:14:00Z">
              <w:r w:rsidRPr="007C7687" w:rsidDel="0098567F">
                <w:rPr>
                  <w:rFonts w:cs="Arial"/>
                  <w:color w:val="000000" w:themeColor="text1"/>
                  <w:szCs w:val="22"/>
                </w:rPr>
                <w:delText>Myofibril mechanics and modeling</w:delText>
              </w:r>
            </w:del>
            <w:ins w:id="296" w:author="Campbell, Kenneth S." w:date="2025-03-31T20:14:00Z">
              <w:r w:rsidR="0098567F">
                <w:rPr>
                  <w:rFonts w:cs="Arial"/>
                  <w:color w:val="000000" w:themeColor="text1"/>
                  <w:szCs w:val="22"/>
                </w:rPr>
                <w:t>DNA damage and cardiac pathology</w:t>
              </w:r>
            </w:ins>
          </w:p>
        </w:tc>
        <w:tc>
          <w:tcPr>
            <w:tcW w:w="2425" w:type="dxa"/>
          </w:tcPr>
          <w:p w14:paraId="6A2628EA" w14:textId="31CD8964" w:rsidR="00197157" w:rsidRPr="007C7687" w:rsidRDefault="00197157" w:rsidP="007064DD">
            <w:pPr>
              <w:spacing w:after="120"/>
              <w:ind w:left="8" w:hanging="8"/>
              <w:rPr>
                <w:rFonts w:eastAsia="Arial" w:cs="Arial"/>
                <w:color w:val="000000" w:themeColor="text1"/>
                <w:szCs w:val="22"/>
              </w:rPr>
            </w:pPr>
            <w:r w:rsidRPr="007C7687">
              <w:rPr>
                <w:rFonts w:eastAsia="Arial" w:cs="Arial"/>
                <w:color w:val="000000" w:themeColor="text1"/>
                <w:szCs w:val="22"/>
              </w:rPr>
              <w:t>Supported by HL</w:t>
            </w:r>
            <w:r w:rsidRPr="007C7687">
              <w:rPr>
                <w:rFonts w:eastAsia="Arial" w:cs="Arial"/>
                <w:bCs/>
                <w:color w:val="000000" w:themeColor="text1"/>
                <w:szCs w:val="22"/>
              </w:rPr>
              <w:t xml:space="preserve"> HL146676</w:t>
            </w:r>
            <w:ins w:id="297" w:author="Campbell, Kenneth S." w:date="2025-03-31T20:14:00Z">
              <w:r w:rsidR="0098567F">
                <w:rPr>
                  <w:rFonts w:eastAsia="Arial" w:cs="Arial"/>
                  <w:bCs/>
                  <w:color w:val="000000" w:themeColor="text1"/>
                  <w:szCs w:val="22"/>
                </w:rPr>
                <w:t xml:space="preserve"> (to 2026)</w:t>
              </w:r>
            </w:ins>
          </w:p>
        </w:tc>
      </w:tr>
      <w:tr w:rsidR="0098567F" w:rsidRPr="004D1BF2" w14:paraId="24350D2E" w14:textId="77777777" w:rsidTr="007064DD">
        <w:trPr>
          <w:ins w:id="298" w:author="Campbell, Kenneth S." w:date="2025-03-31T20:14:00Z"/>
        </w:trPr>
        <w:tc>
          <w:tcPr>
            <w:tcW w:w="2610" w:type="dxa"/>
          </w:tcPr>
          <w:p w14:paraId="4E749F47" w14:textId="459A56DF" w:rsidR="0098567F" w:rsidRPr="007C7687" w:rsidDel="0098567F" w:rsidRDefault="0098567F" w:rsidP="007064DD">
            <w:pPr>
              <w:spacing w:after="120"/>
              <w:ind w:right="66"/>
              <w:rPr>
                <w:ins w:id="299" w:author="Campbell, Kenneth S." w:date="2025-03-31T20:14:00Z"/>
                <w:rFonts w:eastAsia="Arial" w:cs="Arial"/>
                <w:color w:val="000000" w:themeColor="text1"/>
                <w:szCs w:val="22"/>
              </w:rPr>
            </w:pPr>
            <w:ins w:id="300" w:author="Campbell, Kenneth S." w:date="2025-03-31T20:14:00Z">
              <w:r>
                <w:rPr>
                  <w:rFonts w:eastAsia="Arial" w:cs="Arial"/>
                  <w:color w:val="000000" w:themeColor="text1"/>
                  <w:szCs w:val="22"/>
                </w:rPr>
                <w:t>Pakbaz, M.</w:t>
              </w:r>
            </w:ins>
          </w:p>
        </w:tc>
        <w:tc>
          <w:tcPr>
            <w:tcW w:w="2070" w:type="dxa"/>
          </w:tcPr>
          <w:p w14:paraId="6B0F4BDE" w14:textId="7BAE5090" w:rsidR="0098567F" w:rsidRPr="007C7687" w:rsidRDefault="0098567F" w:rsidP="007064DD">
            <w:pPr>
              <w:pStyle w:val="ListParagraph"/>
              <w:spacing w:after="120"/>
              <w:ind w:left="0"/>
              <w:rPr>
                <w:ins w:id="301" w:author="Campbell, Kenneth S." w:date="2025-03-31T20:14:00Z"/>
                <w:rFonts w:cs="Arial"/>
                <w:color w:val="000000" w:themeColor="text1"/>
                <w:szCs w:val="22"/>
              </w:rPr>
            </w:pPr>
            <w:ins w:id="302" w:author="Campbell, Kenneth S." w:date="2025-03-31T20:14:00Z">
              <w:r>
                <w:rPr>
                  <w:rFonts w:cs="Arial"/>
                  <w:color w:val="000000" w:themeColor="text1"/>
                  <w:szCs w:val="22"/>
                </w:rPr>
                <w:t>2025</w:t>
              </w:r>
            </w:ins>
            <w:ins w:id="303" w:author="Campbell, Kenneth S." w:date="2025-03-31T20:15:00Z">
              <w:r>
                <w:rPr>
                  <w:rFonts w:cs="Arial"/>
                  <w:color w:val="000000" w:themeColor="text1"/>
                  <w:szCs w:val="22"/>
                </w:rPr>
                <w:t xml:space="preserve"> – present</w:t>
              </w:r>
              <w:r>
                <w:rPr>
                  <w:rFonts w:cs="Arial"/>
                  <w:color w:val="000000" w:themeColor="text1"/>
                  <w:szCs w:val="22"/>
                </w:rPr>
                <w:br/>
                <w:t>(Postdoc)</w:t>
              </w:r>
            </w:ins>
          </w:p>
        </w:tc>
        <w:tc>
          <w:tcPr>
            <w:tcW w:w="3690" w:type="dxa"/>
          </w:tcPr>
          <w:p w14:paraId="44DE8520" w14:textId="29D28603" w:rsidR="0098567F" w:rsidRPr="007C7687" w:rsidDel="0098567F" w:rsidRDefault="0098567F" w:rsidP="007064DD">
            <w:pPr>
              <w:pStyle w:val="ListParagraph"/>
              <w:spacing w:after="120"/>
              <w:ind w:left="0"/>
              <w:rPr>
                <w:ins w:id="304" w:author="Campbell, Kenneth S." w:date="2025-03-31T20:14:00Z"/>
                <w:rFonts w:cs="Arial"/>
                <w:color w:val="000000" w:themeColor="text1"/>
                <w:szCs w:val="22"/>
              </w:rPr>
            </w:pPr>
            <w:ins w:id="305" w:author="Campbell, Kenneth S." w:date="2025-03-31T20:15:00Z">
              <w:r>
                <w:rPr>
                  <w:rFonts w:cs="Arial"/>
                  <w:color w:val="000000" w:themeColor="text1"/>
                  <w:szCs w:val="22"/>
                </w:rPr>
                <w:t xml:space="preserve">Cardiac dysfunction in </w:t>
              </w:r>
              <w:proofErr w:type="spellStart"/>
              <w:r>
                <w:rPr>
                  <w:rFonts w:cs="Arial"/>
                  <w:color w:val="000000" w:themeColor="text1"/>
                  <w:szCs w:val="22"/>
                </w:rPr>
                <w:t>HFrEF</w:t>
              </w:r>
            </w:ins>
            <w:proofErr w:type="spellEnd"/>
          </w:p>
        </w:tc>
        <w:tc>
          <w:tcPr>
            <w:tcW w:w="2425" w:type="dxa"/>
          </w:tcPr>
          <w:p w14:paraId="27A5F1AC" w14:textId="534977DC" w:rsidR="0098567F" w:rsidRPr="007C7687" w:rsidRDefault="0098567F" w:rsidP="007064DD">
            <w:pPr>
              <w:spacing w:after="120"/>
              <w:ind w:left="8" w:hanging="8"/>
              <w:rPr>
                <w:ins w:id="306" w:author="Campbell, Kenneth S." w:date="2025-03-31T20:14:00Z"/>
                <w:rFonts w:eastAsia="Arial" w:cs="Arial"/>
                <w:color w:val="000000" w:themeColor="text1"/>
                <w:szCs w:val="22"/>
              </w:rPr>
            </w:pPr>
            <w:ins w:id="307" w:author="Campbell, Kenneth S." w:date="2025-03-31T20:15:00Z">
              <w:r>
                <w:rPr>
                  <w:rFonts w:eastAsia="Arial" w:cs="Arial"/>
                  <w:color w:val="000000" w:themeColor="text1"/>
                  <w:szCs w:val="22"/>
                </w:rPr>
                <w:t>Research endowment</w:t>
              </w:r>
            </w:ins>
          </w:p>
        </w:tc>
      </w:tr>
    </w:tbl>
    <w:p w14:paraId="78832A50" w14:textId="77777777" w:rsidR="00197157" w:rsidRPr="004D1BF2" w:rsidRDefault="00197157" w:rsidP="00197157">
      <w:pPr>
        <w:pStyle w:val="ListParagraph"/>
        <w:numPr>
          <w:ilvl w:val="0"/>
          <w:numId w:val="31"/>
        </w:numPr>
        <w:spacing w:before="60" w:after="120" w:line="240" w:lineRule="auto"/>
        <w:rPr>
          <w:rFonts w:cs="Arial"/>
          <w:b/>
          <w:bCs/>
          <w:color w:val="000000" w:themeColor="text1"/>
          <w:szCs w:val="22"/>
        </w:rPr>
      </w:pPr>
      <w:r w:rsidRPr="004D1BF2">
        <w:rPr>
          <w:rFonts w:cs="Arial"/>
          <w:b/>
          <w:bCs/>
          <w:color w:val="000000" w:themeColor="text1"/>
          <w:szCs w:val="22"/>
        </w:rPr>
        <w:t>Applicant’s Qualifications and Potential for a Research Career</w:t>
      </w:r>
    </w:p>
    <w:p w14:paraId="26EBBC4C" w14:textId="15FB9A0E" w:rsidR="0085028A" w:rsidRPr="0085028A" w:rsidRDefault="0098567F" w:rsidP="0085028A">
      <w:pPr>
        <w:pStyle w:val="AHABodyFormat"/>
        <w:rPr>
          <w:ins w:id="308" w:author="Campbell, Kenneth S." w:date="2025-03-31T20:21:00Z"/>
          <w:rFonts w:cs="Arial"/>
          <w:sz w:val="22"/>
          <w:szCs w:val="22"/>
          <w:rPrChange w:id="309" w:author="Campbell, Kenneth S." w:date="2025-03-31T20:22:00Z">
            <w:rPr>
              <w:ins w:id="310" w:author="Campbell, Kenneth S." w:date="2025-03-31T20:21:00Z"/>
              <w:rFonts w:ascii="Calibri" w:hAnsi="Calibri" w:cs="Calibri"/>
              <w:sz w:val="22"/>
              <w:szCs w:val="22"/>
            </w:rPr>
          </w:rPrChange>
        </w:rPr>
        <w:pPrChange w:id="311" w:author="Campbell, Kenneth S." w:date="2025-03-31T20:23:00Z">
          <w:pPr>
            <w:pStyle w:val="paragraph"/>
            <w:spacing w:before="0" w:beforeAutospacing="0" w:after="120" w:afterAutospacing="0"/>
            <w:jc w:val="both"/>
            <w:textAlignment w:val="baseline"/>
          </w:pPr>
        </w:pPrChange>
      </w:pPr>
      <w:ins w:id="312" w:author="Campbell, Kenneth S." w:date="2025-03-31T20:16:00Z">
        <w:r w:rsidRPr="0085028A">
          <w:rPr>
            <w:rFonts w:cs="Arial"/>
            <w:sz w:val="22"/>
            <w:szCs w:val="22"/>
            <w:rPrChange w:id="313" w:author="Campbell, Kenneth S." w:date="2025-03-31T20:22:00Z">
              <w:rPr>
                <w:rFonts w:ascii="Arial" w:hAnsi="Arial" w:cs="Arial"/>
              </w:rPr>
            </w:rPrChange>
          </w:rPr>
          <w:t>Austin joined our lab ~</w:t>
        </w:r>
        <w:r w:rsidR="0085028A" w:rsidRPr="0085028A">
          <w:rPr>
            <w:rFonts w:cs="Arial"/>
            <w:sz w:val="22"/>
            <w:szCs w:val="22"/>
            <w:rPrChange w:id="314" w:author="Campbell, Kenneth S." w:date="2025-03-31T20:22:00Z">
              <w:rPr>
                <w:rFonts w:ascii="Arial" w:hAnsi="Arial" w:cs="Arial"/>
              </w:rPr>
            </w:rPrChange>
          </w:rPr>
          <w:t>24</w:t>
        </w:r>
        <w:r w:rsidRPr="0085028A">
          <w:rPr>
            <w:rFonts w:cs="Arial"/>
            <w:sz w:val="22"/>
            <w:szCs w:val="22"/>
            <w:rPrChange w:id="315" w:author="Campbell, Kenneth S." w:date="2025-03-31T20:22:00Z">
              <w:rPr>
                <w:rFonts w:ascii="Arial" w:hAnsi="Arial" w:cs="Arial"/>
              </w:rPr>
            </w:rPrChange>
          </w:rPr>
          <w:t xml:space="preserve"> months ago to complete his PhD after rotating through the lab for 16 weeks. In his first year, he leveraged </w:t>
        </w:r>
      </w:ins>
      <w:ins w:id="316" w:author="Campbell, Kenneth S." w:date="2025-03-31T20:21:00Z">
        <w:r w:rsidR="0085028A" w:rsidRPr="0085028A">
          <w:rPr>
            <w:rFonts w:cs="Arial"/>
            <w:sz w:val="22"/>
            <w:szCs w:val="22"/>
            <w:rPrChange w:id="317" w:author="Campbell, Kenneth S." w:date="2025-03-31T20:22:00Z">
              <w:rPr>
                <w:rFonts w:ascii="Arial" w:hAnsi="Arial" w:cs="Arial"/>
              </w:rPr>
            </w:rPrChange>
          </w:rPr>
          <w:t xml:space="preserve">his undergraduate research </w:t>
        </w:r>
      </w:ins>
      <w:ins w:id="318" w:author="Campbell, Kenneth S." w:date="2025-03-31T20:16:00Z">
        <w:r w:rsidRPr="0085028A">
          <w:rPr>
            <w:rFonts w:cs="Arial"/>
            <w:sz w:val="22"/>
            <w:szCs w:val="22"/>
            <w:rPrChange w:id="319" w:author="Campbell, Kenneth S." w:date="2025-03-31T20:22:00Z">
              <w:rPr>
                <w:rFonts w:ascii="Arial" w:hAnsi="Arial" w:cs="Arial"/>
              </w:rPr>
            </w:rPrChange>
          </w:rPr>
          <w:t xml:space="preserve">experience </w:t>
        </w:r>
      </w:ins>
      <w:ins w:id="320" w:author="Campbell, Kenneth S." w:date="2025-03-31T20:21:00Z">
        <w:r w:rsidR="0085028A" w:rsidRPr="0085028A">
          <w:rPr>
            <w:rFonts w:cs="Arial"/>
            <w:sz w:val="22"/>
            <w:szCs w:val="22"/>
            <w:rPrChange w:id="321" w:author="Campbell, Kenneth S." w:date="2025-03-31T20:22:00Z">
              <w:rPr>
                <w:rFonts w:ascii="Arial" w:hAnsi="Arial" w:cs="Arial"/>
              </w:rPr>
            </w:rPrChange>
          </w:rPr>
          <w:t xml:space="preserve">to isolate DNA and RNA from 350 hearts in our </w:t>
        </w:r>
        <w:proofErr w:type="spellStart"/>
        <w:r w:rsidR="0085028A" w:rsidRPr="0085028A">
          <w:rPr>
            <w:rFonts w:cs="Arial"/>
            <w:sz w:val="22"/>
            <w:szCs w:val="22"/>
            <w:rPrChange w:id="322" w:author="Campbell, Kenneth S." w:date="2025-03-31T20:22:00Z">
              <w:rPr>
                <w:rFonts w:ascii="Arial" w:hAnsi="Arial" w:cs="Arial"/>
              </w:rPr>
            </w:rPrChange>
          </w:rPr>
          <w:t>bioank</w:t>
        </w:r>
        <w:proofErr w:type="spellEnd"/>
        <w:r w:rsidR="0085028A" w:rsidRPr="0085028A">
          <w:rPr>
            <w:rFonts w:cs="Arial"/>
            <w:sz w:val="22"/>
            <w:szCs w:val="22"/>
            <w:rPrChange w:id="323" w:author="Campbell, Kenneth S." w:date="2025-03-31T20:22:00Z">
              <w:rPr>
                <w:rFonts w:ascii="Arial" w:hAnsi="Arial" w:cs="Arial"/>
              </w:rPr>
            </w:rPrChange>
          </w:rPr>
          <w:t xml:space="preserve">. We then invested </w:t>
        </w:r>
        <w:r w:rsidR="0085028A" w:rsidRPr="0085028A">
          <w:rPr>
            <w:rFonts w:cs="Arial"/>
            <w:sz w:val="22"/>
            <w:szCs w:val="22"/>
            <w:rPrChange w:id="324" w:author="Campbell, Kenneth S." w:date="2025-03-31T20:22:00Z">
              <w:rPr>
                <w:rFonts w:ascii="Calibri" w:hAnsi="Calibri" w:cs="Calibri"/>
                <w:sz w:val="22"/>
                <w:szCs w:val="22"/>
              </w:rPr>
            </w:rPrChange>
          </w:rPr>
          <w:t xml:space="preserve">~$250,000 to generate genomic, transcriptomic, and proteomic data </w:t>
        </w:r>
      </w:ins>
      <w:ins w:id="325" w:author="Campbell, Kenneth S." w:date="2025-03-31T20:22:00Z">
        <w:r w:rsidR="0085028A">
          <w:rPr>
            <w:rFonts w:cs="Arial"/>
            <w:sz w:val="22"/>
            <w:szCs w:val="22"/>
          </w:rPr>
          <w:t xml:space="preserve">for these samples yielding </w:t>
        </w:r>
      </w:ins>
      <w:ins w:id="326" w:author="Campbell, Kenneth S." w:date="2025-03-31T20:21:00Z">
        <w:r w:rsidR="0085028A" w:rsidRPr="0085028A">
          <w:rPr>
            <w:rFonts w:cs="Arial"/>
            <w:sz w:val="22"/>
            <w:szCs w:val="22"/>
            <w:rPrChange w:id="327" w:author="Campbell, Kenneth S." w:date="2025-03-31T20:22:00Z">
              <w:rPr>
                <w:rFonts w:ascii="Calibri" w:hAnsi="Calibri" w:cs="Calibri"/>
                <w:sz w:val="22"/>
                <w:szCs w:val="22"/>
              </w:rPr>
            </w:rPrChange>
          </w:rPr>
          <w:t xml:space="preserve">~30 TB of raw data and one of the largest </w:t>
        </w:r>
        <w:proofErr w:type="spellStart"/>
        <w:r w:rsidR="0085028A" w:rsidRPr="0085028A">
          <w:rPr>
            <w:rFonts w:cs="Arial"/>
            <w:sz w:val="22"/>
            <w:szCs w:val="22"/>
            <w:rPrChange w:id="328" w:author="Campbell, Kenneth S." w:date="2025-03-31T20:22:00Z">
              <w:rPr>
                <w:rFonts w:ascii="Calibri" w:hAnsi="Calibri" w:cs="Calibri"/>
                <w:sz w:val="22"/>
                <w:szCs w:val="22"/>
              </w:rPr>
            </w:rPrChange>
          </w:rPr>
          <w:t>multiomic</w:t>
        </w:r>
        <w:proofErr w:type="spellEnd"/>
        <w:r w:rsidR="0085028A" w:rsidRPr="0085028A">
          <w:rPr>
            <w:rFonts w:cs="Arial"/>
            <w:sz w:val="22"/>
            <w:szCs w:val="22"/>
            <w:rPrChange w:id="329" w:author="Campbell, Kenneth S." w:date="2025-03-31T20:22:00Z">
              <w:rPr>
                <w:rFonts w:ascii="Calibri" w:hAnsi="Calibri" w:cs="Calibri"/>
                <w:sz w:val="22"/>
                <w:szCs w:val="22"/>
              </w:rPr>
            </w:rPrChange>
          </w:rPr>
          <w:t xml:space="preserve"> cardiac datasets worldwide.</w:t>
        </w:r>
      </w:ins>
    </w:p>
    <w:p w14:paraId="3CA387E0" w14:textId="2A8339F6" w:rsidR="0085028A" w:rsidRDefault="0085028A" w:rsidP="0085028A">
      <w:pPr>
        <w:pStyle w:val="paragraph"/>
        <w:spacing w:before="0" w:beforeAutospacing="0" w:after="120" w:afterAutospacing="0"/>
        <w:jc w:val="both"/>
        <w:textAlignment w:val="baseline"/>
        <w:rPr>
          <w:ins w:id="330" w:author="Campbell, Kenneth S." w:date="2025-03-31T20:23:00Z"/>
          <w:rFonts w:ascii="Arial" w:hAnsi="Arial" w:cs="Arial"/>
          <w:sz w:val="22"/>
          <w:szCs w:val="22"/>
        </w:rPr>
      </w:pPr>
      <w:ins w:id="331" w:author="Campbell, Kenneth S." w:date="2025-03-31T20:21:00Z">
        <w:r w:rsidRPr="0085028A">
          <w:rPr>
            <w:rFonts w:ascii="Arial" w:hAnsi="Arial" w:cs="Arial"/>
            <w:sz w:val="22"/>
            <w:szCs w:val="22"/>
            <w:rPrChange w:id="332" w:author="Campbell, Kenneth S." w:date="2025-03-31T20:22:00Z">
              <w:rPr>
                <w:rFonts w:ascii="Calibri" w:hAnsi="Calibri" w:cs="Calibri"/>
                <w:sz w:val="22"/>
                <w:szCs w:val="22"/>
              </w:rPr>
            </w:rPrChange>
          </w:rPr>
          <w:lastRenderedPageBreak/>
          <w:t xml:space="preserve">Austin has taken point on this project and has become our ‘omics expert. I have taken great pleasure in watching him evolve as a scientist and become proficient at coding and analysis of extremely large datasets. He is creative, thoughtful, and ingenious. His performance during his qualifying exam was exemplary and notable for the scientific independence that he demonstrated. I see no limit to what he can achieve going forward and am totally committed to his future in academic research. With 4 MPI R01s and 28 grant applications submitted in 2024, our lab is as well positioned as any at </w:t>
        </w:r>
      </w:ins>
      <w:ins w:id="333" w:author="Campbell, Kenneth S." w:date="2025-03-31T20:23:00Z">
        <w:r>
          <w:rPr>
            <w:rFonts w:ascii="Arial" w:hAnsi="Arial" w:cs="Arial"/>
            <w:sz w:val="22"/>
            <w:szCs w:val="22"/>
          </w:rPr>
          <w:t xml:space="preserve">our university </w:t>
        </w:r>
      </w:ins>
      <w:ins w:id="334" w:author="Campbell, Kenneth S." w:date="2025-03-31T20:21:00Z">
        <w:r w:rsidRPr="0085028A">
          <w:rPr>
            <w:rFonts w:ascii="Arial" w:hAnsi="Arial" w:cs="Arial"/>
            <w:sz w:val="22"/>
            <w:szCs w:val="22"/>
            <w:rPrChange w:id="335" w:author="Campbell, Kenneth S." w:date="2025-03-31T20:22:00Z">
              <w:rPr>
                <w:rFonts w:ascii="Calibri" w:hAnsi="Calibri" w:cs="Calibri"/>
                <w:sz w:val="22"/>
                <w:szCs w:val="22"/>
              </w:rPr>
            </w:rPrChange>
          </w:rPr>
          <w:t>to support his development.</w:t>
        </w:r>
      </w:ins>
    </w:p>
    <w:p w14:paraId="661A95AB" w14:textId="60D17AEF" w:rsidR="00197157" w:rsidDel="0085028A" w:rsidRDefault="0085028A" w:rsidP="003D4CBB">
      <w:pPr>
        <w:pStyle w:val="paragraph"/>
        <w:spacing w:before="0" w:beforeAutospacing="0" w:after="120" w:afterAutospacing="0"/>
        <w:jc w:val="both"/>
        <w:textAlignment w:val="baseline"/>
        <w:rPr>
          <w:del w:id="336" w:author="Campbell, Kenneth S." w:date="2025-03-31T20:16:00Z"/>
        </w:rPr>
        <w:pPrChange w:id="337" w:author="Campbell, Kenneth S." w:date="2025-03-31T20:30:00Z">
          <w:pPr>
            <w:pStyle w:val="AHABodyFormat"/>
          </w:pPr>
        </w:pPrChange>
      </w:pPr>
      <w:ins w:id="338" w:author="Campbell, Kenneth S." w:date="2025-03-31T20:23:00Z">
        <w:r>
          <w:rPr>
            <w:rFonts w:ascii="Arial" w:hAnsi="Arial" w:cs="Arial"/>
            <w:sz w:val="22"/>
            <w:szCs w:val="22"/>
          </w:rPr>
          <w:t>Austin’s performance would be remarkable fo</w:t>
        </w:r>
      </w:ins>
      <w:ins w:id="339" w:author="Campbell, Kenneth S." w:date="2025-03-31T20:24:00Z">
        <w:r>
          <w:rPr>
            <w:rFonts w:ascii="Arial" w:hAnsi="Arial" w:cs="Arial"/>
            <w:sz w:val="22"/>
            <w:szCs w:val="22"/>
          </w:rPr>
          <w:t xml:space="preserve">r any student but </w:t>
        </w:r>
      </w:ins>
      <w:ins w:id="340" w:author="Campbell, Kenneth S." w:date="2025-03-31T20:27:00Z">
        <w:r w:rsidR="003D4CBB">
          <w:rPr>
            <w:rFonts w:ascii="Arial" w:hAnsi="Arial" w:cs="Arial"/>
            <w:sz w:val="22"/>
            <w:szCs w:val="22"/>
          </w:rPr>
          <w:t>is</w:t>
        </w:r>
      </w:ins>
      <w:ins w:id="341" w:author="Campbell, Kenneth S." w:date="2025-03-31T20:28:00Z">
        <w:r w:rsidR="003D4CBB">
          <w:rPr>
            <w:rFonts w:ascii="Arial" w:hAnsi="Arial" w:cs="Arial"/>
            <w:sz w:val="22"/>
            <w:szCs w:val="22"/>
          </w:rPr>
          <w:t xml:space="preserve"> particularly noteworthy for an</w:t>
        </w:r>
      </w:ins>
      <w:ins w:id="342" w:author="Campbell, Kenneth S." w:date="2025-03-31T20:29:00Z">
        <w:r w:rsidR="003D4CBB">
          <w:rPr>
            <w:rFonts w:ascii="Arial" w:hAnsi="Arial" w:cs="Arial"/>
            <w:sz w:val="22"/>
            <w:szCs w:val="22"/>
          </w:rPr>
          <w:t xml:space="preserve"> individual who grew up with very limited resources. He was raised in rural western Kentucky in a trailer that lacked </w:t>
        </w:r>
      </w:ins>
      <w:ins w:id="343" w:author="Campbell, Kenneth S." w:date="2025-03-31T20:32:00Z">
        <w:r w:rsidR="003D4CBB">
          <w:rPr>
            <w:rFonts w:ascii="Arial" w:hAnsi="Arial" w:cs="Arial"/>
            <w:sz w:val="22"/>
            <w:szCs w:val="22"/>
          </w:rPr>
          <w:t xml:space="preserve">a </w:t>
        </w:r>
      </w:ins>
      <w:ins w:id="344" w:author="Campbell, Kenneth S." w:date="2025-03-31T20:29:00Z">
        <w:r w:rsidR="003D4CBB">
          <w:rPr>
            <w:rFonts w:ascii="Arial" w:hAnsi="Arial" w:cs="Arial"/>
            <w:sz w:val="22"/>
            <w:szCs w:val="22"/>
          </w:rPr>
          <w:t xml:space="preserve">consistent </w:t>
        </w:r>
      </w:ins>
      <w:ins w:id="345" w:author="Campbell, Kenneth S." w:date="2025-03-31T20:32:00Z">
        <w:r w:rsidR="003D4CBB">
          <w:rPr>
            <w:rFonts w:ascii="Arial" w:hAnsi="Arial" w:cs="Arial"/>
            <w:sz w:val="22"/>
            <w:szCs w:val="22"/>
          </w:rPr>
          <w:t xml:space="preserve">and safe </w:t>
        </w:r>
      </w:ins>
      <w:ins w:id="346" w:author="Campbell, Kenneth S." w:date="2025-03-31T20:29:00Z">
        <w:r w:rsidR="003D4CBB">
          <w:rPr>
            <w:rFonts w:ascii="Arial" w:hAnsi="Arial" w:cs="Arial"/>
            <w:sz w:val="22"/>
            <w:szCs w:val="22"/>
          </w:rPr>
          <w:t>water</w:t>
        </w:r>
      </w:ins>
      <w:ins w:id="347" w:author="Campbell, Kenneth S." w:date="2025-03-31T20:32:00Z">
        <w:r w:rsidR="003D4CBB">
          <w:rPr>
            <w:rFonts w:ascii="Arial" w:hAnsi="Arial" w:cs="Arial"/>
            <w:sz w:val="22"/>
            <w:szCs w:val="22"/>
          </w:rPr>
          <w:t xml:space="preserve"> supply</w:t>
        </w:r>
      </w:ins>
      <w:ins w:id="348" w:author="Campbell, Kenneth S." w:date="2025-03-31T20:29:00Z">
        <w:r w:rsidR="003D4CBB">
          <w:rPr>
            <w:rFonts w:ascii="Arial" w:hAnsi="Arial" w:cs="Arial"/>
            <w:sz w:val="22"/>
            <w:szCs w:val="22"/>
          </w:rPr>
          <w:t xml:space="preserve">. </w:t>
        </w:r>
      </w:ins>
      <w:ins w:id="349" w:author="Campbell, Kenneth S." w:date="2025-03-31T20:30:00Z">
        <w:r w:rsidR="003D4CBB">
          <w:rPr>
            <w:rFonts w:ascii="Arial" w:hAnsi="Arial" w:cs="Arial"/>
            <w:sz w:val="22"/>
            <w:szCs w:val="22"/>
          </w:rPr>
          <w:t xml:space="preserve">The </w:t>
        </w:r>
      </w:ins>
      <w:ins w:id="350" w:author="Campbell, Kenneth S." w:date="2025-03-31T20:32:00Z">
        <w:r w:rsidR="003D4CBB">
          <w:rPr>
            <w:rFonts w:ascii="Arial" w:hAnsi="Arial" w:cs="Arial"/>
            <w:sz w:val="22"/>
            <w:szCs w:val="22"/>
          </w:rPr>
          <w:t xml:space="preserve">electricity </w:t>
        </w:r>
      </w:ins>
      <w:ins w:id="351" w:author="Campbell, Kenneth S." w:date="2025-03-31T20:30:00Z">
        <w:r w:rsidR="003D4CBB">
          <w:rPr>
            <w:rFonts w:ascii="Arial" w:hAnsi="Arial" w:cs="Arial"/>
            <w:sz w:val="22"/>
            <w:szCs w:val="22"/>
          </w:rPr>
          <w:t xml:space="preserve">failed </w:t>
        </w:r>
      </w:ins>
      <w:ins w:id="352" w:author="Campbell, Kenneth S." w:date="2025-03-31T20:32:00Z">
        <w:r w:rsidR="003D4CBB">
          <w:rPr>
            <w:rFonts w:ascii="Arial" w:hAnsi="Arial" w:cs="Arial"/>
            <w:sz w:val="22"/>
            <w:szCs w:val="22"/>
          </w:rPr>
          <w:t>(or was cut</w:t>
        </w:r>
      </w:ins>
      <w:ins w:id="353" w:author="Campbell, Kenneth S." w:date="2025-03-31T20:33:00Z">
        <w:r w:rsidR="003D4CBB">
          <w:rPr>
            <w:rFonts w:ascii="Arial" w:hAnsi="Arial" w:cs="Arial"/>
            <w:sz w:val="22"/>
            <w:szCs w:val="22"/>
          </w:rPr>
          <w:t xml:space="preserve">-off for non-payment) </w:t>
        </w:r>
      </w:ins>
      <w:ins w:id="354" w:author="Campbell, Kenneth S." w:date="2025-03-31T20:30:00Z">
        <w:r w:rsidR="003D4CBB">
          <w:rPr>
            <w:rFonts w:ascii="Arial" w:hAnsi="Arial" w:cs="Arial"/>
            <w:sz w:val="22"/>
            <w:szCs w:val="22"/>
          </w:rPr>
          <w:t>twice a week and Austin’s main source of nutrition as a teenager was the game he could hunt</w:t>
        </w:r>
      </w:ins>
      <w:ins w:id="355" w:author="Campbell, Kenneth S." w:date="2025-03-31T20:31:00Z">
        <w:r w:rsidR="003D4CBB">
          <w:rPr>
            <w:rFonts w:ascii="Arial" w:hAnsi="Arial" w:cs="Arial"/>
            <w:sz w:val="22"/>
            <w:szCs w:val="22"/>
          </w:rPr>
          <w:t xml:space="preserve">. It is astounding to me </w:t>
        </w:r>
      </w:ins>
      <w:ins w:id="356" w:author="Campbell, Kenneth S." w:date="2025-03-31T20:34:00Z">
        <w:r w:rsidR="003D4CBB">
          <w:rPr>
            <w:rFonts w:ascii="Arial" w:hAnsi="Arial" w:cs="Arial"/>
            <w:sz w:val="22"/>
            <w:szCs w:val="22"/>
          </w:rPr>
          <w:t xml:space="preserve">(but also a source of great hope) </w:t>
        </w:r>
      </w:ins>
      <w:ins w:id="357" w:author="Campbell, Kenneth S." w:date="2025-03-31T20:31:00Z">
        <w:r w:rsidR="003D4CBB">
          <w:rPr>
            <w:rFonts w:ascii="Arial" w:hAnsi="Arial" w:cs="Arial"/>
            <w:sz w:val="22"/>
            <w:szCs w:val="22"/>
          </w:rPr>
          <w:t>that a student</w:t>
        </w:r>
      </w:ins>
      <w:ins w:id="358" w:author="Campbell, Kenneth S." w:date="2025-03-31T20:34:00Z">
        <w:r w:rsidR="003D4CBB">
          <w:rPr>
            <w:rFonts w:ascii="Arial" w:hAnsi="Arial" w:cs="Arial"/>
            <w:sz w:val="22"/>
            <w:szCs w:val="22"/>
          </w:rPr>
          <w:t xml:space="preserve"> </w:t>
        </w:r>
      </w:ins>
      <w:ins w:id="359" w:author="Campbell, Kenneth S." w:date="2025-03-31T20:35:00Z">
        <w:r w:rsidR="003D4CBB">
          <w:rPr>
            <w:rFonts w:ascii="Arial" w:hAnsi="Arial" w:cs="Arial"/>
            <w:sz w:val="22"/>
            <w:szCs w:val="22"/>
          </w:rPr>
          <w:t>raised with these challenges is now working at the cutting edge of omics-based cardiovascular research. He has my full and unflinching support.</w:t>
        </w:r>
      </w:ins>
      <w:del w:id="360" w:author="Campbell, Kenneth S." w:date="2025-03-31T20:16:00Z">
        <w:r w:rsidR="00197157" w:rsidRPr="00E755B5" w:rsidDel="0098567F">
          <w:rPr>
            <w:rFonts w:cs="Arial"/>
            <w:color w:val="000000" w:themeColor="text1"/>
            <w:sz w:val="22"/>
            <w:szCs w:val="22"/>
          </w:rPr>
          <w:delText xml:space="preserve">Austin </w:delText>
        </w:r>
        <w:r w:rsidR="00197157" w:rsidDel="0098567F">
          <w:rPr>
            <w:rFonts w:cs="Arial"/>
            <w:color w:val="000000" w:themeColor="text1"/>
            <w:sz w:val="22"/>
            <w:szCs w:val="22"/>
          </w:rPr>
          <w:delText>rotated in the lab in the fall of 2020 and formally joined our team in the summer of 2021</w:delText>
        </w:r>
        <w:r w:rsidR="00197157" w:rsidRPr="00E755B5" w:rsidDel="0098567F">
          <w:rPr>
            <w:rFonts w:cs="Arial"/>
            <w:color w:val="000000" w:themeColor="text1"/>
            <w:sz w:val="22"/>
            <w:szCs w:val="22"/>
          </w:rPr>
          <w:delText xml:space="preserve">. Since </w:delText>
        </w:r>
        <w:r w:rsidR="00197157" w:rsidDel="0098567F">
          <w:rPr>
            <w:rFonts w:cs="Arial"/>
            <w:color w:val="000000" w:themeColor="text1"/>
            <w:sz w:val="22"/>
            <w:szCs w:val="22"/>
          </w:rPr>
          <w:delText xml:space="preserve">then, he has </w:delText>
        </w:r>
        <w:r w:rsidR="00197157" w:rsidRPr="00E755B5" w:rsidDel="0098567F">
          <w:rPr>
            <w:rFonts w:cs="Arial"/>
            <w:color w:val="000000" w:themeColor="text1"/>
            <w:sz w:val="22"/>
            <w:szCs w:val="22"/>
          </w:rPr>
          <w:delText>maintained a 4.0 GPA</w:delText>
        </w:r>
        <w:r w:rsidR="00197157" w:rsidDel="0098567F">
          <w:rPr>
            <w:rFonts w:cs="Arial"/>
            <w:color w:val="000000" w:themeColor="text1"/>
            <w:sz w:val="22"/>
            <w:szCs w:val="22"/>
          </w:rPr>
          <w:delText xml:space="preserve">. He performed </w:delText>
        </w:r>
        <w:r w:rsidR="00197157" w:rsidRPr="00E755B5" w:rsidDel="0098567F">
          <w:rPr>
            <w:rFonts w:cs="Arial"/>
            <w:color w:val="000000" w:themeColor="text1"/>
            <w:sz w:val="22"/>
            <w:szCs w:val="22"/>
          </w:rPr>
          <w:delText>exceptionally well on his oral comprehensive and qualifying exam</w:delText>
        </w:r>
        <w:r w:rsidR="00197157" w:rsidDel="0098567F">
          <w:rPr>
            <w:rFonts w:cs="Arial"/>
            <w:color w:val="000000" w:themeColor="text1"/>
            <w:sz w:val="22"/>
            <w:szCs w:val="22"/>
          </w:rPr>
          <w:delText>s</w:delText>
        </w:r>
        <w:r w:rsidR="00197157" w:rsidRPr="00E755B5" w:rsidDel="0098567F">
          <w:rPr>
            <w:rFonts w:cs="Arial"/>
            <w:color w:val="000000" w:themeColor="text1"/>
            <w:sz w:val="22"/>
            <w:szCs w:val="22"/>
          </w:rPr>
          <w:delText xml:space="preserve">. </w:delText>
        </w:r>
        <w:r w:rsidR="00197157" w:rsidDel="0098567F">
          <w:rPr>
            <w:rFonts w:cs="Arial"/>
            <w:color w:val="000000" w:themeColor="text1"/>
            <w:sz w:val="22"/>
            <w:szCs w:val="22"/>
          </w:rPr>
          <w:delText xml:space="preserve">His academic record has improved markedly in the last 2 years. In the last 18 months, </w:delText>
        </w:r>
        <w:r w:rsidR="00197157" w:rsidRPr="00E755B5" w:rsidDel="0098567F">
          <w:rPr>
            <w:rFonts w:cs="Arial"/>
            <w:color w:val="000000" w:themeColor="text1"/>
            <w:sz w:val="22"/>
            <w:szCs w:val="22"/>
          </w:rPr>
          <w:delText xml:space="preserve">Austin has </w:delText>
        </w:r>
        <w:r w:rsidR="00197157" w:rsidDel="0098567F">
          <w:rPr>
            <w:rFonts w:cs="Arial"/>
            <w:color w:val="000000" w:themeColor="text1"/>
            <w:sz w:val="22"/>
            <w:szCs w:val="22"/>
          </w:rPr>
          <w:delText xml:space="preserve">established, </w:delText>
        </w:r>
        <w:r w:rsidR="00197157" w:rsidRPr="00E755B5" w:rsidDel="0098567F">
          <w:rPr>
            <w:rFonts w:cs="Arial"/>
            <w:color w:val="000000" w:themeColor="text1"/>
            <w:sz w:val="22"/>
            <w:szCs w:val="22"/>
          </w:rPr>
          <w:delText xml:space="preserve">bred, managed, and collected tissue from a </w:delText>
        </w:r>
        <w:r w:rsidR="00197157" w:rsidDel="0098567F">
          <w:rPr>
            <w:rFonts w:cs="Arial"/>
            <w:color w:val="000000" w:themeColor="text1"/>
            <w:sz w:val="22"/>
            <w:szCs w:val="22"/>
          </w:rPr>
          <w:delText>colony of transgenic mice, developed new techniques for the lab (pulse chase MantATP assays and PhosTag gels), and restarted a protocol for titin gel electrophoresis that had been dormant in the lab for some years. Austin is developing his skills in critical thinking and is becoming a more astute and seasoned investigator. He is tenacious and works exceptionally hard. This year Austin was even able to publish a first author paper from research he conducted during his masters degree without decelerating his current work in my lab. during I am impressed by the way that he responds to feedback and consider his research career to be on a steep upwards trajectory.</w:delText>
        </w:r>
      </w:del>
    </w:p>
    <w:p w14:paraId="1A6C3A5A" w14:textId="6F12A945" w:rsidR="0085028A" w:rsidRDefault="0085028A" w:rsidP="003D4CBB">
      <w:pPr>
        <w:pStyle w:val="paragraph"/>
        <w:spacing w:before="0" w:beforeAutospacing="0" w:after="120" w:afterAutospacing="0"/>
        <w:jc w:val="both"/>
        <w:textAlignment w:val="baseline"/>
        <w:rPr>
          <w:ins w:id="361" w:author="Campbell, Kenneth S." w:date="2025-03-31T20:19:00Z"/>
          <w:b/>
          <w:bCs/>
        </w:rPr>
        <w:pPrChange w:id="362" w:author="Campbell, Kenneth S." w:date="2025-03-31T20:30:00Z">
          <w:pPr>
            <w:spacing w:line="240" w:lineRule="auto"/>
            <w:jc w:val="both"/>
          </w:pPr>
        </w:pPrChange>
      </w:pPr>
    </w:p>
    <w:p w14:paraId="26A242C7" w14:textId="77777777" w:rsidR="00197157" w:rsidRDefault="00197157" w:rsidP="0098567F">
      <w:pPr>
        <w:pStyle w:val="AHABodyFormat"/>
        <w:rPr>
          <w:b/>
          <w:bCs/>
        </w:rPr>
        <w:pPrChange w:id="363" w:author="Campbell, Kenneth S." w:date="2025-03-31T20:16:00Z">
          <w:pPr>
            <w:spacing w:line="240" w:lineRule="auto"/>
            <w:jc w:val="both"/>
          </w:pPr>
        </w:pPrChange>
      </w:pPr>
    </w:p>
    <w:p w14:paraId="2945CCCE" w14:textId="7AA6A526" w:rsidR="00433B24" w:rsidRPr="00100161" w:rsidRDefault="00433B24" w:rsidP="00100161">
      <w:pPr>
        <w:spacing w:line="240" w:lineRule="auto"/>
        <w:jc w:val="both"/>
        <w:rPr>
          <w:b/>
          <w:bCs/>
        </w:rPr>
      </w:pPr>
      <w:r w:rsidRPr="00100161">
        <w:rPr>
          <w:b/>
          <w:bCs/>
        </w:rPr>
        <w:br w:type="page"/>
      </w:r>
    </w:p>
    <w:p w14:paraId="70887DAF" w14:textId="538BCA0F" w:rsidR="00433B24" w:rsidRDefault="00433B24" w:rsidP="009241BE">
      <w:pPr>
        <w:spacing w:line="240" w:lineRule="auto"/>
        <w:jc w:val="both"/>
        <w:rPr>
          <w:b/>
          <w:bCs/>
        </w:rPr>
      </w:pPr>
      <w:r>
        <w:rPr>
          <w:b/>
          <w:bCs/>
        </w:rPr>
        <w:lastRenderedPageBreak/>
        <w:t>SUPPORT LETTER – EBBERT</w:t>
      </w:r>
      <w:bookmarkStart w:id="364" w:name="Support_Letter_Ebbert"/>
      <w:bookmarkEnd w:id="364"/>
    </w:p>
    <w:p w14:paraId="3207E238" w14:textId="737E3BEF" w:rsidR="00433B24" w:rsidRDefault="00433B24" w:rsidP="009241BE">
      <w:pPr>
        <w:spacing w:line="240" w:lineRule="auto"/>
        <w:jc w:val="both"/>
        <w:rPr>
          <w:b/>
          <w:bCs/>
        </w:rPr>
      </w:pPr>
      <w:r>
        <w:rPr>
          <w:b/>
          <w:bCs/>
        </w:rPr>
        <w:br w:type="page"/>
      </w:r>
    </w:p>
    <w:p w14:paraId="4CCE2580" w14:textId="753A5F2D" w:rsidR="00433B24" w:rsidRDefault="00433B24" w:rsidP="009241BE">
      <w:pPr>
        <w:spacing w:line="240" w:lineRule="auto"/>
        <w:jc w:val="both"/>
        <w:rPr>
          <w:b/>
          <w:bCs/>
        </w:rPr>
      </w:pPr>
      <w:r>
        <w:rPr>
          <w:b/>
          <w:bCs/>
        </w:rPr>
        <w:lastRenderedPageBreak/>
        <w:t>SUPPORT LETTER – KAMPOURAKIS</w:t>
      </w:r>
      <w:bookmarkStart w:id="365" w:name="Support_Letter_Kampourakis"/>
      <w:bookmarkEnd w:id="365"/>
    </w:p>
    <w:p w14:paraId="7EC1E2C0" w14:textId="5B624226" w:rsidR="00433B24" w:rsidRDefault="00433B24" w:rsidP="009241BE">
      <w:pPr>
        <w:spacing w:line="240" w:lineRule="auto"/>
        <w:jc w:val="both"/>
        <w:rPr>
          <w:b/>
          <w:bCs/>
        </w:rPr>
      </w:pPr>
      <w:r>
        <w:rPr>
          <w:b/>
          <w:bCs/>
        </w:rPr>
        <w:br w:type="page"/>
      </w:r>
    </w:p>
    <w:p w14:paraId="63908EEF" w14:textId="64C9EC10" w:rsidR="00433B24" w:rsidRDefault="00433B24" w:rsidP="00710854">
      <w:pPr>
        <w:spacing w:line="240" w:lineRule="auto"/>
        <w:jc w:val="both"/>
        <w:rPr>
          <w:b/>
          <w:bCs/>
        </w:rPr>
      </w:pPr>
      <w:r>
        <w:rPr>
          <w:b/>
          <w:bCs/>
        </w:rPr>
        <w:lastRenderedPageBreak/>
        <w:t>DESCRIPTION OF INSTITUTIONAL ENVIRONMENT AND COMMITMENT TO TRAINING</w:t>
      </w:r>
      <w:bookmarkStart w:id="366" w:name="InstitutionalEnv_TrainingCommitment"/>
      <w:bookmarkEnd w:id="366"/>
    </w:p>
    <w:p w14:paraId="25B31642"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i/>
          <w:noProof/>
          <w:kern w:val="0"/>
          <w:szCs w:val="22"/>
          <w:u w:val="single"/>
          <w14:ligatures w14:val="none"/>
        </w:rPr>
        <w:drawing>
          <wp:anchor distT="0" distB="0" distL="114300" distR="114300" simplePos="0" relativeHeight="251659264" behindDoc="1" locked="0" layoutInCell="1" allowOverlap="1" wp14:anchorId="0AEA62A8" wp14:editId="5CD77D34">
            <wp:simplePos x="0" y="0"/>
            <wp:positionH relativeFrom="column">
              <wp:posOffset>2311400</wp:posOffset>
            </wp:positionH>
            <wp:positionV relativeFrom="paragraph">
              <wp:posOffset>1249045</wp:posOffset>
            </wp:positionV>
            <wp:extent cx="4470400" cy="1993900"/>
            <wp:effectExtent l="0" t="0" r="0" b="0"/>
            <wp:wrapTight wrapText="bothSides">
              <wp:wrapPolygon edited="0">
                <wp:start x="0" y="0"/>
                <wp:lineTo x="0" y="21462"/>
                <wp:lineTo x="21539" y="21462"/>
                <wp:lineTo x="21539" y="0"/>
                <wp:lineTo x="0" y="0"/>
              </wp:wrapPolygon>
            </wp:wrapTight>
            <wp:docPr id="12" name="Picture 11" descr="Table, timeline&#10;&#10;Description automatically generated">
              <a:extLst xmlns:a="http://schemas.openxmlformats.org/drawingml/2006/main">
                <a:ext uri="{FF2B5EF4-FFF2-40B4-BE49-F238E27FC236}">
                  <a16:creationId xmlns:a16="http://schemas.microsoft.com/office/drawing/2014/main" id="{6AAE5A86-BD59-A94F-8206-F485633F3C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Table, timeline&#10;&#10;Description automatically generated">
                      <a:extLst>
                        <a:ext uri="{FF2B5EF4-FFF2-40B4-BE49-F238E27FC236}">
                          <a16:creationId xmlns:a16="http://schemas.microsoft.com/office/drawing/2014/main" id="{6AAE5A86-BD59-A94F-8206-F485633F3C30}"/>
                        </a:ext>
                      </a:extLst>
                    </pic:cNvPr>
                    <pic:cNvPicPr>
                      <a:picLocks noChangeAspect="1"/>
                    </pic:cNvPicPr>
                  </pic:nvPicPr>
                  <pic:blipFill rotWithShape="1">
                    <a:blip r:embed="rId16" cstate="print">
                      <a:extLst>
                        <a:ext uri="{28A0092B-C50C-407E-A947-70E740481C1C}">
                          <a14:useLocalDpi xmlns:a14="http://schemas.microsoft.com/office/drawing/2010/main" val="0"/>
                        </a:ext>
                      </a:extLst>
                    </a:blip>
                    <a:srcRect t="24583" r="5118" b="2824"/>
                    <a:stretch/>
                  </pic:blipFill>
                  <pic:spPr bwMode="auto">
                    <a:xfrm>
                      <a:off x="0" y="0"/>
                      <a:ext cx="4470400" cy="1993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0854">
        <w:rPr>
          <w:rFonts w:eastAsia="Times New Roman" w:cs="Arial"/>
          <w:kern w:val="0"/>
          <w:szCs w:val="22"/>
          <w14:ligatures w14:val="none"/>
        </w:rPr>
        <w:t>The University of Kentucky is the state’s flagship public university with ~32,000 students (</w:t>
      </w:r>
      <w:r w:rsidRPr="00710854">
        <w:rPr>
          <w:rFonts w:eastAsia="Times New Roman" w:cs="Arial"/>
          <w:color w:val="000000"/>
          <w:kern w:val="0"/>
          <w:szCs w:val="22"/>
          <w14:ligatures w14:val="none"/>
        </w:rPr>
        <w:t>7,022 graduate students)</w:t>
      </w:r>
      <w:r w:rsidRPr="00710854">
        <w:rPr>
          <w:rFonts w:eastAsia="Times New Roman" w:cs="Arial"/>
          <w:kern w:val="0"/>
          <w:szCs w:val="22"/>
          <w14:ligatures w14:val="none"/>
        </w:rPr>
        <w:t xml:space="preserve">, 16 colleges, 93 undergraduate, 99 masters, and 66 doctoral programs. </w:t>
      </w:r>
      <w:r w:rsidRPr="00710854">
        <w:rPr>
          <w:rFonts w:eastAsia="Times New Roman" w:cs="Arial"/>
          <w:color w:val="000000"/>
          <w:kern w:val="0"/>
          <w:szCs w:val="22"/>
          <w14:ligatures w14:val="none"/>
        </w:rPr>
        <w:t xml:space="preserve">University research funding was over $468 million for fiscal year 2021, with $233 million of that supporting research in the College of Medicine. </w:t>
      </w:r>
      <w:r w:rsidRPr="00710854">
        <w:rPr>
          <w:rFonts w:eastAsia="Times New Roman" w:cs="Arial"/>
          <w:kern w:val="0"/>
          <w:szCs w:val="22"/>
          <w14:ligatures w14:val="none"/>
        </w:rPr>
        <w:t xml:space="preserve">The Department of Physiology is one of 6 basic science departments in the College of Medicine and has 29 tenure-track faculty, 11 joint faculty, 23 current PhD students, and numerous postdocs and staff. </w:t>
      </w:r>
      <w:r w:rsidRPr="00710854">
        <w:rPr>
          <w:rFonts w:eastAsia="Times New Roman" w:cs="Arial"/>
          <w:kern w:val="0"/>
          <w:szCs w:val="22"/>
          <w:u w:val="single"/>
          <w14:ligatures w14:val="none"/>
        </w:rPr>
        <w:t>Extramural support for the department totaled ~$21 million in 2021, ranking 7</w:t>
      </w:r>
      <w:r w:rsidRPr="00710854">
        <w:rPr>
          <w:rFonts w:eastAsia="Times New Roman" w:cs="Arial"/>
          <w:kern w:val="0"/>
          <w:szCs w:val="22"/>
          <w:u w:val="single"/>
          <w:vertAlign w:val="superscript"/>
          <w14:ligatures w14:val="none"/>
        </w:rPr>
        <w:t>th</w:t>
      </w:r>
      <w:r w:rsidRPr="00710854">
        <w:rPr>
          <w:rFonts w:eastAsia="Times New Roman" w:cs="Arial"/>
          <w:kern w:val="0"/>
          <w:szCs w:val="22"/>
          <w:u w:val="single"/>
          <w14:ligatures w14:val="none"/>
        </w:rPr>
        <w:t xml:space="preserve"> nationally in NIH funding.</w:t>
      </w:r>
      <w:r w:rsidRPr="00710854">
        <w:rPr>
          <w:rFonts w:eastAsia="Times New Roman" w:cs="Arial"/>
          <w:kern w:val="0"/>
          <w:szCs w:val="22"/>
          <w14:ligatures w14:val="none"/>
        </w:rPr>
        <w:t xml:space="preserve"> The Physiology faculty teach ~2,200 undergraduate, professional, and graduate students in ~50 courses each year. </w:t>
      </w:r>
    </w:p>
    <w:p w14:paraId="6269B96B" w14:textId="77777777" w:rsidR="00710854" w:rsidRPr="00710854" w:rsidRDefault="00710854" w:rsidP="00710854">
      <w:pPr>
        <w:spacing w:after="60" w:line="240" w:lineRule="auto"/>
        <w:jc w:val="both"/>
        <w:rPr>
          <w:rFonts w:eastAsia="Times New Roman" w:cs="Arial"/>
          <w:b/>
          <w:kern w:val="0"/>
          <w:szCs w:val="22"/>
          <w14:ligatures w14:val="none"/>
        </w:rPr>
      </w:pPr>
      <w:r w:rsidRPr="00710854">
        <w:rPr>
          <w:rFonts w:eastAsia="Times New Roman" w:cs="Arial"/>
          <w:b/>
          <w:kern w:val="0"/>
          <w:szCs w:val="22"/>
          <w14:ligatures w14:val="none"/>
        </w:rPr>
        <w:t>Educational Information</w:t>
      </w:r>
    </w:p>
    <w:p w14:paraId="0CFB16BD"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i/>
          <w:kern w:val="0"/>
          <w:szCs w:val="22"/>
          <w:u w:val="single"/>
          <w14:ligatures w14:val="none"/>
        </w:rPr>
        <w:t>First year</w:t>
      </w:r>
      <w:r w:rsidRPr="00710854">
        <w:rPr>
          <w:rFonts w:eastAsia="Times New Roman" w:cs="Arial"/>
          <w:i/>
          <w:kern w:val="0"/>
          <w:szCs w:val="22"/>
          <w14:ligatures w14:val="none"/>
        </w:rPr>
        <w:tab/>
      </w:r>
      <w:r w:rsidRPr="00710854">
        <w:rPr>
          <w:rFonts w:eastAsia="Times New Roman" w:cs="Arial"/>
          <w:kern w:val="0"/>
          <w:szCs w:val="22"/>
          <w14:ligatures w14:val="none"/>
        </w:rPr>
        <w:t xml:space="preserve">Most PhD students in the College of Medicine are admitted through a common Integrated Biomedical Sciences Program which enrolls 20-25 students per year. These trainees spend their first year completing a core curriculum that includes biomedical ethics, team-taught classes in cellular and molecular biomedicine, elective mini-courses and four separate 8-week research rotations. Students select a mentor </w:t>
      </w:r>
      <w:r w:rsidRPr="00710854">
        <w:rPr>
          <w:rFonts w:eastAsia="Times New Roman" w:cs="Arial"/>
          <w:color w:val="000000"/>
          <w:kern w:val="0"/>
          <w:szCs w:val="22"/>
          <w14:ligatures w14:val="none"/>
        </w:rPr>
        <w:t xml:space="preserve">from 200 full-time participating faculty within 6 basic science departments. Those choosing </w:t>
      </w:r>
      <w:r w:rsidRPr="00710854">
        <w:rPr>
          <w:rFonts w:eastAsia="Times New Roman" w:cs="Arial"/>
          <w:kern w:val="0"/>
          <w:szCs w:val="22"/>
          <w14:ligatures w14:val="none"/>
        </w:rPr>
        <w:t>a mentor in the Department of Physiology join the Physiology training program at the end of their second semester in.</w:t>
      </w:r>
    </w:p>
    <w:p w14:paraId="17A41479"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Second year</w:t>
      </w:r>
      <w:r w:rsidRPr="00710854">
        <w:rPr>
          <w:rFonts w:eastAsia="Times New Roman" w:cs="Arial"/>
          <w:kern w:val="0"/>
          <w:szCs w:val="22"/>
          <w14:ligatures w14:val="none"/>
        </w:rPr>
        <w:tab/>
        <w:t>Incoming Physiology students take PGY502 (didactic) and PGY602 (discussion based) classes during fall semester which provide 8 hours per week of advanced training in systems, cell, and molecular level physiology. As part of the PGY602 course, students complete a combined written and oral comprehensive examination process consisting of 8 hours of written examinations and a 2-hour oral exam administered by eight Physiology faculty instructors. Students must perform at B-grade or better on the comprehensive exams to continue in the Physiology program.</w:t>
      </w:r>
    </w:p>
    <w:p w14:paraId="0CB22832"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Additional required coursework in the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year includes PGY774, a one credit, discussion-based class that focuses on reading scientific literature, learning to review manuscripts, and the nuances of experimental design. Spring semester students also complete a Communication Skills Workshop, a weekly meeting that teaches effective presentation and writing styles and in which students present oral presentations related to their research project and receive faculty and student feedback. </w:t>
      </w:r>
    </w:p>
    <w:p w14:paraId="29BCCF85" w14:textId="77777777" w:rsidR="00710854" w:rsidRPr="00710854" w:rsidRDefault="00710854" w:rsidP="00710854">
      <w:pPr>
        <w:spacing w:after="0" w:line="240" w:lineRule="auto"/>
        <w:jc w:val="both"/>
        <w:rPr>
          <w:rFonts w:eastAsia="Times New Roman" w:cs="Arial"/>
          <w:kern w:val="0"/>
          <w:szCs w:val="22"/>
          <w14:ligatures w14:val="none"/>
        </w:rPr>
      </w:pPr>
      <w:bookmarkStart w:id="367" w:name="_Hlk98531140"/>
      <w:r w:rsidRPr="00710854">
        <w:rPr>
          <w:rFonts w:eastAsia="Times New Roman" w:cs="Arial"/>
          <w:kern w:val="0"/>
          <w:szCs w:val="22"/>
          <w14:ligatures w14:val="none"/>
        </w:rPr>
        <w:t>Typically, in spring of their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year, </w:t>
      </w:r>
      <w:bookmarkEnd w:id="367"/>
      <w:r w:rsidRPr="00710854">
        <w:rPr>
          <w:rFonts w:eastAsia="Times New Roman" w:cs="Arial"/>
          <w:kern w:val="0"/>
          <w:szCs w:val="22"/>
          <w14:ligatures w14:val="none"/>
        </w:rPr>
        <w:t>PhD students form their advisory committee which consists of</w:t>
      </w:r>
    </w:p>
    <w:p w14:paraId="4B71F47D"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Dissertation Director (who is generally the primary advisor)</w:t>
      </w:r>
    </w:p>
    <w:p w14:paraId="6DBD2AB6"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wo or more additional faculty members from the Department of Physiology</w:t>
      </w:r>
    </w:p>
    <w:p w14:paraId="0D1C7704"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At least one member from a supporting area outside the department</w:t>
      </w:r>
    </w:p>
    <w:p w14:paraId="180E8157"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Faculty members in Physiology have diverse research interests, spanning neuroscience, aging, cardiovascular physiology, muscle biology, and respiratory physiology. Thus, nearly all student committees are multidisciplinary. As part of biannual advisory committee meetings, student progress is evaluated by each committee member using standardized metrics. The departmental Graduate Affairs Committee monitors student progress annually. </w:t>
      </w:r>
    </w:p>
    <w:p w14:paraId="7F849283"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Third year</w:t>
      </w:r>
      <w:r w:rsidRPr="00710854">
        <w:rPr>
          <w:rFonts w:eastAsia="Times New Roman" w:cs="Arial"/>
          <w:i/>
          <w:kern w:val="0"/>
          <w:szCs w:val="22"/>
          <w14:ligatures w14:val="none"/>
        </w:rPr>
        <w:tab/>
      </w:r>
      <w:r w:rsidRPr="00710854">
        <w:rPr>
          <w:rFonts w:eastAsia="Times New Roman" w:cs="Arial"/>
          <w:kern w:val="0"/>
          <w:szCs w:val="22"/>
          <w14:ligatures w14:val="none"/>
        </w:rPr>
        <w:t>All students must complete their formal qualifying exam before the end of their 3</w:t>
      </w:r>
      <w:r w:rsidRPr="00710854">
        <w:rPr>
          <w:rFonts w:eastAsia="Times New Roman" w:cs="Arial"/>
          <w:kern w:val="0"/>
          <w:szCs w:val="22"/>
          <w:vertAlign w:val="superscript"/>
          <w14:ligatures w14:val="none"/>
        </w:rPr>
        <w:t>rd</w:t>
      </w:r>
      <w:r w:rsidRPr="00710854">
        <w:rPr>
          <w:rFonts w:eastAsia="Times New Roman" w:cs="Arial"/>
          <w:kern w:val="0"/>
          <w:szCs w:val="22"/>
          <w14:ligatures w14:val="none"/>
        </w:rPr>
        <w:t xml:space="preserve"> year fall semester. The procedures for this exam are as follows:</w:t>
      </w:r>
    </w:p>
    <w:p w14:paraId="1BF5965D"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Students develop and present two separate 500-word abstracts summarizing research proposals which are distinct from the primary advisor’s submitted grants.</w:t>
      </w:r>
    </w:p>
    <w:p w14:paraId="3796417B"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advisory committee selects one of these projects which the student then expands into a F31-style NIH grant proposal over a 4–6-week period.</w:t>
      </w:r>
    </w:p>
    <w:p w14:paraId="1A5AE167"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advisory committee examines the student, testing their ability to formulate novel hypotheses and logical experimental designs as well as their knowledge of physiology and their chosen specialized field.</w:t>
      </w:r>
    </w:p>
    <w:p w14:paraId="2B85FE77"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Required coursework includes one semester of PGY774 and one semester of Communication Skills Workshop. </w:t>
      </w:r>
    </w:p>
    <w:p w14:paraId="4E7FF119" w14:textId="77777777" w:rsidR="00710854" w:rsidRPr="00710854" w:rsidRDefault="00710854" w:rsidP="00710854">
      <w:pPr>
        <w:spacing w:after="120" w:line="240" w:lineRule="auto"/>
        <w:jc w:val="both"/>
        <w:rPr>
          <w:rFonts w:eastAsia="Times New Roman" w:cs="Arial"/>
          <w:kern w:val="0"/>
          <w:szCs w:val="22"/>
          <w:u w:val="single"/>
          <w14:ligatures w14:val="none"/>
        </w:rPr>
      </w:pPr>
      <w:r w:rsidRPr="00710854">
        <w:rPr>
          <w:rFonts w:eastAsia="Times New Roman" w:cs="Arial"/>
          <w:i/>
          <w:kern w:val="0"/>
          <w:szCs w:val="22"/>
          <w:u w:val="single"/>
          <w14:ligatures w14:val="none"/>
        </w:rPr>
        <w:lastRenderedPageBreak/>
        <w:t>Subsequent years</w:t>
      </w:r>
      <w:r w:rsidRPr="00710854">
        <w:rPr>
          <w:rFonts w:eastAsia="Times New Roman" w:cs="Arial"/>
          <w:kern w:val="0"/>
          <w:szCs w:val="22"/>
          <w14:ligatures w14:val="none"/>
        </w:rPr>
        <w:t xml:space="preserve"> Students who pass their qualifying exam enroll in PGY767 (2 research credit hours) until they are ready to defend their thesis. The final exam consists of a public one-hour seminar followed by a closed-door meeting with the advisory committee and an outside examiner appointed by the University of Kentucky Graduate School. Students must demonstrate a detailed knowledge of their field of study and defend the conclusions that they present in their written thesis. The quality and extent of the work must be such that the advisory committee regards it as suitable for publication in a reputable scientific journal/\.</w:t>
      </w:r>
    </w:p>
    <w:p w14:paraId="1D512C11"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Summary data</w:t>
      </w:r>
      <w:r w:rsidRPr="00710854">
        <w:rPr>
          <w:rFonts w:eastAsia="Times New Roman" w:cs="Arial"/>
          <w:i/>
          <w:kern w:val="0"/>
          <w:szCs w:val="22"/>
          <w:u w:val="single"/>
          <w14:ligatures w14:val="none"/>
        </w:rPr>
        <w:tab/>
      </w:r>
      <w:r w:rsidRPr="00710854">
        <w:rPr>
          <w:rFonts w:eastAsia="Times New Roman" w:cs="Arial"/>
          <w:i/>
          <w:kern w:val="0"/>
          <w:szCs w:val="22"/>
          <w14:ligatures w14:val="none"/>
        </w:rPr>
        <w:t xml:space="preserve"> </w:t>
      </w:r>
      <w:r w:rsidRPr="00710854">
        <w:rPr>
          <w:rFonts w:eastAsia="Times New Roman" w:cs="Arial"/>
          <w:kern w:val="0"/>
          <w:szCs w:val="22"/>
          <w14:ligatures w14:val="none"/>
        </w:rPr>
        <w:t>The Department of Physiology typically accepts 6 to 8 PhD students per year from the Integrated Biomedical Sciences Program and/or the College of Medicine MD/PhD program. On average, 6 students graduate from the program each year with a mean time to completion of 4.9 years. Recent graduates have moved on to post-docs at nationally ranked institutions, prominent industry positions, and leadership roles at several research Foundations.</w:t>
      </w:r>
    </w:p>
    <w:p w14:paraId="4E1455CD"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An anonymous survey completed in 2017 revealed that 37% of former trainees were “exceedingly satisfied with the training they received as a PhD student” while the other 63% reported that they were “mostly satisfied”. None of the former trainees scored the program as a neutral or worse on the 5-point scale.</w:t>
      </w:r>
    </w:p>
    <w:p w14:paraId="7D2C7A34"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Additional training opportunities</w:t>
      </w:r>
    </w:p>
    <w:p w14:paraId="2E5909D6"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In addition to research-specific seminars and journal clubs, all Physiology trainees attend weekly departmental seminars throughout their entire training and present in this forum during in their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and 3</w:t>
      </w:r>
      <w:r w:rsidRPr="00710854">
        <w:rPr>
          <w:rFonts w:eastAsia="Times New Roman" w:cs="Arial"/>
          <w:kern w:val="0"/>
          <w:szCs w:val="22"/>
          <w:vertAlign w:val="superscript"/>
          <w14:ligatures w14:val="none"/>
        </w:rPr>
        <w:t>rd</w:t>
      </w:r>
      <w:r w:rsidRPr="00710854">
        <w:rPr>
          <w:rFonts w:eastAsia="Times New Roman" w:cs="Arial"/>
          <w:kern w:val="0"/>
          <w:szCs w:val="22"/>
          <w14:ligatures w14:val="none"/>
        </w:rPr>
        <w:t xml:space="preserve"> years.</w:t>
      </w:r>
    </w:p>
    <w:p w14:paraId="28DB34C7"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All students in the program are also encouraged to </w:t>
      </w:r>
      <w:proofErr w:type="gramStart"/>
      <w:r w:rsidRPr="00710854">
        <w:rPr>
          <w:rFonts w:eastAsia="Times New Roman" w:cs="Arial"/>
          <w:kern w:val="0"/>
          <w:szCs w:val="22"/>
          <w14:ligatures w14:val="none"/>
        </w:rPr>
        <w:t>complete</w:t>
      </w:r>
      <w:proofErr w:type="gramEnd"/>
      <w:r w:rsidRPr="00710854">
        <w:rPr>
          <w:rFonts w:eastAsia="Times New Roman" w:cs="Arial"/>
          <w:kern w:val="0"/>
          <w:szCs w:val="22"/>
          <w14:ligatures w14:val="none"/>
        </w:rPr>
        <w:t xml:space="preserve"> </w:t>
      </w:r>
    </w:p>
    <w:p w14:paraId="7C848E8E" w14:textId="77777777" w:rsidR="00710854" w:rsidRPr="00710854" w:rsidRDefault="00710854" w:rsidP="00710854">
      <w:pPr>
        <w:numPr>
          <w:ilvl w:val="0"/>
          <w:numId w:val="29"/>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Physiology bootcamp – a summer-long program taken at the end of the first year which focuses on biomedical statistics and experimental design, data and image acquisition, presentation of results, funding strategies, and career development skills.</w:t>
      </w:r>
    </w:p>
    <w:p w14:paraId="045DDCBE" w14:textId="77777777" w:rsidR="00710854" w:rsidRPr="00710854" w:rsidRDefault="00710854" w:rsidP="00710854">
      <w:pPr>
        <w:numPr>
          <w:ilvl w:val="0"/>
          <w:numId w:val="29"/>
        </w:numPr>
        <w:spacing w:after="120" w:line="259" w:lineRule="auto"/>
        <w:ind w:firstLine="360"/>
        <w:contextualSpacing/>
        <w:jc w:val="both"/>
        <w:rPr>
          <w:rFonts w:eastAsia="Times New Roman" w:cs="Arial"/>
          <w:kern w:val="0"/>
          <w:szCs w:val="22"/>
          <w14:ligatures w14:val="none"/>
        </w:rPr>
      </w:pPr>
      <w:r w:rsidRPr="00710854">
        <w:rPr>
          <w:rFonts w:eastAsia="Times New Roman" w:cs="Arial"/>
          <w:kern w:val="0"/>
          <w:szCs w:val="22"/>
          <w14:ligatures w14:val="none"/>
        </w:rPr>
        <w:t xml:space="preserve">Teaching skills workshop – an informal program led by the department’s Director of Teaching which helps students to gain experience lecturing to undergraduates and leading discussion groups, laboratory sessions, and lab demonstrations. </w:t>
      </w:r>
    </w:p>
    <w:p w14:paraId="1FEA21F1"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All students also attend a wide range of regional, national, and international-level scientific meetings. Typical events </w:t>
      </w:r>
      <w:proofErr w:type="gramStart"/>
      <w:r w:rsidRPr="00710854">
        <w:rPr>
          <w:rFonts w:eastAsia="Times New Roman" w:cs="Arial"/>
          <w:kern w:val="0"/>
          <w:szCs w:val="22"/>
          <w14:ligatures w14:val="none"/>
        </w:rPr>
        <w:t>include:</w:t>
      </w:r>
      <w:proofErr w:type="gramEnd"/>
      <w:r w:rsidRPr="00710854">
        <w:rPr>
          <w:rFonts w:eastAsia="Times New Roman" w:cs="Arial"/>
          <w:kern w:val="0"/>
          <w:szCs w:val="22"/>
          <w14:ligatures w14:val="none"/>
        </w:rPr>
        <w:t xml:space="preserve"> Kentucky Chapter of the American Physiological Society, Experimental Biology, Biophysical Society, Society for Neuroscience, and American Heart Association Scientific Sessions.</w:t>
      </w:r>
    </w:p>
    <w:p w14:paraId="7424E7E0"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Diversity and inclusivity</w:t>
      </w:r>
    </w:p>
    <w:p w14:paraId="46E06799"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 xml:space="preserve">As an academic department in the College of Medicine, Physiology is committed to creating an environment of diversity, inclusivity, and openness where acceptance is a right for all students, faculty, and staff. College initiatives in this area </w:t>
      </w:r>
      <w:proofErr w:type="gramStart"/>
      <w:r w:rsidRPr="00710854">
        <w:rPr>
          <w:rFonts w:eastAsia="Times New Roman" w:cs="Arial"/>
          <w:kern w:val="0"/>
          <w:szCs w:val="22"/>
          <w14:ligatures w14:val="none"/>
        </w:rPr>
        <w:t>include:</w:t>
      </w:r>
      <w:proofErr w:type="gramEnd"/>
      <w:r w:rsidRPr="00710854">
        <w:rPr>
          <w:rFonts w:eastAsia="Times New Roman" w:cs="Arial"/>
          <w:kern w:val="0"/>
          <w:szCs w:val="22"/>
          <w14:ligatures w14:val="none"/>
        </w:rPr>
        <w:t xml:space="preserve"> Diversity Champion Awards, a Faculty of Color Network, UK </w:t>
      </w:r>
      <w:proofErr w:type="spellStart"/>
      <w:r w:rsidRPr="00710854">
        <w:rPr>
          <w:rFonts w:eastAsia="Times New Roman" w:cs="Arial"/>
          <w:kern w:val="0"/>
          <w:szCs w:val="22"/>
          <w14:ligatures w14:val="none"/>
        </w:rPr>
        <w:t>medPRIDE</w:t>
      </w:r>
      <w:proofErr w:type="spellEnd"/>
      <w:r w:rsidRPr="00710854">
        <w:rPr>
          <w:rFonts w:eastAsia="Times New Roman" w:cs="Arial"/>
          <w:kern w:val="0"/>
          <w:szCs w:val="22"/>
          <w14:ligatures w14:val="none"/>
        </w:rPr>
        <w:t>, and Women in Medicine and Science. Over the past 5 years, 47% of PhD students in the Department are female and 18% have been underrepresented minorities.</w:t>
      </w:r>
    </w:p>
    <w:p w14:paraId="29F32FBA"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Status of Applicant</w:t>
      </w:r>
    </w:p>
    <w:p w14:paraId="717AAF8F" w14:textId="57282270" w:rsidR="00710854" w:rsidRPr="00710854" w:rsidRDefault="00710854" w:rsidP="00710854">
      <w:pPr>
        <w:spacing w:after="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 xml:space="preserve">Austin </w:t>
      </w:r>
      <w:r>
        <w:rPr>
          <w:rFonts w:eastAsia="Times New Roman" w:cs="Arial"/>
          <w:kern w:val="0"/>
          <w:szCs w:val="22"/>
          <w14:ligatures w14:val="none"/>
        </w:rPr>
        <w:t>Minton</w:t>
      </w:r>
      <w:r w:rsidRPr="00710854">
        <w:rPr>
          <w:rFonts w:eastAsia="Times New Roman" w:cs="Arial"/>
          <w:kern w:val="0"/>
          <w:szCs w:val="22"/>
          <w14:ligatures w14:val="none"/>
        </w:rPr>
        <w:t xml:space="preserve"> is in the 3rd year of his PhD studies at the University of Kentucky. He transitioned into the Physiology program during the summer of 202</w:t>
      </w:r>
      <w:r>
        <w:rPr>
          <w:rFonts w:eastAsia="Times New Roman" w:cs="Arial"/>
          <w:kern w:val="0"/>
          <w:szCs w:val="22"/>
          <w14:ligatures w14:val="none"/>
        </w:rPr>
        <w:t>3</w:t>
      </w:r>
      <w:r w:rsidRPr="00710854">
        <w:rPr>
          <w:rFonts w:eastAsia="Times New Roman" w:cs="Arial"/>
          <w:kern w:val="0"/>
          <w:szCs w:val="22"/>
          <w14:ligatures w14:val="none"/>
        </w:rPr>
        <w:t xml:space="preserve"> after successfully completing his first year in the Integrated Biomedical Sciences Program. He is in good academic standing and has passed his qualifying exam.</w:t>
      </w:r>
    </w:p>
    <w:p w14:paraId="0AADFB9C" w14:textId="77777777" w:rsidR="00710854" w:rsidRPr="00710854" w:rsidRDefault="00710854" w:rsidP="00710854">
      <w:pPr>
        <w:spacing w:after="60" w:line="240" w:lineRule="auto"/>
        <w:jc w:val="both"/>
        <w:rPr>
          <w:rFonts w:eastAsia="Times New Roman" w:cs="Arial"/>
          <w:b/>
          <w:kern w:val="0"/>
          <w:szCs w:val="22"/>
          <w14:ligatures w14:val="none"/>
        </w:rPr>
      </w:pPr>
    </w:p>
    <w:p w14:paraId="4F9A507C"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 xml:space="preserve">Individual providing this </w:t>
      </w:r>
      <w:proofErr w:type="gramStart"/>
      <w:r w:rsidRPr="00710854">
        <w:rPr>
          <w:rFonts w:eastAsia="Times New Roman" w:cs="Arial"/>
          <w:b/>
          <w:kern w:val="0"/>
          <w:szCs w:val="22"/>
          <w14:ligatures w14:val="none"/>
        </w:rPr>
        <w:t>information</w:t>
      </w:r>
      <w:proofErr w:type="gramEnd"/>
    </w:p>
    <w:p w14:paraId="6E0E8374"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noProof/>
          <w:kern w:val="0"/>
          <w:szCs w:val="22"/>
          <w14:ligatures w14:val="none"/>
        </w:rPr>
        <w:drawing>
          <wp:inline distT="0" distB="0" distL="0" distR="0" wp14:anchorId="51EB1A3E" wp14:editId="498843B3">
            <wp:extent cx="1148080" cy="607207"/>
            <wp:effectExtent l="0" t="0" r="0" b="2540"/>
            <wp:docPr id="6" name="Picture 6"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ignature on a white background&#10;&#10;AI-generated content may be incorrect."/>
                    <pic:cNvPicPr/>
                  </pic:nvPicPr>
                  <pic:blipFill>
                    <a:blip r:embed="rId17"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191822" cy="630342"/>
                    </a:xfrm>
                    <a:prstGeom prst="rect">
                      <a:avLst/>
                    </a:prstGeom>
                  </pic:spPr>
                </pic:pic>
              </a:graphicData>
            </a:graphic>
          </wp:inline>
        </w:drawing>
      </w:r>
    </w:p>
    <w:p w14:paraId="3DD5F440"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Lance A. Johnson, PhD</w:t>
      </w:r>
    </w:p>
    <w:p w14:paraId="5407FF82"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i/>
          <w:kern w:val="0"/>
          <w:szCs w:val="22"/>
          <w14:ligatures w14:val="none"/>
        </w:rPr>
        <w:t>Director of Graduate Studies</w:t>
      </w:r>
      <w:r w:rsidRPr="00710854">
        <w:rPr>
          <w:rFonts w:eastAsia="Times New Roman" w:cs="Arial"/>
          <w:kern w:val="0"/>
          <w:szCs w:val="22"/>
          <w14:ligatures w14:val="none"/>
        </w:rPr>
        <w:t>, Department of Physiology</w:t>
      </w:r>
    </w:p>
    <w:p w14:paraId="51E20A46"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i/>
          <w:kern w:val="0"/>
          <w:szCs w:val="22"/>
          <w14:ligatures w14:val="none"/>
        </w:rPr>
        <w:t>Associate Professor</w:t>
      </w:r>
      <w:r w:rsidRPr="00710854">
        <w:rPr>
          <w:rFonts w:eastAsia="Times New Roman" w:cs="Arial"/>
          <w:kern w:val="0"/>
          <w:szCs w:val="22"/>
          <w14:ligatures w14:val="none"/>
        </w:rPr>
        <w:t>, Sanders Brown Center on Aging</w:t>
      </w:r>
    </w:p>
    <w:p w14:paraId="16CB128B" w14:textId="16B78675" w:rsidR="00433B2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University of Kentucky</w:t>
      </w:r>
    </w:p>
    <w:sectPr w:rsidR="00433B24" w:rsidRPr="00710854" w:rsidSect="00BC66B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nton, Austin T." w:date="2025-03-29T09:46:00Z" w:initials="AM">
    <w:p w14:paraId="5AD4B682" w14:textId="77777777" w:rsidR="00DE503C" w:rsidRDefault="00DE503C" w:rsidP="00DE503C">
      <w:pPr>
        <w:pStyle w:val="CommentText"/>
      </w:pPr>
      <w:r>
        <w:rPr>
          <w:rStyle w:val="CommentReference"/>
        </w:rPr>
        <w:annotationRef/>
      </w:r>
      <w:r>
        <w:t>Internal Deadline: 01Apr25 @ 9am</w:t>
      </w:r>
    </w:p>
    <w:p w14:paraId="6376DBE0" w14:textId="77777777" w:rsidR="00DE503C" w:rsidRDefault="00DE503C" w:rsidP="00DE503C">
      <w:pPr>
        <w:pStyle w:val="CommentText"/>
      </w:pPr>
      <w:r>
        <w:t>NIH Deadline: 08Apr25 @ 5pm</w:t>
      </w:r>
    </w:p>
  </w:comment>
  <w:comment w:id="7" w:author="Minton, Austin T." w:date="2025-03-29T11:22:00Z" w:initials="AM">
    <w:p w14:paraId="13E43785" w14:textId="77777777" w:rsidR="00100161" w:rsidRDefault="000F5287" w:rsidP="00100161">
      <w:pPr>
        <w:pStyle w:val="CommentText"/>
      </w:pPr>
      <w:r>
        <w:rPr>
          <w:rStyle w:val="CommentReference"/>
        </w:rPr>
        <w:annotationRef/>
      </w:r>
      <w:r w:rsidR="00100161">
        <w:t>*UPDATES: GRADES NO LONGER REQUIRED*</w:t>
      </w:r>
    </w:p>
  </w:comment>
  <w:comment w:id="51" w:author="Campbell, Kenneth S." w:date="2025-03-31T18:58:00Z" w:initials="CKS">
    <w:p w14:paraId="1CCCB9A8" w14:textId="77777777" w:rsidR="00AF372E" w:rsidRDefault="00AF372E" w:rsidP="00FA71BF">
      <w:pPr>
        <w:pStyle w:val="CommentText"/>
      </w:pPr>
      <w:r>
        <w:rPr>
          <w:rStyle w:val="CommentReference"/>
        </w:rPr>
        <w:annotationRef/>
      </w:r>
      <w:r>
        <w:t>This doesn't flow - the samples don't provide you with training in the science assays. Delete or re-order / re-phrase.</w:t>
      </w:r>
    </w:p>
  </w:comment>
  <w:comment w:id="54" w:author="Campbell, Kenneth S." w:date="2025-03-31T19:12:00Z" w:initials="CKS">
    <w:p w14:paraId="708CF40A" w14:textId="77777777" w:rsidR="00034CF2" w:rsidRDefault="00034CF2" w:rsidP="00E03F65">
      <w:pPr>
        <w:pStyle w:val="CommentText"/>
      </w:pPr>
      <w:r>
        <w:rPr>
          <w:rStyle w:val="CommentReference"/>
        </w:rPr>
        <w:annotationRef/>
      </w:r>
      <w:r>
        <w:t>Fill this in.</w:t>
      </w:r>
    </w:p>
  </w:comment>
  <w:comment w:id="92" w:author="Campbell, Kenneth S." w:date="2025-03-31T19:21:00Z" w:initials="CKS">
    <w:p w14:paraId="176141B9" w14:textId="77777777" w:rsidR="007F1E3B" w:rsidRDefault="007F1E3B" w:rsidP="005A73E1">
      <w:pPr>
        <w:pStyle w:val="CommentText"/>
      </w:pPr>
      <w:r>
        <w:rPr>
          <w:rStyle w:val="CommentReference"/>
        </w:rPr>
        <w:annotationRef/>
      </w:r>
      <w:r>
        <w:t>This is messy and convoluted and not as good as you can do.</w:t>
      </w:r>
    </w:p>
  </w:comment>
  <w:comment w:id="93" w:author="Campbell, Kenneth S." w:date="2025-03-31T19:21:00Z" w:initials="CKS">
    <w:p w14:paraId="3663B6E5" w14:textId="77777777" w:rsidR="007F1E3B" w:rsidRDefault="007F1E3B" w:rsidP="002204F8">
      <w:pPr>
        <w:pStyle w:val="CommentText"/>
      </w:pPr>
      <w:r>
        <w:rPr>
          <w:rStyle w:val="CommentReference"/>
        </w:rPr>
        <w:annotationRef/>
      </w:r>
      <w:r>
        <w:t>Vague -would have more impact if you can put some details behind it.</w:t>
      </w:r>
    </w:p>
  </w:comment>
  <w:comment w:id="94" w:author="Campbell, Kenneth S." w:date="2025-03-31T19:22:00Z" w:initials="CKS">
    <w:p w14:paraId="5905969B" w14:textId="77777777" w:rsidR="007F1E3B" w:rsidRDefault="007F1E3B" w:rsidP="008264B7">
      <w:pPr>
        <w:pStyle w:val="CommentText"/>
      </w:pPr>
      <w:r>
        <w:rPr>
          <w:rStyle w:val="CommentReference"/>
        </w:rPr>
        <w:annotationRef/>
      </w:r>
      <w:r>
        <w:t>Can you be more specific - feels very vague.</w:t>
      </w:r>
    </w:p>
  </w:comment>
  <w:comment w:id="110" w:author="Campbell, Kenneth S." w:date="2025-03-31T19:25:00Z" w:initials="CKS">
    <w:p w14:paraId="03FB07F2" w14:textId="77777777" w:rsidR="004156A0" w:rsidRDefault="004156A0" w:rsidP="00832DDA">
      <w:pPr>
        <w:pStyle w:val="CommentText"/>
      </w:pPr>
      <w:r>
        <w:rPr>
          <w:rStyle w:val="CommentReference"/>
        </w:rPr>
        <w:annotationRef/>
      </w:r>
      <w:r>
        <w:t>Not clear how this refers to the table below.</w:t>
      </w:r>
    </w:p>
  </w:comment>
  <w:comment w:id="111" w:author="Campbell, Kenneth S." w:date="2025-03-31T19:27:00Z" w:initials="CKS">
    <w:p w14:paraId="499194EC" w14:textId="77777777" w:rsidR="004156A0" w:rsidRDefault="004156A0" w:rsidP="00ED475C">
      <w:pPr>
        <w:pStyle w:val="CommentText"/>
      </w:pPr>
      <w:r>
        <w:rPr>
          <w:rStyle w:val="CommentReference"/>
        </w:rPr>
        <w:annotationRef/>
      </w:r>
      <w:r>
        <w:t>These are tables- they need a table number.</w:t>
      </w:r>
    </w:p>
  </w:comment>
  <w:comment w:id="115" w:author="Campbell, Kenneth S." w:date="2025-03-31T19:30:00Z" w:initials="CKS">
    <w:p w14:paraId="62B79C36" w14:textId="77777777" w:rsidR="004156A0" w:rsidRDefault="004156A0" w:rsidP="00824440">
      <w:pPr>
        <w:pStyle w:val="CommentText"/>
      </w:pPr>
      <w:r>
        <w:rPr>
          <w:rStyle w:val="CommentReference"/>
        </w:rPr>
        <w:annotationRef/>
      </w:r>
      <w:r>
        <w:t>Does this add much? Not clear to me.</w:t>
      </w:r>
    </w:p>
  </w:comment>
  <w:comment w:id="119" w:author="Campbell, Kenneth S." w:date="2025-03-31T19:28:00Z" w:initials="CKS">
    <w:p w14:paraId="6F32861C" w14:textId="4482FA9F" w:rsidR="004156A0" w:rsidRDefault="004156A0" w:rsidP="0028038B">
      <w:pPr>
        <w:pStyle w:val="CommentText"/>
      </w:pPr>
      <w:r>
        <w:rPr>
          <w:rStyle w:val="CommentReference"/>
        </w:rPr>
        <w:annotationRef/>
      </w:r>
      <w:r>
        <w:t>Electrophoresis of ultra-large proteins?</w:t>
      </w:r>
    </w:p>
  </w:comment>
  <w:comment w:id="120" w:author="Campbell, Kenneth S." w:date="2025-03-31T19:29:00Z" w:initials="CKS">
    <w:p w14:paraId="59A14C40" w14:textId="77777777" w:rsidR="004156A0" w:rsidRDefault="004156A0" w:rsidP="00FE4880">
      <w:pPr>
        <w:pStyle w:val="CommentText"/>
      </w:pPr>
      <w:r>
        <w:rPr>
          <w:rStyle w:val="CommentReference"/>
        </w:rPr>
        <w:annotationRef/>
      </w:r>
      <w:r>
        <w:t>What incorporation?</w:t>
      </w:r>
    </w:p>
  </w:comment>
  <w:comment w:id="121" w:author="Campbell, Kenneth S." w:date="2025-03-31T19:29:00Z" w:initials="CKS">
    <w:p w14:paraId="3448F350" w14:textId="20C545F3" w:rsidR="004156A0" w:rsidRDefault="004156A0" w:rsidP="009E4AC5">
      <w:pPr>
        <w:pStyle w:val="CommentText"/>
      </w:pPr>
      <w:r>
        <w:rPr>
          <w:rStyle w:val="CommentReference"/>
        </w:rPr>
        <w:annotationRef/>
      </w:r>
      <w:r>
        <w:t>These are the same and they have a different tense to the boxes above.</w:t>
      </w:r>
    </w:p>
  </w:comment>
  <w:comment w:id="122" w:author="Campbell, Kenneth S." w:date="2025-03-31T19:30:00Z" w:initials="CKS">
    <w:p w14:paraId="52EDC60B" w14:textId="77777777" w:rsidR="004156A0" w:rsidRDefault="004156A0" w:rsidP="00F50878">
      <w:pPr>
        <w:pStyle w:val="CommentText"/>
      </w:pPr>
      <w:r>
        <w:rPr>
          <w:rStyle w:val="CommentReference"/>
        </w:rPr>
        <w:annotationRef/>
      </w:r>
      <w:r>
        <w:t>This sounds kinky - or at least I don't know what it's supposed to mean.</w:t>
      </w:r>
    </w:p>
  </w:comment>
  <w:comment w:id="123" w:author="Campbell, Kenneth S." w:date="2025-03-31T19:30:00Z" w:initials="CKS">
    <w:p w14:paraId="10CA44AC" w14:textId="77777777" w:rsidR="004156A0" w:rsidRDefault="004156A0" w:rsidP="00381579">
      <w:pPr>
        <w:pStyle w:val="CommentText"/>
      </w:pPr>
      <w:r>
        <w:rPr>
          <w:rStyle w:val="CommentReference"/>
        </w:rPr>
        <w:annotationRef/>
      </w:r>
      <w:r>
        <w:t>Not sure you can include hyperlinks any more.</w:t>
      </w:r>
    </w:p>
  </w:comment>
  <w:comment w:id="140" w:author="Campbell, Kenneth S." w:date="2025-03-31T19:33:00Z" w:initials="CKS">
    <w:p w14:paraId="6E9A2263" w14:textId="77777777" w:rsidR="004156A0" w:rsidRDefault="004156A0" w:rsidP="00161C3C">
      <w:pPr>
        <w:pStyle w:val="CommentText"/>
      </w:pPr>
      <w:r>
        <w:rPr>
          <w:rStyle w:val="CommentReference"/>
        </w:rPr>
        <w:annotationRef/>
      </w:r>
      <w:r>
        <w:t>Can you provide some examples here? Maybe include names of people you are already working with?</w:t>
      </w:r>
    </w:p>
  </w:comment>
  <w:comment w:id="141" w:author="Campbell, Kenneth S." w:date="2025-03-31T19:35:00Z" w:initials="CKS">
    <w:p w14:paraId="2556D607" w14:textId="77777777" w:rsidR="00B260F3" w:rsidRDefault="00B260F3" w:rsidP="00A43458">
      <w:pPr>
        <w:pStyle w:val="CommentText"/>
      </w:pPr>
      <w:r>
        <w:rPr>
          <w:rStyle w:val="CommentReference"/>
        </w:rPr>
        <w:annotationRef/>
      </w:r>
      <w:r>
        <w:t>Lots of issues here. Why no experiments in year 3? That's death to the proposal.</w:t>
      </w:r>
      <w:r>
        <w:br/>
      </w:r>
      <w:r>
        <w:br/>
        <w:t>Why no manuscripts until half-way through Year 2 - again seems too slow.</w:t>
      </w:r>
      <w:r>
        <w:br/>
      </w:r>
      <w:r>
        <w:br/>
        <w:t>Why intermittent mentoring of students?</w:t>
      </w:r>
    </w:p>
  </w:comment>
  <w:comment w:id="142" w:author="Campbell, Kenneth S." w:date="2025-03-31T19:36:00Z" w:initials="CKS">
    <w:p w14:paraId="33B53341" w14:textId="77777777" w:rsidR="00B260F3" w:rsidRDefault="00B260F3" w:rsidP="008379C5">
      <w:pPr>
        <w:pStyle w:val="CommentText"/>
      </w:pPr>
      <w:r>
        <w:rPr>
          <w:rStyle w:val="CommentReference"/>
        </w:rPr>
        <w:annotationRef/>
      </w:r>
      <w:r>
        <w:t>But that's a skill for Aim 1? So you've shot yourself in the foot.</w:t>
      </w:r>
    </w:p>
  </w:comment>
  <w:comment w:id="143" w:author="Campbell, Kenneth S." w:date="2025-03-31T19:36:00Z" w:initials="CKS">
    <w:p w14:paraId="0948878D" w14:textId="77777777" w:rsidR="00B260F3" w:rsidRDefault="00B260F3" w:rsidP="0098006A">
      <w:pPr>
        <w:pStyle w:val="CommentText"/>
      </w:pPr>
      <w:r>
        <w:rPr>
          <w:rStyle w:val="CommentReference"/>
        </w:rPr>
        <w:annotationRef/>
      </w:r>
      <w:r>
        <w:t>PCR? Something else? Not clear what this means.</w:t>
      </w:r>
    </w:p>
  </w:comment>
  <w:comment w:id="144" w:author="Campbell, Kenneth S." w:date="2025-03-31T19:37:00Z" w:initials="CKS">
    <w:p w14:paraId="67CE780E" w14:textId="77777777" w:rsidR="00B260F3" w:rsidRDefault="00B260F3" w:rsidP="0024324E">
      <w:pPr>
        <w:pStyle w:val="CommentText"/>
      </w:pPr>
      <w:r>
        <w:rPr>
          <w:rStyle w:val="CommentReference"/>
        </w:rPr>
        <w:annotationRef/>
      </w:r>
      <w:r>
        <w:t>So if you're doing this before the grant starts, why is it 50% through year 2 before you get the paper?</w:t>
      </w:r>
    </w:p>
  </w:comment>
  <w:comment w:id="145" w:author="Minton, Austin T." w:date="2025-03-29T06:57:00Z" w:initials="AM">
    <w:p w14:paraId="4EE7E20F" w14:textId="375BB31E" w:rsidR="00100161" w:rsidRDefault="00B5433A" w:rsidP="00100161">
      <w:pPr>
        <w:pStyle w:val="CommentText"/>
      </w:pPr>
      <w:r>
        <w:rPr>
          <w:rStyle w:val="CommentReference"/>
        </w:rPr>
        <w:annotationRef/>
      </w:r>
      <w:r w:rsidR="00100161">
        <w:t>*UPDATES: NO FIGURES ALLOWED*</w:t>
      </w:r>
    </w:p>
  </w:comment>
  <w:comment w:id="148" w:author="Campbell, Kenneth S." w:date="2025-03-31T19:45:00Z" w:initials="CKS">
    <w:p w14:paraId="2831E6EB" w14:textId="77777777" w:rsidR="00B260F3" w:rsidRDefault="00B260F3">
      <w:pPr>
        <w:pStyle w:val="CommentText"/>
      </w:pPr>
      <w:r>
        <w:rPr>
          <w:rStyle w:val="CommentReference"/>
        </w:rPr>
        <w:annotationRef/>
      </w:r>
      <w:r>
        <w:t>I think this page is getting you into a mess. Can you edit the relevant section from AWH, shown here.</w:t>
      </w:r>
      <w:r>
        <w:br/>
      </w:r>
      <w:r>
        <w:br/>
      </w:r>
      <w:r>
        <w:br/>
      </w:r>
      <w:r>
        <w:rPr>
          <w:b/>
          <w:bCs/>
          <w:color w:val="000000"/>
        </w:rPr>
        <w:t>Respective Contributions</w:t>
      </w:r>
    </w:p>
    <w:p w14:paraId="1D7487D6" w14:textId="77777777" w:rsidR="00B260F3" w:rsidRDefault="00B260F3">
      <w:pPr>
        <w:pStyle w:val="CommentText"/>
      </w:pPr>
      <w:r>
        <w:rPr>
          <w:color w:val="000000"/>
        </w:rPr>
        <w:t xml:space="preserve">The applicant section of this proposal was prepared entirely by Austin Wellette-Hunsucker. Dr. Kenneth Campbell provided edits and suggestions for revisions for clarity and format. </w:t>
      </w:r>
    </w:p>
    <w:p w14:paraId="1A8BD4A4" w14:textId="77777777" w:rsidR="00B260F3" w:rsidRDefault="00B260F3">
      <w:pPr>
        <w:pStyle w:val="CommentText"/>
      </w:pPr>
      <w:r>
        <w:rPr>
          <w:color w:val="000000"/>
        </w:rPr>
        <w:t>The global hypothesis that reduced contractility in DCM results from increases in myosin SRX stabilization, augmented by decreased phosphorylation of regulatory proteins, was developed by the applicant, Austin Wellette-Hunsucker. Furthermore, the applicant hypothesized that myosin activators would destabilize the myosin SRX in DCM hearts at short and long sarcomere lengths. The applicant developed the aims and experiments proposed in this project with some input and refinement by his PhD advisory committee.</w:t>
      </w:r>
    </w:p>
    <w:p w14:paraId="01695E64" w14:textId="77777777" w:rsidR="00B260F3" w:rsidRDefault="00B260F3">
      <w:pPr>
        <w:pStyle w:val="CommentText"/>
      </w:pPr>
      <w:r>
        <w:rPr>
          <w:b/>
          <w:bCs/>
        </w:rPr>
        <w:t>Respective roles in accomplishing the proposed research:</w:t>
      </w:r>
    </w:p>
    <w:p w14:paraId="1EB674D3" w14:textId="77777777" w:rsidR="00B260F3" w:rsidRDefault="00B260F3" w:rsidP="006C4FAE">
      <w:pPr>
        <w:pStyle w:val="CommentText"/>
      </w:pPr>
      <w:r>
        <w:rPr>
          <w:color w:val="000000"/>
        </w:rPr>
        <w:t>Austin Wellette-Hunsucker will be the principal investigator for this project, conduct the experiments, and analyze the results. Drs. Frolenkov, Gupta, and Kampourakis will provide support when their expertise will be helpful. Dr. Campbell will continue to provide mentorship on various aspects of each assay and support with experimental design, data analysis, and interpretation.</w:t>
      </w:r>
    </w:p>
  </w:comment>
  <w:comment w:id="178" w:author="Campbell, Kenneth S." w:date="2025-03-31T19:48:00Z" w:initials="CKS">
    <w:p w14:paraId="58EFAFEA" w14:textId="77777777" w:rsidR="00ED5393" w:rsidRDefault="00ED5393" w:rsidP="008D13E0">
      <w:pPr>
        <w:pStyle w:val="CommentText"/>
      </w:pPr>
      <w:r>
        <w:rPr>
          <w:rStyle w:val="CommentReference"/>
        </w:rPr>
        <w:annotationRef/>
      </w:r>
      <w:r>
        <w:t>Convoluted</w:t>
      </w:r>
    </w:p>
  </w:comment>
  <w:comment w:id="201" w:author="Campbell, Kenneth S." w:date="2025-03-31T19:52:00Z" w:initials="CKS">
    <w:p w14:paraId="6574DEF5" w14:textId="77777777" w:rsidR="00ED5393" w:rsidRDefault="00ED5393" w:rsidP="00537AAD">
      <w:pPr>
        <w:pStyle w:val="CommentText"/>
      </w:pPr>
      <w:r>
        <w:rPr>
          <w:rStyle w:val="CommentReference"/>
        </w:rPr>
        <w:annotationRef/>
      </w:r>
      <w:r>
        <w:t>Don't know what this means.</w:t>
      </w:r>
    </w:p>
  </w:comment>
  <w:comment w:id="203" w:author="Campbell, Kenneth S." w:date="2025-03-31T19:54:00Z" w:initials="CKS">
    <w:p w14:paraId="5389F67B" w14:textId="77777777" w:rsidR="00ED5393" w:rsidRDefault="00ED5393" w:rsidP="00666596">
      <w:pPr>
        <w:pStyle w:val="CommentText"/>
      </w:pPr>
      <w:r>
        <w:rPr>
          <w:rStyle w:val="CommentReference"/>
        </w:rPr>
        <w:annotationRef/>
      </w:r>
      <w:r>
        <w:t>Already said</w:t>
      </w:r>
    </w:p>
  </w:comment>
  <w:comment w:id="218" w:author="Campbell, Kenneth S." w:date="2025-03-31T20:01:00Z" w:initials="CKS">
    <w:p w14:paraId="357B6D73" w14:textId="77777777" w:rsidR="00956ECB" w:rsidRDefault="00956ECB" w:rsidP="008A1B6C">
      <w:pPr>
        <w:pStyle w:val="CommentText"/>
      </w:pPr>
      <w:r>
        <w:rPr>
          <w:rStyle w:val="CommentReference"/>
        </w:rPr>
        <w:annotationRef/>
      </w:r>
      <w:r>
        <w:t>Can you copy the four goals (A-D) across from your AHA application. Make sure they align with what you have written elsewhere, and adjust the lettering/numbering so that they are not confused with the A to ? Headers for the different NIH required sections.</w:t>
      </w:r>
    </w:p>
  </w:comment>
  <w:comment w:id="219" w:author="Campbell, Kenneth S." w:date="2025-03-31T20:01:00Z" w:initials="CKS">
    <w:p w14:paraId="291FDC08" w14:textId="77777777" w:rsidR="00956ECB" w:rsidRDefault="00956ECB" w:rsidP="007546CF">
      <w:pPr>
        <w:pStyle w:val="CommentText"/>
      </w:pPr>
      <w:r>
        <w:rPr>
          <w:rStyle w:val="CommentReference"/>
        </w:rPr>
        <w:annotationRef/>
      </w:r>
      <w:r>
        <w:t>Make sure these match elsewhere.</w:t>
      </w:r>
    </w:p>
  </w:comment>
  <w:comment w:id="245" w:author="Campbell, Kenneth S." w:date="2025-03-31T20:06:00Z" w:initials="CKS">
    <w:p w14:paraId="12A7E5E7" w14:textId="77777777" w:rsidR="0098567F" w:rsidRDefault="0098567F" w:rsidP="00EE1238">
      <w:pPr>
        <w:pStyle w:val="CommentText"/>
      </w:pPr>
      <w:r>
        <w:rPr>
          <w:rStyle w:val="CommentReference"/>
        </w:rPr>
        <w:annotationRef/>
      </w:r>
      <w:r>
        <w:t>This is going to have to be updated for your specific go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76DBE0" w15:done="0"/>
  <w15:commentEx w15:paraId="13E43785" w15:done="0"/>
  <w15:commentEx w15:paraId="1CCCB9A8" w15:done="0"/>
  <w15:commentEx w15:paraId="708CF40A" w15:done="0"/>
  <w15:commentEx w15:paraId="176141B9" w15:done="0"/>
  <w15:commentEx w15:paraId="3663B6E5" w15:done="0"/>
  <w15:commentEx w15:paraId="5905969B" w15:done="0"/>
  <w15:commentEx w15:paraId="03FB07F2" w15:done="0"/>
  <w15:commentEx w15:paraId="499194EC" w15:done="0"/>
  <w15:commentEx w15:paraId="62B79C36" w15:done="0"/>
  <w15:commentEx w15:paraId="6F32861C" w15:done="0"/>
  <w15:commentEx w15:paraId="59A14C40" w15:done="0"/>
  <w15:commentEx w15:paraId="3448F350" w15:done="0"/>
  <w15:commentEx w15:paraId="52EDC60B" w15:done="0"/>
  <w15:commentEx w15:paraId="10CA44AC" w15:done="0"/>
  <w15:commentEx w15:paraId="6E9A2263" w15:done="0"/>
  <w15:commentEx w15:paraId="2556D607" w15:done="0"/>
  <w15:commentEx w15:paraId="33B53341" w15:done="0"/>
  <w15:commentEx w15:paraId="0948878D" w15:done="0"/>
  <w15:commentEx w15:paraId="67CE780E" w15:done="0"/>
  <w15:commentEx w15:paraId="4EE7E20F" w15:done="0"/>
  <w15:commentEx w15:paraId="1EB674D3" w15:done="0"/>
  <w15:commentEx w15:paraId="58EFAFEA" w15:done="0"/>
  <w15:commentEx w15:paraId="6574DEF5" w15:done="0"/>
  <w15:commentEx w15:paraId="5389F67B" w15:done="0"/>
  <w15:commentEx w15:paraId="357B6D73" w15:done="0"/>
  <w15:commentEx w15:paraId="291FDC08" w15:done="0"/>
  <w15:commentEx w15:paraId="12A7E5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AFD4A" w16cex:dateUtc="2025-03-29T13:46:00Z"/>
  <w16cex:commentExtensible w16cex:durableId="20A7209B" w16cex:dateUtc="2025-03-29T15:22:00Z"/>
  <w16cex:commentExtensible w16cex:durableId="2B95646A" w16cex:dateUtc="2025-03-31T22:58:00Z"/>
  <w16cex:commentExtensible w16cex:durableId="2B9567B9" w16cex:dateUtc="2025-03-31T23:12:00Z"/>
  <w16cex:commentExtensible w16cex:durableId="2B95699C" w16cex:dateUtc="2025-03-31T23:21:00Z"/>
  <w16cex:commentExtensible w16cex:durableId="2B9569C8" w16cex:dateUtc="2025-03-31T23:21:00Z"/>
  <w16cex:commentExtensible w16cex:durableId="2B9569DE" w16cex:dateUtc="2025-03-31T23:22:00Z"/>
  <w16cex:commentExtensible w16cex:durableId="2B956AAC" w16cex:dateUtc="2025-03-31T23:25:00Z"/>
  <w16cex:commentExtensible w16cex:durableId="2B956B38" w16cex:dateUtc="2025-03-31T23:27:00Z"/>
  <w16cex:commentExtensible w16cex:durableId="2B956BDB" w16cex:dateUtc="2025-03-31T23:30:00Z"/>
  <w16cex:commentExtensible w16cex:durableId="2B956B72" w16cex:dateUtc="2025-03-31T23:28:00Z"/>
  <w16cex:commentExtensible w16cex:durableId="2B956BA9" w16cex:dateUtc="2025-03-31T23:29:00Z"/>
  <w16cex:commentExtensible w16cex:durableId="2B956B97" w16cex:dateUtc="2025-03-31T23:29:00Z"/>
  <w16cex:commentExtensible w16cex:durableId="2B956BBC" w16cex:dateUtc="2025-03-31T23:30:00Z"/>
  <w16cex:commentExtensible w16cex:durableId="2B956BF3" w16cex:dateUtc="2025-03-31T23:30:00Z"/>
  <w16cex:commentExtensible w16cex:durableId="2B956CA2" w16cex:dateUtc="2025-03-31T23:33:00Z"/>
  <w16cex:commentExtensible w16cex:durableId="2B956D02" w16cex:dateUtc="2025-03-31T23:35:00Z"/>
  <w16cex:commentExtensible w16cex:durableId="2B956D3E" w16cex:dateUtc="2025-03-31T23:36:00Z"/>
  <w16cex:commentExtensible w16cex:durableId="2B956D5A" w16cex:dateUtc="2025-03-31T23:36:00Z"/>
  <w16cex:commentExtensible w16cex:durableId="2B956D7C" w16cex:dateUtc="2025-03-31T23:37:00Z"/>
  <w16cex:commentExtensible w16cex:durableId="6351763D" w16cex:dateUtc="2025-03-29T10:57:00Z"/>
  <w16cex:commentExtensible w16cex:durableId="2B956F60" w16cex:dateUtc="2025-03-31T23:45:00Z"/>
  <w16cex:commentExtensible w16cex:durableId="2B95701F" w16cex:dateUtc="2025-03-31T23:48:00Z"/>
  <w16cex:commentExtensible w16cex:durableId="2B95711B" w16cex:dateUtc="2025-03-31T23:52:00Z"/>
  <w16cex:commentExtensible w16cex:durableId="2B95717C" w16cex:dateUtc="2025-03-31T23:54:00Z"/>
  <w16cex:commentExtensible w16cex:durableId="2B957307" w16cex:dateUtc="2025-04-01T00:01:00Z"/>
  <w16cex:commentExtensible w16cex:durableId="2B95731A" w16cex:dateUtc="2025-04-01T00:01:00Z"/>
  <w16cex:commentExtensible w16cex:durableId="2B957447" w16cex:dateUtc="2025-04-01T0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76DBE0" w16cid:durableId="272AFD4A"/>
  <w16cid:commentId w16cid:paraId="13E43785" w16cid:durableId="20A7209B"/>
  <w16cid:commentId w16cid:paraId="1CCCB9A8" w16cid:durableId="2B95646A"/>
  <w16cid:commentId w16cid:paraId="708CF40A" w16cid:durableId="2B9567B9"/>
  <w16cid:commentId w16cid:paraId="176141B9" w16cid:durableId="2B95699C"/>
  <w16cid:commentId w16cid:paraId="3663B6E5" w16cid:durableId="2B9569C8"/>
  <w16cid:commentId w16cid:paraId="5905969B" w16cid:durableId="2B9569DE"/>
  <w16cid:commentId w16cid:paraId="03FB07F2" w16cid:durableId="2B956AAC"/>
  <w16cid:commentId w16cid:paraId="499194EC" w16cid:durableId="2B956B38"/>
  <w16cid:commentId w16cid:paraId="62B79C36" w16cid:durableId="2B956BDB"/>
  <w16cid:commentId w16cid:paraId="6F32861C" w16cid:durableId="2B956B72"/>
  <w16cid:commentId w16cid:paraId="59A14C40" w16cid:durableId="2B956BA9"/>
  <w16cid:commentId w16cid:paraId="3448F350" w16cid:durableId="2B956B97"/>
  <w16cid:commentId w16cid:paraId="52EDC60B" w16cid:durableId="2B956BBC"/>
  <w16cid:commentId w16cid:paraId="10CA44AC" w16cid:durableId="2B956BF3"/>
  <w16cid:commentId w16cid:paraId="6E9A2263" w16cid:durableId="2B956CA2"/>
  <w16cid:commentId w16cid:paraId="2556D607" w16cid:durableId="2B956D02"/>
  <w16cid:commentId w16cid:paraId="33B53341" w16cid:durableId="2B956D3E"/>
  <w16cid:commentId w16cid:paraId="0948878D" w16cid:durableId="2B956D5A"/>
  <w16cid:commentId w16cid:paraId="67CE780E" w16cid:durableId="2B956D7C"/>
  <w16cid:commentId w16cid:paraId="4EE7E20F" w16cid:durableId="6351763D"/>
  <w16cid:commentId w16cid:paraId="1EB674D3" w16cid:durableId="2B956F60"/>
  <w16cid:commentId w16cid:paraId="58EFAFEA" w16cid:durableId="2B95701F"/>
  <w16cid:commentId w16cid:paraId="6574DEF5" w16cid:durableId="2B95711B"/>
  <w16cid:commentId w16cid:paraId="5389F67B" w16cid:durableId="2B95717C"/>
  <w16cid:commentId w16cid:paraId="357B6D73" w16cid:durableId="2B957307"/>
  <w16cid:commentId w16cid:paraId="291FDC08" w16cid:durableId="2B95731A"/>
  <w16cid:commentId w16cid:paraId="12A7E5E7" w16cid:durableId="2B95744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charset w:val="00"/>
    <w:family w:val="roman"/>
    <w:pitch w:val="default"/>
  </w:font>
  <w:font w:name="ArialMT">
    <w:altName w:val="Arial"/>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E073D"/>
    <w:multiLevelType w:val="multilevel"/>
    <w:tmpl w:val="D6E258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000BA"/>
    <w:multiLevelType w:val="multilevel"/>
    <w:tmpl w:val="CC2C5756"/>
    <w:lvl w:ilvl="0">
      <w:start w:val="1"/>
      <w:numFmt w:val="upp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 w15:restartNumberingAfterBreak="0">
    <w:nsid w:val="0E9C19FB"/>
    <w:multiLevelType w:val="multilevel"/>
    <w:tmpl w:val="B7104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A50E30"/>
    <w:multiLevelType w:val="hybridMultilevel"/>
    <w:tmpl w:val="7DC693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697DAC"/>
    <w:multiLevelType w:val="hybridMultilevel"/>
    <w:tmpl w:val="A3B84E6C"/>
    <w:lvl w:ilvl="0" w:tplc="E4B8F7C4">
      <w:start w:val="1"/>
      <w:numFmt w:val="upperLetter"/>
      <w:lvlText w:val="%1."/>
      <w:lvlJc w:val="left"/>
      <w:pPr>
        <w:ind w:left="36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5994C25"/>
    <w:multiLevelType w:val="hybridMultilevel"/>
    <w:tmpl w:val="B4A48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9C60365"/>
    <w:multiLevelType w:val="multilevel"/>
    <w:tmpl w:val="9A1CB6C0"/>
    <w:lvl w:ilvl="0">
      <w:start w:val="1"/>
      <w:numFmt w:val="upp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7" w15:restartNumberingAfterBreak="0">
    <w:nsid w:val="200047C7"/>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8" w15:restartNumberingAfterBreak="0">
    <w:nsid w:val="20406937"/>
    <w:multiLevelType w:val="hybridMultilevel"/>
    <w:tmpl w:val="7FB848F8"/>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55E527B"/>
    <w:multiLevelType w:val="hybridMultilevel"/>
    <w:tmpl w:val="040A619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6483F5B"/>
    <w:multiLevelType w:val="hybridMultilevel"/>
    <w:tmpl w:val="94BA0B5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B90C45"/>
    <w:multiLevelType w:val="hybridMultilevel"/>
    <w:tmpl w:val="AF1C5354"/>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884082A"/>
    <w:multiLevelType w:val="multilevel"/>
    <w:tmpl w:val="CBF891B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C5C79DE"/>
    <w:multiLevelType w:val="hybridMultilevel"/>
    <w:tmpl w:val="143ED8D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1A247E2"/>
    <w:multiLevelType w:val="hybridMultilevel"/>
    <w:tmpl w:val="A91AC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3520821"/>
    <w:multiLevelType w:val="hybridMultilevel"/>
    <w:tmpl w:val="A6D246FA"/>
    <w:lvl w:ilvl="0" w:tplc="60341DFC">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666A94"/>
    <w:multiLevelType w:val="hybridMultilevel"/>
    <w:tmpl w:val="B066B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A66C43"/>
    <w:multiLevelType w:val="hybridMultilevel"/>
    <w:tmpl w:val="EAF426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144F92"/>
    <w:multiLevelType w:val="hybridMultilevel"/>
    <w:tmpl w:val="5A7A6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6E301D"/>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0" w15:restartNumberingAfterBreak="0">
    <w:nsid w:val="5D4608D9"/>
    <w:multiLevelType w:val="hybridMultilevel"/>
    <w:tmpl w:val="331AE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09E587D"/>
    <w:multiLevelType w:val="hybridMultilevel"/>
    <w:tmpl w:val="DB38A00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4433DBC"/>
    <w:multiLevelType w:val="hybridMultilevel"/>
    <w:tmpl w:val="41C69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5A81A66"/>
    <w:multiLevelType w:val="multilevel"/>
    <w:tmpl w:val="F28A55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7C23ED1"/>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6BEE6511"/>
    <w:multiLevelType w:val="hybridMultilevel"/>
    <w:tmpl w:val="2E327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F207A57"/>
    <w:multiLevelType w:val="hybridMultilevel"/>
    <w:tmpl w:val="82A68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8B4522"/>
    <w:multiLevelType w:val="hybridMultilevel"/>
    <w:tmpl w:val="C9C2C87E"/>
    <w:lvl w:ilvl="0" w:tplc="015EB712">
      <w:start w:val="1"/>
      <w:numFmt w:val="decimal"/>
      <w:lvlText w:val="%1."/>
      <w:lvlJc w:val="left"/>
      <w:pPr>
        <w:ind w:left="360" w:hanging="360"/>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D79623E"/>
    <w:multiLevelType w:val="multilevel"/>
    <w:tmpl w:val="9600240A"/>
    <w:lvl w:ilvl="0">
      <w:start w:val="1"/>
      <w:numFmt w:val="upperLetter"/>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DAC7B2F"/>
    <w:multiLevelType w:val="hybridMultilevel"/>
    <w:tmpl w:val="54BAB4E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F680513"/>
    <w:multiLevelType w:val="hybridMultilevel"/>
    <w:tmpl w:val="22765C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8070437">
    <w:abstractNumId w:val="22"/>
  </w:num>
  <w:num w:numId="2" w16cid:durableId="1997998494">
    <w:abstractNumId w:val="11"/>
  </w:num>
  <w:num w:numId="3" w16cid:durableId="720400843">
    <w:abstractNumId w:val="9"/>
  </w:num>
  <w:num w:numId="4" w16cid:durableId="1293831570">
    <w:abstractNumId w:val="21"/>
  </w:num>
  <w:num w:numId="5" w16cid:durableId="602342133">
    <w:abstractNumId w:val="8"/>
  </w:num>
  <w:num w:numId="6" w16cid:durableId="238096552">
    <w:abstractNumId w:val="13"/>
  </w:num>
  <w:num w:numId="7" w16cid:durableId="736900448">
    <w:abstractNumId w:val="15"/>
  </w:num>
  <w:num w:numId="8" w16cid:durableId="1507017469">
    <w:abstractNumId w:val="2"/>
  </w:num>
  <w:num w:numId="9" w16cid:durableId="340856608">
    <w:abstractNumId w:val="0"/>
  </w:num>
  <w:num w:numId="10" w16cid:durableId="1682971530">
    <w:abstractNumId w:val="12"/>
  </w:num>
  <w:num w:numId="11" w16cid:durableId="787894550">
    <w:abstractNumId w:val="23"/>
  </w:num>
  <w:num w:numId="12" w16cid:durableId="243564212">
    <w:abstractNumId w:val="28"/>
  </w:num>
  <w:num w:numId="13" w16cid:durableId="1294798796">
    <w:abstractNumId w:val="29"/>
  </w:num>
  <w:num w:numId="14" w16cid:durableId="1463234520">
    <w:abstractNumId w:val="27"/>
  </w:num>
  <w:num w:numId="15" w16cid:durableId="2029676849">
    <w:abstractNumId w:val="5"/>
  </w:num>
  <w:num w:numId="16" w16cid:durableId="986595533">
    <w:abstractNumId w:val="18"/>
  </w:num>
  <w:num w:numId="17" w16cid:durableId="1979528947">
    <w:abstractNumId w:val="26"/>
  </w:num>
  <w:num w:numId="18" w16cid:durableId="1930774085">
    <w:abstractNumId w:val="20"/>
  </w:num>
  <w:num w:numId="19" w16cid:durableId="1182670030">
    <w:abstractNumId w:val="14"/>
  </w:num>
  <w:num w:numId="20" w16cid:durableId="185947078">
    <w:abstractNumId w:val="30"/>
  </w:num>
  <w:num w:numId="21" w16cid:durableId="49040590">
    <w:abstractNumId w:val="10"/>
  </w:num>
  <w:num w:numId="22" w16cid:durableId="1923176790">
    <w:abstractNumId w:val="6"/>
  </w:num>
  <w:num w:numId="23" w16cid:durableId="692849503">
    <w:abstractNumId w:val="25"/>
  </w:num>
  <w:num w:numId="24" w16cid:durableId="1102187347">
    <w:abstractNumId w:val="7"/>
  </w:num>
  <w:num w:numId="25" w16cid:durableId="488787268">
    <w:abstractNumId w:val="19"/>
  </w:num>
  <w:num w:numId="26" w16cid:durableId="607658151">
    <w:abstractNumId w:val="24"/>
  </w:num>
  <w:num w:numId="27" w16cid:durableId="1924608188">
    <w:abstractNumId w:val="16"/>
  </w:num>
  <w:num w:numId="28" w16cid:durableId="1269121747">
    <w:abstractNumId w:val="17"/>
  </w:num>
  <w:num w:numId="29" w16cid:durableId="1661615566">
    <w:abstractNumId w:val="3"/>
  </w:num>
  <w:num w:numId="30" w16cid:durableId="1807501329">
    <w:abstractNumId w:val="1"/>
  </w:num>
  <w:num w:numId="31" w16cid:durableId="210298535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nton, Austin T.">
    <w15:presenceInfo w15:providerId="AD" w15:userId="S::atmi229@uky.edu::71f795bf-c635-4070-a0e5-2ffa30aa9f5b"/>
  </w15:person>
  <w15:person w15:author="Campbell, Kenneth S.">
    <w15:presenceInfo w15:providerId="AD" w15:userId="S::kscamp3@uky.edu::bc1e839a-754a-422a-a68e-82b88a74db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mer J Public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0adeeurwsfqedrtlxz22h990wwv5a0fee&quot;&gt;2025_F31&lt;record-ids&gt;&lt;item&gt;2&lt;/item&gt;&lt;item&gt;5&lt;/item&gt;&lt;item&gt;6&lt;/item&gt;&lt;item&gt;7&lt;/item&gt;&lt;item&gt;8&lt;/item&gt;&lt;item&gt;10&lt;/item&gt;&lt;item&gt;11&lt;/item&gt;&lt;item&gt;12&lt;/item&gt;&lt;item&gt;13&lt;/item&gt;&lt;item&gt;14&lt;/item&gt;&lt;item&gt;16&lt;/item&gt;&lt;item&gt;18&lt;/item&gt;&lt;item&gt;19&lt;/item&gt;&lt;item&gt;20&lt;/item&gt;&lt;item&gt;23&lt;/item&gt;&lt;item&gt;24&lt;/item&gt;&lt;item&gt;25&lt;/item&gt;&lt;item&gt;29&lt;/item&gt;&lt;item&gt;30&lt;/item&gt;&lt;item&gt;33&lt;/item&gt;&lt;/record-ids&gt;&lt;/item&gt;&lt;/Libraries&gt;"/>
  </w:docVars>
  <w:rsids>
    <w:rsidRoot w:val="00BC66B0"/>
    <w:rsid w:val="00000AB3"/>
    <w:rsid w:val="00034CF2"/>
    <w:rsid w:val="000734DE"/>
    <w:rsid w:val="000B0934"/>
    <w:rsid w:val="000B410E"/>
    <w:rsid w:val="000F5287"/>
    <w:rsid w:val="00100161"/>
    <w:rsid w:val="00123FB0"/>
    <w:rsid w:val="00197157"/>
    <w:rsid w:val="001B6E73"/>
    <w:rsid w:val="001B72F5"/>
    <w:rsid w:val="001C5705"/>
    <w:rsid w:val="001C5B83"/>
    <w:rsid w:val="001F2FBE"/>
    <w:rsid w:val="00224412"/>
    <w:rsid w:val="00243BE1"/>
    <w:rsid w:val="00266978"/>
    <w:rsid w:val="0028219B"/>
    <w:rsid w:val="00290797"/>
    <w:rsid w:val="002A45C7"/>
    <w:rsid w:val="002B03FC"/>
    <w:rsid w:val="002C06AF"/>
    <w:rsid w:val="002E029F"/>
    <w:rsid w:val="002E462C"/>
    <w:rsid w:val="00302538"/>
    <w:rsid w:val="003255E7"/>
    <w:rsid w:val="003840F9"/>
    <w:rsid w:val="003A3E3D"/>
    <w:rsid w:val="003A52FB"/>
    <w:rsid w:val="003A756E"/>
    <w:rsid w:val="003C3548"/>
    <w:rsid w:val="003D0219"/>
    <w:rsid w:val="003D4CBB"/>
    <w:rsid w:val="003D5D29"/>
    <w:rsid w:val="003E4C7F"/>
    <w:rsid w:val="003F5E8A"/>
    <w:rsid w:val="004156A0"/>
    <w:rsid w:val="00431A80"/>
    <w:rsid w:val="00433B24"/>
    <w:rsid w:val="00457501"/>
    <w:rsid w:val="004A407E"/>
    <w:rsid w:val="004D183A"/>
    <w:rsid w:val="004E3FB1"/>
    <w:rsid w:val="004F36F8"/>
    <w:rsid w:val="005138F0"/>
    <w:rsid w:val="005365F1"/>
    <w:rsid w:val="00570D63"/>
    <w:rsid w:val="005712E9"/>
    <w:rsid w:val="0057209A"/>
    <w:rsid w:val="00595CF9"/>
    <w:rsid w:val="005A215B"/>
    <w:rsid w:val="005D600C"/>
    <w:rsid w:val="005E308D"/>
    <w:rsid w:val="006452AC"/>
    <w:rsid w:val="006C0D2E"/>
    <w:rsid w:val="006E0BEC"/>
    <w:rsid w:val="00710854"/>
    <w:rsid w:val="00723286"/>
    <w:rsid w:val="007447F6"/>
    <w:rsid w:val="00771E48"/>
    <w:rsid w:val="007B0FB4"/>
    <w:rsid w:val="007B26A6"/>
    <w:rsid w:val="007F1E3B"/>
    <w:rsid w:val="00826A9A"/>
    <w:rsid w:val="00843B1F"/>
    <w:rsid w:val="0085028A"/>
    <w:rsid w:val="00894CDA"/>
    <w:rsid w:val="008A2688"/>
    <w:rsid w:val="008B4183"/>
    <w:rsid w:val="008C1765"/>
    <w:rsid w:val="008D649E"/>
    <w:rsid w:val="008F1F0A"/>
    <w:rsid w:val="00907F0D"/>
    <w:rsid w:val="0092103B"/>
    <w:rsid w:val="009241BE"/>
    <w:rsid w:val="009450B7"/>
    <w:rsid w:val="00946AD4"/>
    <w:rsid w:val="0095126F"/>
    <w:rsid w:val="00956ECB"/>
    <w:rsid w:val="0098567F"/>
    <w:rsid w:val="009A4CE0"/>
    <w:rsid w:val="009B1F27"/>
    <w:rsid w:val="009C5270"/>
    <w:rsid w:val="00A23A5B"/>
    <w:rsid w:val="00A34085"/>
    <w:rsid w:val="00AC04E1"/>
    <w:rsid w:val="00AC17BC"/>
    <w:rsid w:val="00AD6E36"/>
    <w:rsid w:val="00AF372E"/>
    <w:rsid w:val="00AF5CD4"/>
    <w:rsid w:val="00B1018B"/>
    <w:rsid w:val="00B14C17"/>
    <w:rsid w:val="00B166FC"/>
    <w:rsid w:val="00B260F3"/>
    <w:rsid w:val="00B5433A"/>
    <w:rsid w:val="00B60BD4"/>
    <w:rsid w:val="00B87382"/>
    <w:rsid w:val="00BA1A83"/>
    <w:rsid w:val="00BB7787"/>
    <w:rsid w:val="00BC66B0"/>
    <w:rsid w:val="00BD1126"/>
    <w:rsid w:val="00BD13B9"/>
    <w:rsid w:val="00BF73B0"/>
    <w:rsid w:val="00C10C34"/>
    <w:rsid w:val="00C76E7C"/>
    <w:rsid w:val="00CA3F99"/>
    <w:rsid w:val="00CC26F8"/>
    <w:rsid w:val="00CD354E"/>
    <w:rsid w:val="00CF2A07"/>
    <w:rsid w:val="00CF3021"/>
    <w:rsid w:val="00D34BB5"/>
    <w:rsid w:val="00D355D3"/>
    <w:rsid w:val="00D44645"/>
    <w:rsid w:val="00D821CD"/>
    <w:rsid w:val="00DD4551"/>
    <w:rsid w:val="00DE503C"/>
    <w:rsid w:val="00E03001"/>
    <w:rsid w:val="00E35A80"/>
    <w:rsid w:val="00E36007"/>
    <w:rsid w:val="00E4317D"/>
    <w:rsid w:val="00E43689"/>
    <w:rsid w:val="00E51BD6"/>
    <w:rsid w:val="00EC246A"/>
    <w:rsid w:val="00EC6FBF"/>
    <w:rsid w:val="00ED5393"/>
    <w:rsid w:val="00EE0484"/>
    <w:rsid w:val="00F32C50"/>
    <w:rsid w:val="00F351E7"/>
    <w:rsid w:val="00F37722"/>
    <w:rsid w:val="00F401D5"/>
    <w:rsid w:val="00F56F92"/>
    <w:rsid w:val="00F6215B"/>
    <w:rsid w:val="00F87CC1"/>
    <w:rsid w:val="00F93553"/>
    <w:rsid w:val="00FA449C"/>
    <w:rsid w:val="00FB5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B8CF7"/>
  <w15:chartTrackingRefBased/>
  <w15:docId w15:val="{F87FB145-11CB-43CF-B8B9-7FE772724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kern w:val="2"/>
        <w:sz w:val="22"/>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66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66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66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66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66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66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66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66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66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6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66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66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66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66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66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66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66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66B0"/>
    <w:rPr>
      <w:rFonts w:eastAsiaTheme="majorEastAsia" w:cstheme="majorBidi"/>
      <w:color w:val="272727" w:themeColor="text1" w:themeTint="D8"/>
    </w:rPr>
  </w:style>
  <w:style w:type="paragraph" w:styleId="Title">
    <w:name w:val="Title"/>
    <w:basedOn w:val="Normal"/>
    <w:next w:val="Normal"/>
    <w:link w:val="TitleChar"/>
    <w:qFormat/>
    <w:rsid w:val="00BC66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BC66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66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66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66B0"/>
    <w:pPr>
      <w:spacing w:before="160"/>
      <w:jc w:val="center"/>
    </w:pPr>
    <w:rPr>
      <w:i/>
      <w:iCs/>
      <w:color w:val="404040" w:themeColor="text1" w:themeTint="BF"/>
    </w:rPr>
  </w:style>
  <w:style w:type="character" w:customStyle="1" w:styleId="QuoteChar">
    <w:name w:val="Quote Char"/>
    <w:basedOn w:val="DefaultParagraphFont"/>
    <w:link w:val="Quote"/>
    <w:uiPriority w:val="29"/>
    <w:rsid w:val="00BC66B0"/>
    <w:rPr>
      <w:i/>
      <w:iCs/>
      <w:color w:val="404040" w:themeColor="text1" w:themeTint="BF"/>
    </w:rPr>
  </w:style>
  <w:style w:type="paragraph" w:styleId="ListParagraph">
    <w:name w:val="List Paragraph"/>
    <w:basedOn w:val="Normal"/>
    <w:uiPriority w:val="34"/>
    <w:qFormat/>
    <w:rsid w:val="00BC66B0"/>
    <w:pPr>
      <w:ind w:left="720"/>
      <w:contextualSpacing/>
    </w:pPr>
  </w:style>
  <w:style w:type="character" w:styleId="IntenseEmphasis">
    <w:name w:val="Intense Emphasis"/>
    <w:basedOn w:val="DefaultParagraphFont"/>
    <w:uiPriority w:val="21"/>
    <w:qFormat/>
    <w:rsid w:val="00BC66B0"/>
    <w:rPr>
      <w:i/>
      <w:iCs/>
      <w:color w:val="0F4761" w:themeColor="accent1" w:themeShade="BF"/>
    </w:rPr>
  </w:style>
  <w:style w:type="paragraph" w:styleId="IntenseQuote">
    <w:name w:val="Intense Quote"/>
    <w:basedOn w:val="Normal"/>
    <w:next w:val="Normal"/>
    <w:link w:val="IntenseQuoteChar"/>
    <w:uiPriority w:val="30"/>
    <w:qFormat/>
    <w:rsid w:val="00BC66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66B0"/>
    <w:rPr>
      <w:i/>
      <w:iCs/>
      <w:color w:val="0F4761" w:themeColor="accent1" w:themeShade="BF"/>
    </w:rPr>
  </w:style>
  <w:style w:type="character" w:styleId="IntenseReference">
    <w:name w:val="Intense Reference"/>
    <w:basedOn w:val="DefaultParagraphFont"/>
    <w:uiPriority w:val="32"/>
    <w:qFormat/>
    <w:rsid w:val="00BC66B0"/>
    <w:rPr>
      <w:b/>
      <w:bCs/>
      <w:smallCaps/>
      <w:color w:val="0F4761" w:themeColor="accent1" w:themeShade="BF"/>
      <w:spacing w:val="5"/>
    </w:rPr>
  </w:style>
  <w:style w:type="table" w:styleId="TableGrid">
    <w:name w:val="Table Grid"/>
    <w:basedOn w:val="TableNormal"/>
    <w:uiPriority w:val="59"/>
    <w:rsid w:val="00BC6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33B24"/>
    <w:rPr>
      <w:sz w:val="16"/>
      <w:szCs w:val="16"/>
    </w:rPr>
  </w:style>
  <w:style w:type="paragraph" w:styleId="CommentText">
    <w:name w:val="annotation text"/>
    <w:basedOn w:val="Normal"/>
    <w:link w:val="CommentTextChar"/>
    <w:uiPriority w:val="99"/>
    <w:unhideWhenUsed/>
    <w:rsid w:val="00433B24"/>
    <w:pPr>
      <w:spacing w:line="240" w:lineRule="auto"/>
    </w:pPr>
    <w:rPr>
      <w:sz w:val="20"/>
      <w:szCs w:val="20"/>
    </w:rPr>
  </w:style>
  <w:style w:type="character" w:customStyle="1" w:styleId="CommentTextChar">
    <w:name w:val="Comment Text Char"/>
    <w:basedOn w:val="DefaultParagraphFont"/>
    <w:link w:val="CommentText"/>
    <w:uiPriority w:val="99"/>
    <w:rsid w:val="00433B24"/>
    <w:rPr>
      <w:sz w:val="20"/>
      <w:szCs w:val="20"/>
    </w:rPr>
  </w:style>
  <w:style w:type="paragraph" w:styleId="CommentSubject">
    <w:name w:val="annotation subject"/>
    <w:basedOn w:val="CommentText"/>
    <w:next w:val="CommentText"/>
    <w:link w:val="CommentSubjectChar"/>
    <w:uiPriority w:val="99"/>
    <w:semiHidden/>
    <w:unhideWhenUsed/>
    <w:rsid w:val="00433B24"/>
    <w:rPr>
      <w:b/>
      <w:bCs/>
    </w:rPr>
  </w:style>
  <w:style w:type="character" w:customStyle="1" w:styleId="CommentSubjectChar">
    <w:name w:val="Comment Subject Char"/>
    <w:basedOn w:val="CommentTextChar"/>
    <w:link w:val="CommentSubject"/>
    <w:uiPriority w:val="99"/>
    <w:semiHidden/>
    <w:rsid w:val="00433B24"/>
    <w:rPr>
      <w:b/>
      <w:bCs/>
      <w:sz w:val="20"/>
      <w:szCs w:val="20"/>
    </w:rPr>
  </w:style>
  <w:style w:type="character" w:styleId="Hyperlink">
    <w:name w:val="Hyperlink"/>
    <w:basedOn w:val="DefaultParagraphFont"/>
    <w:uiPriority w:val="99"/>
    <w:unhideWhenUsed/>
    <w:rsid w:val="009241BE"/>
    <w:rPr>
      <w:color w:val="467886" w:themeColor="hyperlink"/>
      <w:u w:val="single"/>
    </w:rPr>
  </w:style>
  <w:style w:type="character" w:styleId="Strong">
    <w:name w:val="Strong"/>
    <w:basedOn w:val="DefaultParagraphFont"/>
    <w:qFormat/>
    <w:rsid w:val="009241BE"/>
    <w:rPr>
      <w:b/>
      <w:bCs/>
    </w:rPr>
  </w:style>
  <w:style w:type="paragraph" w:customStyle="1" w:styleId="DataField11pt-Single">
    <w:name w:val="Data Field 11pt-Single"/>
    <w:basedOn w:val="Normal"/>
    <w:link w:val="DataField11pt-SingleChar"/>
    <w:rsid w:val="009241BE"/>
    <w:pPr>
      <w:autoSpaceDE w:val="0"/>
      <w:autoSpaceDN w:val="0"/>
      <w:spacing w:after="0" w:line="240" w:lineRule="auto"/>
    </w:pPr>
    <w:rPr>
      <w:rFonts w:eastAsia="Times New Roman" w:cs="Arial"/>
      <w:kern w:val="0"/>
      <w:szCs w:val="20"/>
      <w14:ligatures w14:val="none"/>
    </w:rPr>
  </w:style>
  <w:style w:type="character" w:customStyle="1" w:styleId="DataField11pt-SingleChar">
    <w:name w:val="Data Field 11pt-Single Char"/>
    <w:basedOn w:val="DefaultParagraphFont"/>
    <w:link w:val="DataField11pt-Single"/>
    <w:rsid w:val="009241BE"/>
    <w:rPr>
      <w:rFonts w:eastAsia="Times New Roman" w:cs="Arial"/>
      <w:kern w:val="0"/>
      <w:szCs w:val="20"/>
      <w14:ligatures w14:val="none"/>
    </w:rPr>
  </w:style>
  <w:style w:type="paragraph" w:customStyle="1" w:styleId="HeadingNote">
    <w:name w:val="Heading Note"/>
    <w:basedOn w:val="Normal"/>
    <w:rsid w:val="009241BE"/>
    <w:pPr>
      <w:pBdr>
        <w:bottom w:val="single" w:sz="4" w:space="6" w:color="auto"/>
      </w:pBdr>
      <w:autoSpaceDE w:val="0"/>
      <w:autoSpaceDN w:val="0"/>
      <w:spacing w:before="40" w:after="40" w:line="240" w:lineRule="auto"/>
      <w:jc w:val="center"/>
    </w:pPr>
    <w:rPr>
      <w:rFonts w:eastAsia="Times New Roman" w:cs="Arial"/>
      <w:iCs/>
      <w:kern w:val="0"/>
      <w:sz w:val="16"/>
      <w:szCs w:val="16"/>
      <w14:ligatures w14:val="none"/>
    </w:rPr>
  </w:style>
  <w:style w:type="paragraph" w:customStyle="1" w:styleId="FormFieldCaption">
    <w:name w:val="Form Field Caption"/>
    <w:basedOn w:val="Normal"/>
    <w:rsid w:val="009241BE"/>
    <w:pPr>
      <w:tabs>
        <w:tab w:val="left" w:pos="270"/>
      </w:tabs>
      <w:autoSpaceDE w:val="0"/>
      <w:autoSpaceDN w:val="0"/>
      <w:spacing w:after="0" w:line="240" w:lineRule="auto"/>
    </w:pPr>
    <w:rPr>
      <w:rFonts w:eastAsia="Times New Roman" w:cs="Arial"/>
      <w:kern w:val="0"/>
      <w:sz w:val="16"/>
      <w:szCs w:val="16"/>
      <w14:ligatures w14:val="none"/>
    </w:rPr>
  </w:style>
  <w:style w:type="character" w:styleId="Emphasis">
    <w:name w:val="Emphasis"/>
    <w:basedOn w:val="DefaultParagraphFont"/>
    <w:qFormat/>
    <w:rsid w:val="009241BE"/>
    <w:rPr>
      <w:i/>
      <w:iCs/>
    </w:rPr>
  </w:style>
  <w:style w:type="paragraph" w:customStyle="1" w:styleId="OMBInfo">
    <w:name w:val="OMB Info"/>
    <w:basedOn w:val="Normal"/>
    <w:qFormat/>
    <w:rsid w:val="009241BE"/>
    <w:pPr>
      <w:autoSpaceDE w:val="0"/>
      <w:autoSpaceDN w:val="0"/>
      <w:spacing w:after="120" w:line="240" w:lineRule="auto"/>
      <w:jc w:val="right"/>
    </w:pPr>
    <w:rPr>
      <w:rFonts w:eastAsia="Times New Roman" w:cs="Times New Roman"/>
      <w:kern w:val="0"/>
      <w:sz w:val="16"/>
      <w14:ligatures w14:val="none"/>
    </w:rPr>
  </w:style>
  <w:style w:type="paragraph" w:customStyle="1" w:styleId="FormFieldCaption1">
    <w:name w:val="Form Field Caption1"/>
    <w:basedOn w:val="FormFieldCaption"/>
    <w:qFormat/>
    <w:rsid w:val="009241BE"/>
    <w:pPr>
      <w:spacing w:after="160"/>
    </w:pPr>
  </w:style>
  <w:style w:type="paragraph" w:customStyle="1" w:styleId="DataField11pt">
    <w:name w:val="Data Field 11pt"/>
    <w:basedOn w:val="Normal"/>
    <w:rsid w:val="009241BE"/>
    <w:pPr>
      <w:autoSpaceDE w:val="0"/>
      <w:autoSpaceDN w:val="0"/>
      <w:spacing w:after="0" w:line="300" w:lineRule="exact"/>
    </w:pPr>
    <w:rPr>
      <w:rFonts w:eastAsia="Times New Roman" w:cs="Arial"/>
      <w:noProof/>
      <w:kern w:val="0"/>
      <w:sz w:val="24"/>
      <w:szCs w:val="20"/>
      <w14:ligatures w14:val="none"/>
    </w:rPr>
  </w:style>
  <w:style w:type="paragraph" w:customStyle="1" w:styleId="smallheading">
    <w:name w:val="small_heading"/>
    <w:basedOn w:val="DataField11pt"/>
    <w:rsid w:val="009241BE"/>
    <w:pPr>
      <w:spacing w:after="120" w:line="240" w:lineRule="auto"/>
    </w:pPr>
    <w:rPr>
      <w:sz w:val="22"/>
      <w:szCs w:val="22"/>
    </w:rPr>
  </w:style>
  <w:style w:type="paragraph" w:customStyle="1" w:styleId="CVpublicationlist">
    <w:name w:val="CV_publication_list"/>
    <w:basedOn w:val="Normal"/>
    <w:qFormat/>
    <w:rsid w:val="009241BE"/>
    <w:pPr>
      <w:widowControl w:val="0"/>
      <w:tabs>
        <w:tab w:val="left" w:pos="720"/>
      </w:tabs>
      <w:autoSpaceDE w:val="0"/>
      <w:autoSpaceDN w:val="0"/>
      <w:adjustRightInd w:val="0"/>
      <w:spacing w:after="120" w:line="240" w:lineRule="auto"/>
      <w:ind w:left="720" w:hanging="720"/>
    </w:pPr>
    <w:rPr>
      <w:rFonts w:eastAsia="Times New Roman" w:cs="Arial"/>
      <w:kern w:val="0"/>
      <w:sz w:val="20"/>
      <w:szCs w:val="20"/>
      <w14:ligatures w14:val="none"/>
    </w:rPr>
  </w:style>
  <w:style w:type="paragraph" w:customStyle="1" w:styleId="AHANormal">
    <w:name w:val="AHA_Normal"/>
    <w:basedOn w:val="Normal"/>
    <w:link w:val="AHANormalChar"/>
    <w:rsid w:val="009241BE"/>
    <w:pPr>
      <w:spacing w:after="120" w:line="240" w:lineRule="auto"/>
      <w:jc w:val="both"/>
    </w:pPr>
    <w:rPr>
      <w:rFonts w:eastAsia="Times New Roman" w:cs="Times New Roman"/>
      <w:kern w:val="0"/>
      <w:sz w:val="24"/>
      <w14:ligatures w14:val="none"/>
    </w:rPr>
  </w:style>
  <w:style w:type="character" w:customStyle="1" w:styleId="AHANormalChar">
    <w:name w:val="AHA_Normal Char"/>
    <w:basedOn w:val="DefaultParagraphFont"/>
    <w:link w:val="AHANormal"/>
    <w:rsid w:val="009241BE"/>
    <w:rPr>
      <w:rFonts w:eastAsia="Times New Roman" w:cs="Times New Roman"/>
      <w:kern w:val="0"/>
      <w:sz w:val="24"/>
      <w14:ligatures w14:val="none"/>
    </w:rPr>
  </w:style>
  <w:style w:type="paragraph" w:customStyle="1" w:styleId="paragraph">
    <w:name w:val="paragraph"/>
    <w:basedOn w:val="Normal"/>
    <w:rsid w:val="009241BE"/>
    <w:pPr>
      <w:spacing w:before="100" w:beforeAutospacing="1" w:after="100" w:afterAutospacing="1" w:line="240" w:lineRule="auto"/>
    </w:pPr>
    <w:rPr>
      <w:rFonts w:ascii="Times New Roman" w:eastAsia="Times New Roman" w:hAnsi="Times New Roman" w:cs="Times New Roman"/>
      <w:kern w:val="0"/>
      <w:sz w:val="24"/>
      <w14:ligatures w14:val="none"/>
    </w:rPr>
  </w:style>
  <w:style w:type="character" w:customStyle="1" w:styleId="normaltextrun">
    <w:name w:val="normaltextrun"/>
    <w:basedOn w:val="DefaultParagraphFont"/>
    <w:rsid w:val="009241BE"/>
  </w:style>
  <w:style w:type="character" w:customStyle="1" w:styleId="eop">
    <w:name w:val="eop"/>
    <w:basedOn w:val="DefaultParagraphFont"/>
    <w:rsid w:val="009241BE"/>
  </w:style>
  <w:style w:type="character" w:styleId="UnresolvedMention">
    <w:name w:val="Unresolved Mention"/>
    <w:basedOn w:val="DefaultParagraphFont"/>
    <w:uiPriority w:val="99"/>
    <w:semiHidden/>
    <w:unhideWhenUsed/>
    <w:rsid w:val="009241BE"/>
    <w:rPr>
      <w:color w:val="605E5C"/>
      <w:shd w:val="clear" w:color="auto" w:fill="E1DFDD"/>
    </w:rPr>
  </w:style>
  <w:style w:type="table" w:customStyle="1" w:styleId="TableGrid1">
    <w:name w:val="Table Grid1"/>
    <w:basedOn w:val="TableNormal"/>
    <w:next w:val="TableGrid"/>
    <w:uiPriority w:val="39"/>
    <w:rsid w:val="005365F1"/>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E503C"/>
    <w:rPr>
      <w:color w:val="96607D" w:themeColor="followedHyperlink"/>
      <w:u w:val="single"/>
    </w:rPr>
  </w:style>
  <w:style w:type="table" w:customStyle="1" w:styleId="TableGrid2">
    <w:name w:val="Table Grid2"/>
    <w:basedOn w:val="TableNormal"/>
    <w:next w:val="TableGrid"/>
    <w:uiPriority w:val="39"/>
    <w:rsid w:val="00DE503C"/>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0D63"/>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570D63"/>
    <w:rPr>
      <w:rFonts w:cs="Arial"/>
      <w:noProof/>
    </w:rPr>
  </w:style>
  <w:style w:type="paragraph" w:customStyle="1" w:styleId="EndNoteBibliography">
    <w:name w:val="EndNote Bibliography"/>
    <w:basedOn w:val="Normal"/>
    <w:link w:val="EndNoteBibliographyChar"/>
    <w:rsid w:val="00570D63"/>
    <w:pPr>
      <w:spacing w:line="240" w:lineRule="auto"/>
      <w:jc w:val="both"/>
    </w:pPr>
    <w:rPr>
      <w:rFonts w:cs="Arial"/>
      <w:noProof/>
    </w:rPr>
  </w:style>
  <w:style w:type="character" w:customStyle="1" w:styleId="EndNoteBibliographyChar">
    <w:name w:val="EndNote Bibliography Char"/>
    <w:basedOn w:val="DefaultParagraphFont"/>
    <w:link w:val="EndNoteBibliography"/>
    <w:rsid w:val="00570D63"/>
    <w:rPr>
      <w:rFonts w:cs="Arial"/>
      <w:noProof/>
    </w:rPr>
  </w:style>
  <w:style w:type="paragraph" w:customStyle="1" w:styleId="AHABodyFormat">
    <w:name w:val="AHA Body Format"/>
    <w:basedOn w:val="Normal"/>
    <w:qFormat/>
    <w:rsid w:val="00197157"/>
    <w:pPr>
      <w:spacing w:after="120" w:line="240" w:lineRule="auto"/>
      <w:jc w:val="both"/>
    </w:pPr>
    <w:rPr>
      <w:rFonts w:eastAsia="Times New Roman" w:cs="Times New Roman"/>
      <w:kern w:val="0"/>
      <w:sz w:val="24"/>
      <w14:ligatures w14:val="none"/>
    </w:rPr>
  </w:style>
  <w:style w:type="paragraph" w:styleId="NormalWeb">
    <w:name w:val="Normal (Web)"/>
    <w:basedOn w:val="Normal"/>
    <w:link w:val="NormalWebChar"/>
    <w:uiPriority w:val="99"/>
    <w:unhideWhenUsed/>
    <w:rsid w:val="00197157"/>
    <w:pPr>
      <w:spacing w:before="100" w:beforeAutospacing="1" w:after="100" w:afterAutospacing="1" w:line="240" w:lineRule="auto"/>
    </w:pPr>
    <w:rPr>
      <w:rFonts w:ascii="Times New Roman" w:eastAsia="Times New Roman" w:hAnsi="Times New Roman" w:cs="Times New Roman"/>
      <w:kern w:val="0"/>
      <w:sz w:val="24"/>
      <w14:ligatures w14:val="none"/>
    </w:rPr>
  </w:style>
  <w:style w:type="character" w:customStyle="1" w:styleId="NormalWebChar">
    <w:name w:val="Normal (Web) Char"/>
    <w:basedOn w:val="DefaultParagraphFont"/>
    <w:link w:val="NormalWeb"/>
    <w:uiPriority w:val="99"/>
    <w:rsid w:val="00197157"/>
    <w:rPr>
      <w:rFonts w:ascii="Times New Roman" w:eastAsia="Times New Roman" w:hAnsi="Times New Roman" w:cs="Times New Roman"/>
      <w:kern w:val="0"/>
      <w:sz w:val="24"/>
      <w14:ligatures w14:val="none"/>
    </w:rPr>
  </w:style>
  <w:style w:type="paragraph" w:customStyle="1" w:styleId="NIHNormal">
    <w:name w:val="NIH_Normal"/>
    <w:basedOn w:val="Normal"/>
    <w:link w:val="NIHNormalChar"/>
    <w:qFormat/>
    <w:rsid w:val="00197157"/>
    <w:pPr>
      <w:spacing w:after="120" w:line="240" w:lineRule="auto"/>
      <w:jc w:val="both"/>
    </w:pPr>
    <w:rPr>
      <w:rFonts w:eastAsia="Times New Roman" w:cs="Times New Roman"/>
      <w:kern w:val="0"/>
      <w14:ligatures w14:val="none"/>
    </w:rPr>
  </w:style>
  <w:style w:type="paragraph" w:customStyle="1" w:styleId="AHAlevel2">
    <w:name w:val="AHA_level_2"/>
    <w:basedOn w:val="Normal"/>
    <w:link w:val="AHAlevel2Char"/>
    <w:qFormat/>
    <w:rsid w:val="00197157"/>
    <w:pPr>
      <w:autoSpaceDE w:val="0"/>
      <w:autoSpaceDN w:val="0"/>
      <w:adjustRightInd w:val="0"/>
      <w:spacing w:before="120" w:after="120" w:line="240" w:lineRule="auto"/>
      <w:jc w:val="both"/>
    </w:pPr>
    <w:rPr>
      <w:rFonts w:cs="Arial"/>
      <w:i/>
      <w:iCs/>
      <w:kern w:val="0"/>
      <w:sz w:val="24"/>
      <w:u w:val="single"/>
      <w14:ligatures w14:val="none"/>
    </w:rPr>
  </w:style>
  <w:style w:type="character" w:customStyle="1" w:styleId="AHAlevel2Char">
    <w:name w:val="AHA_level_2 Char"/>
    <w:basedOn w:val="DefaultParagraphFont"/>
    <w:link w:val="AHAlevel2"/>
    <w:rsid w:val="00197157"/>
    <w:rPr>
      <w:rFonts w:cs="Arial"/>
      <w:i/>
      <w:iCs/>
      <w:kern w:val="0"/>
      <w:sz w:val="24"/>
      <w:u w:val="single"/>
      <w14:ligatures w14:val="none"/>
    </w:rPr>
  </w:style>
  <w:style w:type="paragraph" w:customStyle="1" w:styleId="NIHBiosketchtable">
    <w:name w:val="NIH_Biosketch_table"/>
    <w:basedOn w:val="Normal"/>
    <w:qFormat/>
    <w:rsid w:val="00197157"/>
    <w:pPr>
      <w:tabs>
        <w:tab w:val="center" w:pos="5040"/>
        <w:tab w:val="right" w:pos="9792"/>
      </w:tabs>
      <w:spacing w:after="0" w:line="240" w:lineRule="auto"/>
      <w:jc w:val="both"/>
    </w:pPr>
    <w:rPr>
      <w:rFonts w:eastAsia="Times New Roman" w:cs="Arial"/>
      <w:bCs/>
      <w:kern w:val="0"/>
      <w:szCs w:val="22"/>
      <w14:ligatures w14:val="none"/>
    </w:rPr>
  </w:style>
  <w:style w:type="character" w:customStyle="1" w:styleId="NIHNormalChar">
    <w:name w:val="NIH_Normal Char"/>
    <w:basedOn w:val="DefaultParagraphFont"/>
    <w:link w:val="NIHNormal"/>
    <w:rsid w:val="00197157"/>
    <w:rPr>
      <w:rFonts w:eastAsia="Times New Roman" w:cs="Times New Roman"/>
      <w:kern w:val="0"/>
      <w14:ligatures w14:val="none"/>
    </w:rPr>
  </w:style>
  <w:style w:type="paragraph" w:styleId="Revision">
    <w:name w:val="Revision"/>
    <w:hidden/>
    <w:uiPriority w:val="99"/>
    <w:semiHidden/>
    <w:rsid w:val="002C06AF"/>
    <w:pPr>
      <w:spacing w:after="0" w:line="240" w:lineRule="auto"/>
    </w:pPr>
  </w:style>
  <w:style w:type="paragraph" w:styleId="BodyText">
    <w:name w:val="Body Text"/>
    <w:basedOn w:val="Normal"/>
    <w:link w:val="BodyTextChar"/>
    <w:uiPriority w:val="1"/>
    <w:qFormat/>
    <w:rsid w:val="0098567F"/>
    <w:pPr>
      <w:widowControl w:val="0"/>
      <w:autoSpaceDE w:val="0"/>
      <w:autoSpaceDN w:val="0"/>
      <w:spacing w:after="0" w:line="240" w:lineRule="auto"/>
      <w:ind w:left="119" w:right="112"/>
      <w:jc w:val="both"/>
    </w:pPr>
    <w:rPr>
      <w:rFonts w:eastAsia="Arial" w:cs="Arial"/>
      <w:kern w:val="0"/>
      <w:sz w:val="24"/>
      <w14:ligatures w14:val="none"/>
    </w:rPr>
  </w:style>
  <w:style w:type="character" w:customStyle="1" w:styleId="BodyTextChar">
    <w:name w:val="Body Text Char"/>
    <w:basedOn w:val="DefaultParagraphFont"/>
    <w:link w:val="BodyText"/>
    <w:uiPriority w:val="1"/>
    <w:rsid w:val="0098567F"/>
    <w:rPr>
      <w:rFonts w:eastAsia="Arial" w:cs="Arial"/>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860822">
      <w:bodyDiv w:val="1"/>
      <w:marLeft w:val="0"/>
      <w:marRight w:val="0"/>
      <w:marTop w:val="0"/>
      <w:marBottom w:val="0"/>
      <w:divBdr>
        <w:top w:val="none" w:sz="0" w:space="0" w:color="auto"/>
        <w:left w:val="none" w:sz="0" w:space="0" w:color="auto"/>
        <w:bottom w:val="none" w:sz="0" w:space="0" w:color="auto"/>
        <w:right w:val="none" w:sz="0" w:space="0" w:color="auto"/>
      </w:divBdr>
    </w:div>
    <w:div w:id="129369923">
      <w:bodyDiv w:val="1"/>
      <w:marLeft w:val="0"/>
      <w:marRight w:val="0"/>
      <w:marTop w:val="0"/>
      <w:marBottom w:val="0"/>
      <w:divBdr>
        <w:top w:val="none" w:sz="0" w:space="0" w:color="auto"/>
        <w:left w:val="none" w:sz="0" w:space="0" w:color="auto"/>
        <w:bottom w:val="none" w:sz="0" w:space="0" w:color="auto"/>
        <w:right w:val="none" w:sz="0" w:space="0" w:color="auto"/>
      </w:divBdr>
    </w:div>
    <w:div w:id="78835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www.ncbi.nlm.nih.gov/myncbi/kenneth.campbell.1/bibliography/public/"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954FB7-E7EF-4618-986A-20BBB759F2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2</TotalTime>
  <Pages>41</Pages>
  <Words>20167</Words>
  <Characters>114958</Characters>
  <Application>Microsoft Office Word</Application>
  <DocSecurity>0</DocSecurity>
  <Lines>957</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ton, Austin T.</dc:creator>
  <cp:keywords/>
  <dc:description/>
  <cp:lastModifiedBy>Campbell, Kenneth S.</cp:lastModifiedBy>
  <cp:revision>4</cp:revision>
  <dcterms:created xsi:type="dcterms:W3CDTF">2025-03-29T10:36:00Z</dcterms:created>
  <dcterms:modified xsi:type="dcterms:W3CDTF">2025-04-01T00:36:00Z</dcterms:modified>
</cp:coreProperties>
</file>